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B827DF5" w14:textId="7BA6233D" w:rsidR="00E93D2B" w:rsidRPr="00622CB6" w:rsidRDefault="00E93D2B" w:rsidP="00E93D2B">
      <w:pPr>
        <w:pStyle w:val="Title"/>
      </w:pPr>
      <w:bookmarkStart w:id="0" w:name="_Hlk151472634"/>
      <w:bookmarkStart w:id="1" w:name="_Hlk62489744"/>
      <w:bookmarkStart w:id="2" w:name="_Hlk79496323"/>
      <w:bookmarkEnd w:id="0"/>
      <w:r w:rsidRPr="00756030">
        <w:t xml:space="preserve">Quantitative Analysis of Wavelength Dependence of Thermal </w:t>
      </w:r>
      <w:r w:rsidR="00CB39C7">
        <w:t>Perception</w:t>
      </w:r>
    </w:p>
    <w:p w14:paraId="7826EC47" w14:textId="77777777" w:rsidR="00E93D2B" w:rsidRDefault="00E93D2B" w:rsidP="00E93D2B">
      <w:pPr>
        <w:pStyle w:val="1body"/>
      </w:pPr>
    </w:p>
    <w:p w14:paraId="08435C8D" w14:textId="77777777" w:rsidR="00E93D2B" w:rsidRPr="00756030" w:rsidRDefault="00E93D2B" w:rsidP="00E93D2B">
      <w:pPr>
        <w:pStyle w:val="1body"/>
      </w:pPr>
      <w:r w:rsidRPr="00DA3796">
        <w:t>Akihisa Nomoto</w:t>
      </w:r>
      <w:r w:rsidRPr="00CA0900">
        <w:rPr>
          <w:vertAlign w:val="superscript"/>
        </w:rPr>
        <w:t>a, *</w:t>
      </w:r>
      <w:r w:rsidRPr="00DA3796">
        <w:t>, Yoshiichi Ozeki</w:t>
      </w:r>
      <w:r w:rsidRPr="00CA0900">
        <w:rPr>
          <w:vertAlign w:val="superscript"/>
        </w:rPr>
        <w:t>b</w:t>
      </w:r>
      <w:r w:rsidRPr="00DA3796">
        <w:t>, Miyoko Oiwake</w:t>
      </w:r>
      <w:r w:rsidRPr="00CA0900">
        <w:rPr>
          <w:vertAlign w:val="superscript"/>
        </w:rPr>
        <w:t>b</w:t>
      </w:r>
      <w:r w:rsidRPr="00DA3796">
        <w:t>, Ryo Hisayama</w:t>
      </w:r>
      <w:r w:rsidRPr="00CA0900">
        <w:rPr>
          <w:vertAlign w:val="superscript"/>
        </w:rPr>
        <w:t>c</w:t>
      </w:r>
      <w:r w:rsidRPr="00DA3796">
        <w:t>, Yutaro Ogawa</w:t>
      </w:r>
      <w:r w:rsidRPr="00CA0900">
        <w:rPr>
          <w:vertAlign w:val="superscript"/>
        </w:rPr>
        <w:t>d</w:t>
      </w:r>
      <w:r w:rsidRPr="00DA3796">
        <w:t>, Mizuho Akimoto</w:t>
      </w:r>
      <w:r>
        <w:rPr>
          <w:vertAlign w:val="superscript"/>
        </w:rPr>
        <w:t>e</w:t>
      </w:r>
      <w:r w:rsidRPr="00DA3796">
        <w:t>, Shin-ichi Tanabe</w:t>
      </w:r>
      <w:r>
        <w:rPr>
          <w:vertAlign w:val="superscript"/>
        </w:rPr>
        <w:t>e</w:t>
      </w:r>
    </w:p>
    <w:p w14:paraId="1B425156" w14:textId="77777777" w:rsidR="00E93D2B" w:rsidRDefault="00E93D2B" w:rsidP="00E93D2B">
      <w:pPr>
        <w:pStyle w:val="1body"/>
      </w:pPr>
    </w:p>
    <w:p w14:paraId="5A3707FD" w14:textId="77777777" w:rsidR="00E93D2B" w:rsidRPr="00DA3796" w:rsidRDefault="00E93D2B" w:rsidP="00E93D2B">
      <w:pPr>
        <w:pStyle w:val="1body"/>
      </w:pPr>
      <w:r w:rsidRPr="00CA0900">
        <w:rPr>
          <w:vertAlign w:val="superscript"/>
        </w:rPr>
        <w:t>a</w:t>
      </w:r>
      <w:r w:rsidRPr="00DA3796">
        <w:t xml:space="preserve"> Center for the Built Environment, University of California Berkeley, California 94720-1839, USA</w:t>
      </w:r>
    </w:p>
    <w:p w14:paraId="0C3A5426" w14:textId="77777777" w:rsidR="00E93D2B" w:rsidRPr="00DA3796" w:rsidRDefault="00E93D2B" w:rsidP="00E93D2B">
      <w:pPr>
        <w:pStyle w:val="1body"/>
      </w:pPr>
      <w:r w:rsidRPr="00CA0900">
        <w:rPr>
          <w:vertAlign w:val="superscript"/>
        </w:rPr>
        <w:t>b</w:t>
      </w:r>
      <w:r w:rsidRPr="00DA3796">
        <w:t xml:space="preserve"> Innovative Technology Laboratories, AGC Inc., Kanagawa </w:t>
      </w:r>
      <w:r w:rsidRPr="006E0E19">
        <w:t>230</w:t>
      </w:r>
      <w:r w:rsidRPr="00DA3796">
        <w:t>-0045, Japan</w:t>
      </w:r>
    </w:p>
    <w:p w14:paraId="34BAE41D" w14:textId="77777777" w:rsidR="00E93D2B" w:rsidRDefault="00E93D2B" w:rsidP="00E93D2B">
      <w:pPr>
        <w:pStyle w:val="1body"/>
      </w:pPr>
      <w:r w:rsidRPr="00CA0900">
        <w:rPr>
          <w:vertAlign w:val="superscript"/>
        </w:rPr>
        <w:t>c</w:t>
      </w:r>
      <w:r w:rsidRPr="00DA3796">
        <w:t xml:space="preserve"> Nihon Sekkei Inc., Tokyo 163-1329, Japan</w:t>
      </w:r>
    </w:p>
    <w:p w14:paraId="00CDE9C1" w14:textId="77777777" w:rsidR="00E93D2B" w:rsidRDefault="00E93D2B" w:rsidP="00E93D2B">
      <w:pPr>
        <w:pStyle w:val="1body"/>
      </w:pPr>
      <w:r>
        <w:rPr>
          <w:vertAlign w:val="superscript"/>
        </w:rPr>
        <w:t>d</w:t>
      </w:r>
      <w:r>
        <w:t xml:space="preserve"> </w:t>
      </w:r>
      <w:r w:rsidRPr="00DA3796">
        <w:t>A</w:t>
      </w:r>
      <w:r>
        <w:t>rup</w:t>
      </w:r>
      <w:r w:rsidRPr="00DA3796">
        <w:t xml:space="preserve">, </w:t>
      </w:r>
      <w:r>
        <w:t>Tokyo</w:t>
      </w:r>
      <w:r w:rsidRPr="00DA3796">
        <w:t xml:space="preserve"> </w:t>
      </w:r>
      <w:r w:rsidRPr="00274096">
        <w:t>102-0071</w:t>
      </w:r>
      <w:r w:rsidRPr="00DA3796">
        <w:t>, Japan</w:t>
      </w:r>
    </w:p>
    <w:p w14:paraId="768D53F2" w14:textId="77777777" w:rsidR="00E93D2B" w:rsidRPr="00DA3796" w:rsidRDefault="00E93D2B" w:rsidP="00E93D2B">
      <w:pPr>
        <w:pStyle w:val="1body"/>
      </w:pPr>
      <w:r>
        <w:rPr>
          <w:vertAlign w:val="superscript"/>
        </w:rPr>
        <w:t>e</w:t>
      </w:r>
      <w:r>
        <w:t xml:space="preserve"> </w:t>
      </w:r>
      <w:r w:rsidRPr="007F773A">
        <w:t>Department of Architecture, Waseda University, Tokyo 169-8555, Japan</w:t>
      </w:r>
    </w:p>
    <w:p w14:paraId="26DA6C05" w14:textId="77777777" w:rsidR="00E93D2B" w:rsidRPr="00DA3796" w:rsidRDefault="00E93D2B" w:rsidP="00E93D2B">
      <w:pPr>
        <w:pStyle w:val="1body"/>
      </w:pPr>
    </w:p>
    <w:p w14:paraId="246EB9A2" w14:textId="77777777" w:rsidR="00E93D2B" w:rsidRDefault="00E93D2B" w:rsidP="00E93D2B">
      <w:pPr>
        <w:pStyle w:val="1body"/>
      </w:pPr>
      <w:r w:rsidRPr="00DA3796">
        <w:t>* Corresponding author.</w:t>
      </w:r>
    </w:p>
    <w:p w14:paraId="46D45012" w14:textId="77777777" w:rsidR="00E93D2B" w:rsidRPr="006E0E19" w:rsidRDefault="00E93D2B" w:rsidP="00E93D2B">
      <w:pPr>
        <w:pStyle w:val="1body"/>
      </w:pPr>
      <w:r w:rsidRPr="006E0E19">
        <w:t>Center for the Built Environment 390 Wurster Hall #1839, Berkeley, CA, USA</w:t>
      </w:r>
    </w:p>
    <w:p w14:paraId="5A10A2AC" w14:textId="77777777" w:rsidR="00E93D2B" w:rsidRPr="006E0E19" w:rsidRDefault="00E93D2B" w:rsidP="00E93D2B">
      <w:pPr>
        <w:pStyle w:val="1body"/>
      </w:pPr>
      <w:r w:rsidRPr="006E0E19">
        <w:t>Tel: +1-510-642-4950</w:t>
      </w:r>
    </w:p>
    <w:p w14:paraId="4B3D7C0C" w14:textId="77777777" w:rsidR="00E93D2B" w:rsidRPr="006E0E19" w:rsidRDefault="00E93D2B" w:rsidP="00E93D2B">
      <w:pPr>
        <w:pStyle w:val="1body"/>
      </w:pPr>
      <w:r w:rsidRPr="006E0E19">
        <w:t>Fax: +1-510-643-5571</w:t>
      </w:r>
    </w:p>
    <w:p w14:paraId="10CCB0DA" w14:textId="15B7A178" w:rsidR="00E93D2B" w:rsidRDefault="00E93D2B" w:rsidP="00E93D2B">
      <w:pPr>
        <w:pStyle w:val="1body"/>
      </w:pPr>
      <w:r w:rsidRPr="006E0E19">
        <w:t xml:space="preserve">Email: </w:t>
      </w:r>
      <w:hyperlink r:id="rId8" w:history="1">
        <w:r w:rsidRPr="005C3E93">
          <w:rPr>
            <w:rStyle w:val="Hyperlink"/>
          </w:rPr>
          <w:t>nomoto@berkeley.edu</w:t>
        </w:r>
      </w:hyperlink>
    </w:p>
    <w:p w14:paraId="17A96288" w14:textId="77777777" w:rsidR="00E93D2B" w:rsidRPr="00DB340B" w:rsidRDefault="00E93D2B" w:rsidP="00E93D2B">
      <w:pPr>
        <w:pStyle w:val="BodyText"/>
        <w:rPr>
          <w:rStyle w:val="a6"/>
          <w:b w:val="0"/>
        </w:rPr>
      </w:pPr>
    </w:p>
    <w:p w14:paraId="5835ABE2" w14:textId="77777777" w:rsidR="00E93D2B" w:rsidRPr="0004720A" w:rsidRDefault="00E93D2B" w:rsidP="0004720A">
      <w:pPr>
        <w:pStyle w:val="Heading1"/>
        <w:numPr>
          <w:ilvl w:val="0"/>
          <w:numId w:val="0"/>
        </w:numPr>
        <w:ind w:left="432" w:hanging="432"/>
      </w:pPr>
      <w:r w:rsidRPr="0004720A">
        <w:rPr>
          <w:rStyle w:val="a6"/>
          <w:rFonts w:cs="Arial"/>
          <w:b w:val="0"/>
          <w:sz w:val="36"/>
          <w:szCs w:val="36"/>
        </w:rPr>
        <w:t>Keywords</w:t>
      </w:r>
    </w:p>
    <w:p w14:paraId="1E0FEAF3" w14:textId="5C772D74" w:rsidR="00E93D2B" w:rsidRDefault="00E93D2B" w:rsidP="00E93D2B">
      <w:pPr>
        <w:pStyle w:val="BodyText"/>
      </w:pPr>
      <w:r w:rsidRPr="00622CB6">
        <w:rPr>
          <w:rFonts w:eastAsia="游明朝"/>
        </w:rPr>
        <w:t>R</w:t>
      </w:r>
      <w:r w:rsidRPr="00622CB6">
        <w:t xml:space="preserve">adiation, Wavelength, Thermal sensation, Thermal comfort, </w:t>
      </w:r>
      <w:r w:rsidRPr="00622CB6">
        <w:rPr>
          <w:rFonts w:eastAsia="ＭＳ 明朝"/>
        </w:rPr>
        <w:t>Thermoreceptor</w:t>
      </w:r>
    </w:p>
    <w:p w14:paraId="63B52AB1" w14:textId="77777777" w:rsidR="00E93D2B" w:rsidRPr="00622CB6" w:rsidRDefault="00E93D2B" w:rsidP="00E93D2B">
      <w:pPr>
        <w:pStyle w:val="Heading1"/>
        <w:numPr>
          <w:ilvl w:val="0"/>
          <w:numId w:val="0"/>
        </w:numPr>
      </w:pPr>
      <w:r w:rsidRPr="00622CB6">
        <w:t>Abstract</w:t>
      </w:r>
    </w:p>
    <w:p w14:paraId="3833ADE8" w14:textId="77777777" w:rsidR="00E93D2B" w:rsidRPr="00DB340B" w:rsidRDefault="00E93D2B" w:rsidP="00E93D2B">
      <w:pPr>
        <w:pStyle w:val="BodyText"/>
      </w:pPr>
      <w:r w:rsidRPr="00C55761">
        <w:t xml:space="preserve">In recent years, significant progress has been made in the development of materials that selectively reflect or absorb </w:t>
      </w:r>
      <w:r>
        <w:t xml:space="preserve">radiation </w:t>
      </w:r>
      <w:r w:rsidRPr="00C55761">
        <w:t xml:space="preserve">in specific </w:t>
      </w:r>
      <w:r>
        <w:t>wavelength ranges</w:t>
      </w:r>
      <w:r w:rsidRPr="00C55761">
        <w:t xml:space="preserve">. </w:t>
      </w:r>
      <w:r>
        <w:t>Previous studies</w:t>
      </w:r>
      <w:r w:rsidRPr="00C55761">
        <w:t xml:space="preserve"> have shown that the same intensity of radiation can pro</w:t>
      </w:r>
      <w:r>
        <w:t>duce</w:t>
      </w:r>
      <w:r w:rsidRPr="00C55761">
        <w:t xml:space="preserve"> different degrees of thermal perception depending on </w:t>
      </w:r>
      <w:r>
        <w:t>its</w:t>
      </w:r>
      <w:r w:rsidRPr="00C55761">
        <w:t xml:space="preserve"> wavelength</w:t>
      </w:r>
      <w:r>
        <w:t xml:space="preserve">. This difference is thought to be </w:t>
      </w:r>
      <w:r w:rsidRPr="00C55761">
        <w:t>the optical properties of the skin</w:t>
      </w:r>
      <w:r>
        <w:t>.</w:t>
      </w:r>
      <w:r w:rsidRPr="00C55761">
        <w:t xml:space="preserve"> </w:t>
      </w:r>
      <w:r>
        <w:t>H</w:t>
      </w:r>
      <w:r w:rsidRPr="00C55761">
        <w:t xml:space="preserve">owever, these findings </w:t>
      </w:r>
      <w:r w:rsidRPr="00F40DF5">
        <w:t>have not</w:t>
      </w:r>
      <w:r w:rsidRPr="00F40DF5" w:rsidDel="00F40DF5">
        <w:t xml:space="preserve"> </w:t>
      </w:r>
      <w:r w:rsidRPr="00C55761">
        <w:t>be</w:t>
      </w:r>
      <w:r>
        <w:t>en</w:t>
      </w:r>
      <w:r w:rsidRPr="00C55761">
        <w:t xml:space="preserve"> quantitatively verified</w:t>
      </w:r>
      <w:r>
        <w:t xml:space="preserve"> </w:t>
      </w:r>
      <w:r w:rsidRPr="00C55761">
        <w:t xml:space="preserve">yet. The purpose of this study </w:t>
      </w:r>
      <w:r>
        <w:t>is</w:t>
      </w:r>
      <w:r w:rsidRPr="00C55761">
        <w:t xml:space="preserve"> to quantitatively </w:t>
      </w:r>
      <w:r>
        <w:t xml:space="preserve">analyze </w:t>
      </w:r>
      <w:r w:rsidRPr="00C55761">
        <w:t xml:space="preserve">the effects of </w:t>
      </w:r>
      <w:r>
        <w:t>radiation</w:t>
      </w:r>
      <w:r w:rsidRPr="00C55761">
        <w:t xml:space="preserve"> of different </w:t>
      </w:r>
      <w:r>
        <w:t xml:space="preserve">wavelength </w:t>
      </w:r>
      <w:r w:rsidRPr="00C55761">
        <w:t xml:space="preserve">ranges on thermal sensation. We conducted </w:t>
      </w:r>
      <w:r>
        <w:t>a human subject experiment</w:t>
      </w:r>
      <w:r w:rsidRPr="00C55761">
        <w:t xml:space="preserve"> </w:t>
      </w:r>
      <w:r>
        <w:t xml:space="preserve">and discovered that </w:t>
      </w:r>
      <w:r w:rsidRPr="000A3800">
        <w:t xml:space="preserve">far-infrared radiation </w:t>
      </w:r>
      <w:r>
        <w:t xml:space="preserve">causes a </w:t>
      </w:r>
      <w:r w:rsidRPr="000A3800">
        <w:t xml:space="preserve">warmer and more </w:t>
      </w:r>
      <w:r>
        <w:t>un</w:t>
      </w:r>
      <w:r w:rsidRPr="000A3800">
        <w:t>comfort</w:t>
      </w:r>
      <w:r>
        <w:t xml:space="preserve">able </w:t>
      </w:r>
      <w:r w:rsidRPr="002C71CC">
        <w:t>sensation</w:t>
      </w:r>
      <w:r w:rsidRPr="000A3800">
        <w:t xml:space="preserve"> than near-infrared radiation</w:t>
      </w:r>
      <w:r>
        <w:t>.</w:t>
      </w:r>
      <w:r w:rsidRPr="00C55761">
        <w:t xml:space="preserve"> </w:t>
      </w:r>
      <w:r w:rsidRPr="004A761B">
        <w:t xml:space="preserve">To </w:t>
      </w:r>
      <w:r>
        <w:t>interpret</w:t>
      </w:r>
      <w:r w:rsidRPr="004A761B">
        <w:t xml:space="preserve"> these </w:t>
      </w:r>
      <w:r>
        <w:t>results</w:t>
      </w:r>
      <w:r w:rsidRPr="004A761B">
        <w:t xml:space="preserve">, </w:t>
      </w:r>
      <w:r>
        <w:t xml:space="preserve">we </w:t>
      </w:r>
      <w:r w:rsidRPr="00C55761">
        <w:t xml:space="preserve">developed a new mathematical model </w:t>
      </w:r>
      <w:r>
        <w:t xml:space="preserve">that </w:t>
      </w:r>
      <w:r w:rsidRPr="00C55761">
        <w:t>predict</w:t>
      </w:r>
      <w:r>
        <w:t>s</w:t>
      </w:r>
      <w:r w:rsidRPr="00C55761">
        <w:t xml:space="preserve"> the</w:t>
      </w:r>
      <w:r>
        <w:t>rmal perception</w:t>
      </w:r>
      <w:r w:rsidRPr="00C55761">
        <w:t xml:space="preserve"> </w:t>
      </w:r>
      <w:r w:rsidRPr="00F93944">
        <w:t>caused by</w:t>
      </w:r>
      <w:r w:rsidRPr="00C55761">
        <w:t xml:space="preserve"> </w:t>
      </w:r>
      <w:r>
        <w:t>radiation</w:t>
      </w:r>
      <w:r w:rsidRPr="00C55761">
        <w:t xml:space="preserve"> of different wavelengths. </w:t>
      </w:r>
      <w:r w:rsidRPr="00921E26">
        <w:t xml:space="preserve">The model is based on </w:t>
      </w:r>
      <w:r>
        <w:t>a</w:t>
      </w:r>
      <w:r w:rsidRPr="00921E26">
        <w:t xml:space="preserve"> heat diffusion equation within the skin and </w:t>
      </w:r>
      <w:r>
        <w:t>consider</w:t>
      </w:r>
      <w:r w:rsidRPr="00921E26">
        <w:t xml:space="preserve">s </w:t>
      </w:r>
      <w:r w:rsidRPr="002471F2">
        <w:t>the optical properties of the skin</w:t>
      </w:r>
      <w:r>
        <w:t xml:space="preserve"> to simulate thermoreceptor activities </w:t>
      </w:r>
      <w:r w:rsidRPr="00EF5C49">
        <w:t>in response to</w:t>
      </w:r>
      <w:r>
        <w:t xml:space="preserve"> given spectral irradiances</w:t>
      </w:r>
      <w:r w:rsidRPr="00921E26">
        <w:t>.</w:t>
      </w:r>
      <w:r>
        <w:t xml:space="preserve"> </w:t>
      </w:r>
      <w:r w:rsidRPr="00C55761">
        <w:t xml:space="preserve">Our model </w:t>
      </w:r>
      <w:r w:rsidRPr="00C376E6">
        <w:t xml:space="preserve">explained the observed phenomenon in our and previous experiments, where </w:t>
      </w:r>
      <w:r w:rsidRPr="00C55761">
        <w:t>the same intensity of radiation</w:t>
      </w:r>
      <w:r w:rsidRPr="00C376E6">
        <w:t xml:space="preserve"> but at different wavelengths can produce </w:t>
      </w:r>
      <w:r>
        <w:t>different</w:t>
      </w:r>
      <w:r w:rsidRPr="00C376E6">
        <w:t xml:space="preserve"> degrees of thermal perception, in terms of physiological mechanisms.</w:t>
      </w:r>
      <w:r>
        <w:t xml:space="preserve"> Additionally, the</w:t>
      </w:r>
      <w:r w:rsidRPr="00C607C0">
        <w:t xml:space="preserve"> model revealed a hierarchy </w:t>
      </w:r>
      <w:r>
        <w:t>in</w:t>
      </w:r>
      <w:r w:rsidRPr="00C607C0">
        <w:t xml:space="preserve"> thermal sensation, with far-infrared radiation being perceived as the warmest, followed by mid-infrared, visible, and near-infrared</w:t>
      </w:r>
      <w:r>
        <w:t xml:space="preserve"> radiation</w:t>
      </w:r>
      <w:r w:rsidRPr="00C607C0">
        <w:t>. Th</w:t>
      </w:r>
      <w:r>
        <w:t>ese</w:t>
      </w:r>
      <w:r w:rsidRPr="00C607C0">
        <w:t xml:space="preserve"> </w:t>
      </w:r>
      <w:r>
        <w:t>findings are</w:t>
      </w:r>
      <w:r w:rsidRPr="00C607C0">
        <w:t xml:space="preserve"> crucial for designing </w:t>
      </w:r>
      <w:r w:rsidRPr="00C55761">
        <w:t xml:space="preserve">materials that selectively reflect </w:t>
      </w:r>
      <w:r>
        <w:t>or</w:t>
      </w:r>
      <w:r w:rsidRPr="00C55761">
        <w:t xml:space="preserve"> absorb radiation in specific wavelength</w:t>
      </w:r>
      <w:r>
        <w:t xml:space="preserve"> ranges</w:t>
      </w:r>
      <w:r w:rsidRPr="00C55761">
        <w:t xml:space="preserve">, </w:t>
      </w:r>
      <w:r>
        <w:t>and for developing</w:t>
      </w:r>
      <w:r w:rsidRPr="00C55761">
        <w:t xml:space="preserve"> heaters that provide efficient heating with low energy consumption.</w:t>
      </w:r>
    </w:p>
    <w:p w14:paraId="31A35C72" w14:textId="77777777" w:rsidR="00E93D2B" w:rsidRDefault="00E93D2B" w:rsidP="00E93D2B">
      <w:pPr>
        <w:spacing w:after="0"/>
        <w:rPr>
          <w:rStyle w:val="a6"/>
          <w:rFonts w:cs="Arial"/>
          <w:b w:val="0"/>
          <w:kern w:val="0"/>
          <w:sz w:val="36"/>
          <w:szCs w:val="36"/>
        </w:rPr>
      </w:pPr>
      <w:r>
        <w:rPr>
          <w:rStyle w:val="a6"/>
          <w:rFonts w:cs="Arial"/>
          <w:sz w:val="36"/>
          <w:szCs w:val="36"/>
        </w:rPr>
        <w:br w:type="page"/>
      </w:r>
    </w:p>
    <w:p w14:paraId="631E5FF9" w14:textId="77777777" w:rsidR="00E93D2B" w:rsidRPr="0004720A" w:rsidRDefault="00E93D2B" w:rsidP="0004720A">
      <w:pPr>
        <w:pStyle w:val="Heading1"/>
        <w:numPr>
          <w:ilvl w:val="0"/>
          <w:numId w:val="0"/>
        </w:numPr>
        <w:ind w:left="432" w:hanging="432"/>
      </w:pPr>
      <w:r w:rsidRPr="0004720A">
        <w:rPr>
          <w:rStyle w:val="a6"/>
          <w:rFonts w:cs="Arial"/>
          <w:b w:val="0"/>
          <w:sz w:val="36"/>
          <w:szCs w:val="36"/>
        </w:rPr>
        <w:lastRenderedPageBreak/>
        <w:t>Implications and impacts</w:t>
      </w:r>
    </w:p>
    <w:p w14:paraId="1F54B624" w14:textId="77777777" w:rsidR="00E93D2B" w:rsidRPr="00A807B6" w:rsidRDefault="00E93D2B" w:rsidP="00E93D2B">
      <w:pPr>
        <w:pStyle w:val="BodyText"/>
        <w:numPr>
          <w:ilvl w:val="0"/>
          <w:numId w:val="28"/>
        </w:numPr>
      </w:pPr>
      <w:r w:rsidRPr="00A807B6">
        <w:t xml:space="preserve">This study </w:t>
      </w:r>
      <w:r>
        <w:t>provides</w:t>
      </w:r>
      <w:r w:rsidRPr="00A807B6">
        <w:t xml:space="preserve"> </w:t>
      </w:r>
      <w:r>
        <w:rPr>
          <w:rFonts w:eastAsia="游明朝" w:hint="eastAsia"/>
        </w:rPr>
        <w:t>a</w:t>
      </w:r>
      <w:r>
        <w:rPr>
          <w:rFonts w:eastAsia="游明朝"/>
        </w:rPr>
        <w:t xml:space="preserve"> </w:t>
      </w:r>
      <w:r w:rsidRPr="00A807B6">
        <w:t xml:space="preserve">quantitative analysis </w:t>
      </w:r>
      <w:r w:rsidRPr="00FE7D32">
        <w:t>of the skin</w:t>
      </w:r>
      <w:r>
        <w:t>’</w:t>
      </w:r>
      <w:r w:rsidRPr="00FE7D32">
        <w:t>s thermal sensitivity to different wavelengths.</w:t>
      </w:r>
    </w:p>
    <w:p w14:paraId="0FDC3F06" w14:textId="77777777" w:rsidR="00E93D2B" w:rsidRPr="00A807B6" w:rsidRDefault="00E93D2B" w:rsidP="00E93D2B">
      <w:pPr>
        <w:pStyle w:val="BodyText"/>
        <w:numPr>
          <w:ilvl w:val="0"/>
          <w:numId w:val="28"/>
        </w:numPr>
      </w:pPr>
      <w:r w:rsidRPr="00AD39C3">
        <w:t>The skin experiences increasingly stronger thermal sensations in the following order: far-infrared, mid-infrared, visible, and near-infrared</w:t>
      </w:r>
      <w:r>
        <w:t xml:space="preserve"> radiation </w:t>
      </w:r>
      <w:r w:rsidRPr="00AD39C3">
        <w:t>when exposed to the same level of</w:t>
      </w:r>
      <w:r>
        <w:t xml:space="preserve"> </w:t>
      </w:r>
      <w:r w:rsidRPr="00AD39C3">
        <w:t>intensity.</w:t>
      </w:r>
    </w:p>
    <w:p w14:paraId="0F6A88A6" w14:textId="77777777" w:rsidR="00E93D2B" w:rsidRDefault="00E93D2B" w:rsidP="00E93D2B">
      <w:pPr>
        <w:pStyle w:val="BodyText"/>
        <w:numPr>
          <w:ilvl w:val="0"/>
          <w:numId w:val="28"/>
        </w:numPr>
      </w:pPr>
      <w:r w:rsidRPr="00A807B6">
        <w:t xml:space="preserve">The insights gained from this research are instrumental for the development of materials </w:t>
      </w:r>
      <w:r>
        <w:t xml:space="preserve">that </w:t>
      </w:r>
      <w:r w:rsidRPr="00A807B6">
        <w:t xml:space="preserve">selectively reflect and absorb radiation </w:t>
      </w:r>
      <w:r>
        <w:t>in</w:t>
      </w:r>
      <w:r w:rsidRPr="00A807B6">
        <w:t xml:space="preserve"> specific wavelength ranges, as well as for designing heaters that </w:t>
      </w:r>
      <w:r>
        <w:t>provide energy-</w:t>
      </w:r>
      <w:r w:rsidRPr="00A807B6">
        <w:t xml:space="preserve">efficient </w:t>
      </w:r>
      <w:r>
        <w:t>heating to the human body</w:t>
      </w:r>
      <w:r w:rsidRPr="00A807B6">
        <w:t>.</w:t>
      </w:r>
    </w:p>
    <w:p w14:paraId="0508F604" w14:textId="77777777" w:rsidR="00E93D2B" w:rsidRPr="00622CB6" w:rsidRDefault="00E93D2B" w:rsidP="00E93D2B">
      <w:pPr>
        <w:pStyle w:val="Heading1"/>
        <w:numPr>
          <w:ilvl w:val="0"/>
          <w:numId w:val="0"/>
        </w:numPr>
        <w:rPr>
          <w:rFonts w:eastAsia="游明朝"/>
          <w:bCs/>
          <w:sz w:val="24"/>
        </w:rPr>
      </w:pPr>
      <w:r w:rsidRPr="00622CB6">
        <w:t>Nomenclature</w:t>
      </w:r>
    </w:p>
    <w:p w14:paraId="43D2A349" w14:textId="77777777" w:rsidR="00E93D2B" w:rsidRDefault="00E93D2B" w:rsidP="00E93D2B">
      <w:pPr>
        <w:pStyle w:val="1body"/>
      </w:pPr>
      <w:r>
        <w:rPr>
          <w:i/>
          <w:iCs/>
        </w:rPr>
        <w:t>C</w:t>
      </w:r>
      <w:r w:rsidRPr="00756030">
        <w:rPr>
          <w:vertAlign w:val="subscript"/>
        </w:rPr>
        <w:t>s</w:t>
      </w:r>
      <w:r w:rsidRPr="00622CB6">
        <w:rPr>
          <w:i/>
          <w:iCs/>
        </w:rPr>
        <w:t xml:space="preserve">, </w:t>
      </w:r>
      <w:r>
        <w:rPr>
          <w:i/>
          <w:iCs/>
        </w:rPr>
        <w:t>C</w:t>
      </w:r>
      <w:r w:rsidRPr="00756030">
        <w:rPr>
          <w:vertAlign w:val="subscript"/>
        </w:rPr>
        <w:t>d</w:t>
      </w:r>
      <w:r w:rsidRPr="00622CB6">
        <w:tab/>
        <w:t>: static and dynamic coefficients (2 [K</w:t>
      </w:r>
      <w:r w:rsidRPr="00622CB6">
        <w:rPr>
          <w:vertAlign w:val="superscript"/>
        </w:rPr>
        <w:t>-1</w:t>
      </w:r>
      <w:r w:rsidRPr="00622CB6">
        <w:t>s</w:t>
      </w:r>
      <w:r w:rsidRPr="00622CB6">
        <w:rPr>
          <w:vertAlign w:val="superscript"/>
        </w:rPr>
        <w:t>-1</w:t>
      </w:r>
      <w:r w:rsidRPr="00622CB6">
        <w:t>], 56 [K</w:t>
      </w:r>
      <w:r w:rsidRPr="00622CB6">
        <w:rPr>
          <w:vertAlign w:val="superscript"/>
        </w:rPr>
        <w:t>-1</w:t>
      </w:r>
      <w:r w:rsidRPr="00622CB6">
        <w:t>])</w:t>
      </w:r>
    </w:p>
    <w:p w14:paraId="2CF97B10" w14:textId="77E84C44" w:rsidR="000365BF" w:rsidRPr="00622CB6" w:rsidRDefault="000365BF" w:rsidP="00E93D2B">
      <w:pPr>
        <w:pStyle w:val="1body"/>
      </w:pPr>
      <w:r>
        <w:rPr>
          <w:i/>
          <w:iCs/>
        </w:rPr>
        <w:t>I</w:t>
      </w:r>
      <w:r w:rsidRPr="00622CB6">
        <w:rPr>
          <w:i/>
          <w:iCs/>
        </w:rPr>
        <w:tab/>
      </w:r>
      <w:r w:rsidRPr="00622CB6">
        <w:t>: impulse frequency [Hz]</w:t>
      </w:r>
    </w:p>
    <w:p w14:paraId="2362CB2F" w14:textId="77777777" w:rsidR="00E93D2B" w:rsidRDefault="00E93D2B" w:rsidP="00E93D2B">
      <w:pPr>
        <w:pStyle w:val="1body"/>
      </w:pPr>
      <w:r w:rsidRPr="00622CB6">
        <w:rPr>
          <w:i/>
          <w:iCs/>
        </w:rPr>
        <w:t>K</w:t>
      </w:r>
      <w:r w:rsidRPr="00622CB6">
        <w:rPr>
          <w:i/>
          <w:iCs/>
          <w:vertAlign w:val="subscript"/>
        </w:rPr>
        <w:t>λ</w:t>
      </w:r>
      <w:r w:rsidRPr="00622CB6">
        <w:rPr>
          <w:i/>
          <w:iCs/>
        </w:rPr>
        <w:tab/>
      </w:r>
      <w:r w:rsidRPr="00622CB6">
        <w:t>: spectral absorption coefficient of the skin [m</w:t>
      </w:r>
      <w:r w:rsidRPr="00622CB6">
        <w:rPr>
          <w:vertAlign w:val="superscript"/>
        </w:rPr>
        <w:t>-1</w:t>
      </w:r>
      <w:r w:rsidRPr="00622CB6">
        <w:t>]</w:t>
      </w:r>
    </w:p>
    <w:p w14:paraId="04AB7F99" w14:textId="491107F7" w:rsidR="000365BF" w:rsidRDefault="000365BF" w:rsidP="00E93D2B">
      <w:pPr>
        <w:pStyle w:val="1body"/>
      </w:pPr>
      <w:r w:rsidRPr="00622CB6">
        <w:rPr>
          <w:i/>
          <w:iCs/>
        </w:rPr>
        <w:t>PSI</w:t>
      </w:r>
      <w:r w:rsidRPr="00622CB6">
        <w:tab/>
        <w:t>: psychosensory intensity [-]</w:t>
      </w:r>
    </w:p>
    <w:p w14:paraId="33CDE5D4" w14:textId="206EDA51" w:rsidR="000365BF" w:rsidRPr="00622CB6" w:rsidRDefault="000365BF" w:rsidP="00E93D2B">
      <w:pPr>
        <w:pStyle w:val="1body"/>
      </w:pPr>
      <w:r w:rsidRPr="00622CB6">
        <w:rPr>
          <w:i/>
          <w:iCs/>
        </w:rPr>
        <w:t>R</w:t>
      </w:r>
      <w:r w:rsidRPr="00622CB6">
        <w:rPr>
          <w:i/>
          <w:iCs/>
          <w:vertAlign w:val="subscript"/>
        </w:rPr>
        <w:t>λ</w:t>
      </w:r>
      <w:r w:rsidRPr="00622CB6">
        <w:rPr>
          <w:i/>
          <w:iCs/>
        </w:rPr>
        <w:tab/>
      </w:r>
      <w:r w:rsidRPr="00622CB6">
        <w:t>: spe</w:t>
      </w:r>
      <w:r w:rsidRPr="00610B60">
        <w:t>ctral reflectance on the skin surface [-]</w:t>
      </w:r>
    </w:p>
    <w:p w14:paraId="0E3CED06" w14:textId="77777777" w:rsidR="00E93D2B" w:rsidRPr="00622CB6" w:rsidRDefault="00E93D2B" w:rsidP="00E93D2B">
      <w:pPr>
        <w:pStyle w:val="1body"/>
      </w:pPr>
      <w:r w:rsidRPr="00622CB6">
        <w:rPr>
          <w:i/>
          <w:iCs/>
        </w:rPr>
        <w:t>S</w:t>
      </w:r>
      <w:r w:rsidRPr="00622CB6">
        <w:rPr>
          <w:i/>
          <w:iCs/>
          <w:vertAlign w:val="subscript"/>
        </w:rPr>
        <w:t>λ</w:t>
      </w:r>
      <w:r w:rsidRPr="00622CB6">
        <w:rPr>
          <w:i/>
          <w:iCs/>
        </w:rPr>
        <w:tab/>
      </w:r>
      <w:r w:rsidRPr="00622CB6">
        <w:t>: spectral scattering coefficient of the skin [m</w:t>
      </w:r>
      <w:r w:rsidRPr="00622CB6">
        <w:rPr>
          <w:vertAlign w:val="superscript"/>
        </w:rPr>
        <w:t>-1</w:t>
      </w:r>
      <w:r w:rsidRPr="00622CB6">
        <w:t>]</w:t>
      </w:r>
    </w:p>
    <w:p w14:paraId="75EECAED" w14:textId="77777777" w:rsidR="00E93D2B" w:rsidRPr="00610B60" w:rsidRDefault="00E93D2B" w:rsidP="00E93D2B">
      <w:pPr>
        <w:pStyle w:val="1body"/>
      </w:pPr>
      <w:r w:rsidRPr="00610B60">
        <w:rPr>
          <w:i/>
          <w:iCs/>
        </w:rPr>
        <w:t>T</w:t>
      </w:r>
      <w:r w:rsidRPr="00610B60">
        <w:rPr>
          <w:i/>
          <w:iCs/>
        </w:rPr>
        <w:tab/>
      </w:r>
      <w:r w:rsidRPr="00610B60">
        <w:t>: temperature [°C]</w:t>
      </w:r>
    </w:p>
    <w:p w14:paraId="64EBEC84" w14:textId="77777777" w:rsidR="00E93D2B" w:rsidRPr="00610B60" w:rsidRDefault="00E93D2B" w:rsidP="00E93D2B">
      <w:pPr>
        <w:pStyle w:val="1body"/>
      </w:pPr>
      <w:r w:rsidRPr="00610B60">
        <w:rPr>
          <w:i/>
          <w:iCs/>
        </w:rPr>
        <w:t>T</w:t>
      </w:r>
      <w:r w:rsidRPr="00610B60">
        <w:rPr>
          <w:vertAlign w:val="subscript"/>
        </w:rPr>
        <w:t>a</w:t>
      </w:r>
      <w:r w:rsidRPr="00610B60">
        <w:rPr>
          <w:i/>
          <w:iCs/>
        </w:rPr>
        <w:tab/>
      </w:r>
      <w:r w:rsidRPr="00610B60">
        <w:t>: air temperature [°C]</w:t>
      </w:r>
    </w:p>
    <w:p w14:paraId="49DD7F0F" w14:textId="77777777" w:rsidR="00E93D2B" w:rsidRPr="00DB340B" w:rsidRDefault="00E93D2B" w:rsidP="00E93D2B">
      <w:pPr>
        <w:pStyle w:val="1body"/>
        <w:rPr>
          <w:rFonts w:eastAsia="游明朝"/>
        </w:rPr>
      </w:pPr>
      <w:r w:rsidRPr="00610B60">
        <w:rPr>
          <w:rFonts w:eastAsia="游明朝"/>
          <w:i/>
          <w:iCs/>
        </w:rPr>
        <w:t>T</w:t>
      </w:r>
      <w:r>
        <w:rPr>
          <w:rFonts w:eastAsia="游明朝"/>
          <w:vertAlign w:val="subscript"/>
        </w:rPr>
        <w:t>b,ir</w:t>
      </w:r>
      <w:r w:rsidRPr="00610B60">
        <w:rPr>
          <w:rFonts w:eastAsia="游明朝"/>
        </w:rPr>
        <w:tab/>
        <w:t xml:space="preserve">: blackbody temperature </w:t>
      </w:r>
      <w:r>
        <w:rPr>
          <w:rFonts w:eastAsia="游明朝"/>
        </w:rPr>
        <w:t xml:space="preserve">at irradiated area </w:t>
      </w:r>
      <w:r w:rsidRPr="00610B60">
        <w:rPr>
          <w:rFonts w:eastAsia="游明朝"/>
        </w:rPr>
        <w:t>[°C]</w:t>
      </w:r>
    </w:p>
    <w:p w14:paraId="51604CFF" w14:textId="77777777" w:rsidR="00E93D2B" w:rsidRPr="00610B60" w:rsidRDefault="00E93D2B" w:rsidP="00E93D2B">
      <w:pPr>
        <w:pStyle w:val="1body"/>
      </w:pPr>
      <w:r w:rsidRPr="00610B60">
        <w:rPr>
          <w:i/>
          <w:iCs/>
        </w:rPr>
        <w:t>T</w:t>
      </w:r>
      <w:r w:rsidRPr="00610B60">
        <w:rPr>
          <w:vertAlign w:val="subscript"/>
        </w:rPr>
        <w:t>cr</w:t>
      </w:r>
      <w:r w:rsidRPr="00610B60">
        <w:rPr>
          <w:i/>
          <w:iCs/>
        </w:rPr>
        <w:tab/>
      </w:r>
      <w:r w:rsidRPr="00610B60">
        <w:t>: core temperature [°C]</w:t>
      </w:r>
    </w:p>
    <w:p w14:paraId="7676B7B6" w14:textId="77777777" w:rsidR="00E93D2B" w:rsidRPr="00DB340B" w:rsidRDefault="00E93D2B" w:rsidP="00E93D2B">
      <w:pPr>
        <w:pStyle w:val="1body"/>
        <w:rPr>
          <w:rFonts w:eastAsia="游明朝"/>
        </w:rPr>
      </w:pPr>
      <w:r w:rsidRPr="00610B60">
        <w:rPr>
          <w:rFonts w:eastAsia="游明朝"/>
          <w:i/>
          <w:iCs/>
        </w:rPr>
        <w:t>T</w:t>
      </w:r>
      <w:r w:rsidRPr="00DB340B">
        <w:rPr>
          <w:rFonts w:eastAsia="游明朝"/>
          <w:vertAlign w:val="subscript"/>
        </w:rPr>
        <w:t>mrt</w:t>
      </w:r>
      <w:r w:rsidRPr="00610B60">
        <w:rPr>
          <w:rFonts w:eastAsia="游明朝"/>
          <w:i/>
          <w:iCs/>
          <w:vertAlign w:val="subscript"/>
        </w:rPr>
        <w:t xml:space="preserve"> </w:t>
      </w:r>
      <w:r w:rsidRPr="00610B60">
        <w:rPr>
          <w:rFonts w:eastAsia="游明朝"/>
        </w:rPr>
        <w:tab/>
        <w:t>: mean radiant temperature [°C]</w:t>
      </w:r>
    </w:p>
    <w:p w14:paraId="4372C298" w14:textId="77777777" w:rsidR="00E93D2B" w:rsidRPr="00610B60" w:rsidRDefault="00E93D2B" w:rsidP="00E93D2B">
      <w:pPr>
        <w:pStyle w:val="1body"/>
      </w:pPr>
      <w:r w:rsidRPr="00610B60">
        <w:rPr>
          <w:i/>
          <w:iCs/>
        </w:rPr>
        <w:t>T</w:t>
      </w:r>
      <w:r w:rsidRPr="00610B60">
        <w:rPr>
          <w:vertAlign w:val="subscript"/>
        </w:rPr>
        <w:t>sk</w:t>
      </w:r>
      <w:r w:rsidRPr="00610B60">
        <w:rPr>
          <w:i/>
          <w:iCs/>
        </w:rPr>
        <w:tab/>
      </w:r>
      <w:r w:rsidRPr="00610B60">
        <w:t>: skin temperature [°C]</w:t>
      </w:r>
    </w:p>
    <w:p w14:paraId="24A01644" w14:textId="77777777" w:rsidR="00E93D2B" w:rsidRDefault="00E93D2B" w:rsidP="00E93D2B">
      <w:pPr>
        <w:pStyle w:val="1body"/>
      </w:pPr>
      <w:r w:rsidRPr="00610B60">
        <w:rPr>
          <w:i/>
          <w:iCs/>
        </w:rPr>
        <w:t>T</w:t>
      </w:r>
      <w:r w:rsidRPr="000F7EAD">
        <w:rPr>
          <w:vertAlign w:val="subscript"/>
        </w:rPr>
        <w:t>wr</w:t>
      </w:r>
      <w:r w:rsidRPr="00610B60">
        <w:rPr>
          <w:i/>
          <w:iCs/>
        </w:rPr>
        <w:tab/>
      </w:r>
      <w:r w:rsidRPr="00610B60">
        <w:t>: temperature</w:t>
      </w:r>
      <w:r>
        <w:t xml:space="preserve"> at warm receptors</w:t>
      </w:r>
      <w:r w:rsidRPr="00610B60">
        <w:t xml:space="preserve"> [°C]</w:t>
      </w:r>
    </w:p>
    <w:p w14:paraId="2C82E866" w14:textId="57E8BCE0" w:rsidR="00E93D2B" w:rsidRDefault="00E93D2B" w:rsidP="00E93D2B">
      <w:pPr>
        <w:pStyle w:val="1body"/>
      </w:pPr>
      <w:r w:rsidRPr="00610B60">
        <w:rPr>
          <w:i/>
          <w:iCs/>
        </w:rPr>
        <w:t>T</w:t>
      </w:r>
      <w:r w:rsidRPr="000F7EAD">
        <w:rPr>
          <w:vertAlign w:val="subscript"/>
        </w:rPr>
        <w:t>wr,ref</w:t>
      </w:r>
      <w:r w:rsidRPr="00610B60">
        <w:rPr>
          <w:i/>
          <w:iCs/>
        </w:rPr>
        <w:tab/>
      </w:r>
      <w:r w:rsidRPr="00610B60">
        <w:t xml:space="preserve">: </w:t>
      </w:r>
      <w:r w:rsidRPr="00E75471">
        <w:t>reference temperature at warm receptors</w:t>
      </w:r>
      <w:r>
        <w:t xml:space="preserve"> (3</w:t>
      </w:r>
      <w:r w:rsidR="00C635F2">
        <w:t>3</w:t>
      </w:r>
      <w:r>
        <w:t xml:space="preserve">.0 </w:t>
      </w:r>
      <w:r w:rsidRPr="00610B60">
        <w:t>[°C]</w:t>
      </w:r>
      <w:r>
        <w:t>)</w:t>
      </w:r>
    </w:p>
    <w:p w14:paraId="67EF04A8" w14:textId="2C606D94" w:rsidR="000365BF" w:rsidRPr="000365BF" w:rsidRDefault="000365BF" w:rsidP="00E93D2B">
      <w:pPr>
        <w:pStyle w:val="1body"/>
        <w:rPr>
          <w:rFonts w:eastAsia="游明朝"/>
          <w:b/>
          <w:bCs/>
        </w:rPr>
      </w:pPr>
      <w:r>
        <w:rPr>
          <w:rFonts w:eastAsia="游明朝"/>
          <w:bCs/>
          <w:i/>
          <w:iCs/>
        </w:rPr>
        <w:t>TS</w:t>
      </w:r>
      <w:r w:rsidRPr="00622CB6">
        <w:rPr>
          <w:rFonts w:eastAsia="游明朝"/>
          <w:bCs/>
        </w:rPr>
        <w:t xml:space="preserve"> </w:t>
      </w:r>
      <w:r w:rsidRPr="00622CB6">
        <w:rPr>
          <w:rFonts w:eastAsia="游明朝"/>
          <w:bCs/>
        </w:rPr>
        <w:tab/>
        <w:t xml:space="preserve">: </w:t>
      </w:r>
      <w:r w:rsidRPr="00B267F6">
        <w:rPr>
          <w:rFonts w:eastAsia="游明朝"/>
        </w:rPr>
        <w:t xml:space="preserve">thermal </w:t>
      </w:r>
      <w:r w:rsidRPr="00622CB6">
        <w:rPr>
          <w:rFonts w:eastAsia="游明朝"/>
          <w:bCs/>
        </w:rPr>
        <w:t>sensitivity [K</w:t>
      </w:r>
      <w:r w:rsidRPr="00622CB6">
        <w:rPr>
          <w:rFonts w:eastAsia="游明朝"/>
          <w:bCs/>
          <w:vertAlign w:val="superscript"/>
        </w:rPr>
        <w:t>-1</w:t>
      </w:r>
      <w:r w:rsidRPr="00622CB6">
        <w:rPr>
          <w:rFonts w:eastAsia="游明朝"/>
          <w:bCs/>
        </w:rPr>
        <w:t>]</w:t>
      </w:r>
    </w:p>
    <w:p w14:paraId="351A65A6" w14:textId="778141E1" w:rsidR="00E93D2B" w:rsidRPr="00610B60" w:rsidRDefault="00E93D2B" w:rsidP="00E93D2B">
      <w:pPr>
        <w:pStyle w:val="1body"/>
      </w:pPr>
      <w:r w:rsidRPr="00610B60">
        <w:rPr>
          <w:i/>
          <w:iCs/>
        </w:rPr>
        <w:t>h</w:t>
      </w:r>
      <w:r w:rsidRPr="00610B60">
        <w:rPr>
          <w:vertAlign w:val="subscript"/>
        </w:rPr>
        <w:t>c</w:t>
      </w:r>
      <w:r w:rsidRPr="00610B60">
        <w:rPr>
          <w:i/>
          <w:iCs/>
        </w:rPr>
        <w:tab/>
      </w:r>
      <w:r w:rsidRPr="00610B60">
        <w:t>: convective heat transfer coefficient [W/(m</w:t>
      </w:r>
      <w:r w:rsidRPr="00610B60">
        <w:rPr>
          <w:vertAlign w:val="superscript"/>
        </w:rPr>
        <w:t>2</w:t>
      </w:r>
      <w:r w:rsidRPr="00610B60">
        <w:rPr>
          <w:rFonts w:ascii="ＭＳ 明朝" w:hAnsi="ＭＳ 明朝" w:cs="ＭＳ 明朝" w:hint="eastAsia"/>
        </w:rPr>
        <w:t>･</w:t>
      </w:r>
      <w:r w:rsidRPr="00610B60">
        <w:t>K)]</w:t>
      </w:r>
    </w:p>
    <w:p w14:paraId="50BA6DEA" w14:textId="77777777" w:rsidR="00E93D2B" w:rsidRDefault="00E93D2B" w:rsidP="00E93D2B">
      <w:pPr>
        <w:pStyle w:val="1body"/>
      </w:pPr>
      <w:r w:rsidRPr="00610B60">
        <w:rPr>
          <w:i/>
          <w:iCs/>
        </w:rPr>
        <w:t>k</w:t>
      </w:r>
      <w:r w:rsidRPr="00610B60">
        <w:rPr>
          <w:i/>
          <w:iCs/>
        </w:rPr>
        <w:tab/>
      </w:r>
      <w:r w:rsidRPr="00610B60">
        <w:t>: thermal conductivity of the skin (0.25 [W/(m</w:t>
      </w:r>
      <w:r w:rsidRPr="00610B60">
        <w:rPr>
          <w:rFonts w:ascii="ＭＳ 明朝" w:hAnsi="ＭＳ 明朝" w:cs="ＭＳ 明朝" w:hint="eastAsia"/>
        </w:rPr>
        <w:t>･</w:t>
      </w:r>
      <w:r w:rsidRPr="00610B60">
        <w:t>K)])</w:t>
      </w:r>
    </w:p>
    <w:p w14:paraId="1B179755" w14:textId="57ECA38A" w:rsidR="00E93D2B" w:rsidRDefault="00E93D2B" w:rsidP="00E93D2B">
      <w:pPr>
        <w:pStyle w:val="1body"/>
      </w:pPr>
      <w:r>
        <w:rPr>
          <w:i/>
          <w:iCs/>
        </w:rPr>
        <w:t>q</w:t>
      </w:r>
      <w:r w:rsidRPr="00756030">
        <w:rPr>
          <w:vertAlign w:val="subscript"/>
        </w:rPr>
        <w:t>ir</w:t>
      </w:r>
      <w:r w:rsidRPr="00622CB6">
        <w:rPr>
          <w:i/>
          <w:iCs/>
          <w:vertAlign w:val="subscript"/>
        </w:rPr>
        <w:t>,</w:t>
      </w:r>
      <w:r w:rsidRPr="00344CD5">
        <w:rPr>
          <w:i/>
          <w:iCs/>
          <w:vertAlign w:val="subscript"/>
        </w:rPr>
        <w:t>λ</w:t>
      </w:r>
      <w:r w:rsidRPr="00622CB6">
        <w:rPr>
          <w:i/>
          <w:iCs/>
        </w:rPr>
        <w:tab/>
      </w:r>
      <w:r w:rsidRPr="00622CB6">
        <w:t xml:space="preserve">: </w:t>
      </w:r>
      <w:r>
        <w:t xml:space="preserve">heat flux by spectral </w:t>
      </w:r>
      <w:r w:rsidRPr="00622CB6">
        <w:t>irradia</w:t>
      </w:r>
      <w:r>
        <w:t>nce</w:t>
      </w:r>
      <w:r w:rsidRPr="00622CB6">
        <w:t xml:space="preserve"> [W/m</w:t>
      </w:r>
      <w:r w:rsidRPr="00622CB6">
        <w:rPr>
          <w:vertAlign w:val="superscript"/>
        </w:rPr>
        <w:t>2</w:t>
      </w:r>
      <w:r w:rsidRPr="00622CB6">
        <w:t>]</w:t>
      </w:r>
    </w:p>
    <w:p w14:paraId="6675A6A3" w14:textId="1D991AE5" w:rsidR="00344CD5" w:rsidRDefault="00344CD5" w:rsidP="00344CD5">
      <w:pPr>
        <w:pStyle w:val="1body"/>
        <w:rPr>
          <w:i/>
          <w:iCs/>
        </w:rPr>
      </w:pPr>
      <w:r>
        <w:rPr>
          <w:i/>
          <w:iCs/>
        </w:rPr>
        <w:t>q</w:t>
      </w:r>
      <w:r>
        <w:rPr>
          <w:vertAlign w:val="subscript"/>
        </w:rPr>
        <w:t>ir,l</w:t>
      </w:r>
      <w:r w:rsidRPr="00756030">
        <w:rPr>
          <w:vertAlign w:val="subscript"/>
        </w:rPr>
        <w:t>w</w:t>
      </w:r>
      <w:r w:rsidRPr="00447611">
        <w:t xml:space="preserve"> </w:t>
      </w:r>
      <w:r>
        <w:tab/>
        <w:t>: heat flux by long</w:t>
      </w:r>
      <w:r w:rsidRPr="00447611">
        <w:t xml:space="preserve">wave </w:t>
      </w:r>
      <w:r>
        <w:t xml:space="preserve">irradiance </w:t>
      </w:r>
      <w:r w:rsidRPr="00622CB6">
        <w:t>[W/m</w:t>
      </w:r>
      <w:r w:rsidRPr="00622CB6">
        <w:rPr>
          <w:vertAlign w:val="superscript"/>
        </w:rPr>
        <w:t>2</w:t>
      </w:r>
      <w:r w:rsidRPr="00622CB6">
        <w:t>]</w:t>
      </w:r>
    </w:p>
    <w:p w14:paraId="6A309FF7" w14:textId="15A98428" w:rsidR="00344CD5" w:rsidRDefault="00344CD5" w:rsidP="00E93D2B">
      <w:pPr>
        <w:pStyle w:val="1body"/>
      </w:pPr>
      <w:r>
        <w:rPr>
          <w:i/>
          <w:iCs/>
        </w:rPr>
        <w:t>q</w:t>
      </w:r>
      <w:r>
        <w:rPr>
          <w:vertAlign w:val="subscript"/>
        </w:rPr>
        <w:t>ir,s</w:t>
      </w:r>
      <w:r w:rsidRPr="00756030">
        <w:rPr>
          <w:vertAlign w:val="subscript"/>
        </w:rPr>
        <w:t>w</w:t>
      </w:r>
      <w:r>
        <w:tab/>
        <w:t>:</w:t>
      </w:r>
      <w:r w:rsidRPr="00447611">
        <w:t xml:space="preserve"> </w:t>
      </w:r>
      <w:r>
        <w:t xml:space="preserve">heat flux by </w:t>
      </w:r>
      <w:r w:rsidRPr="00447611">
        <w:t xml:space="preserve">shortwave </w:t>
      </w:r>
      <w:r>
        <w:t xml:space="preserve">irradiance </w:t>
      </w:r>
      <w:r w:rsidRPr="00622CB6">
        <w:t>[W/m</w:t>
      </w:r>
      <w:r w:rsidRPr="00622CB6">
        <w:rPr>
          <w:vertAlign w:val="superscript"/>
        </w:rPr>
        <w:t>2</w:t>
      </w:r>
      <w:r w:rsidRPr="00622CB6">
        <w:t>]</w:t>
      </w:r>
    </w:p>
    <w:p w14:paraId="73154BE0" w14:textId="77777777" w:rsidR="00E93D2B" w:rsidRPr="00610B60" w:rsidRDefault="00E93D2B" w:rsidP="00E93D2B">
      <w:pPr>
        <w:pStyle w:val="1body"/>
      </w:pPr>
      <w:r w:rsidRPr="00610B60">
        <w:rPr>
          <w:i/>
          <w:iCs/>
        </w:rPr>
        <w:t>t</w:t>
      </w:r>
      <w:r w:rsidRPr="00610B60">
        <w:rPr>
          <w:i/>
          <w:iCs/>
        </w:rPr>
        <w:tab/>
      </w:r>
      <w:r w:rsidRPr="00610B60">
        <w:t>: time [s]</w:t>
      </w:r>
    </w:p>
    <w:p w14:paraId="130CD2D4" w14:textId="77777777" w:rsidR="00E93D2B" w:rsidRPr="00610B60" w:rsidRDefault="00E93D2B" w:rsidP="00E93D2B">
      <w:pPr>
        <w:pStyle w:val="1body"/>
      </w:pPr>
      <w:r w:rsidRPr="00610B60">
        <w:rPr>
          <w:i/>
          <w:iCs/>
        </w:rPr>
        <w:t>x</w:t>
      </w:r>
      <w:r w:rsidRPr="00610B60">
        <w:rPr>
          <w:i/>
          <w:iCs/>
        </w:rPr>
        <w:tab/>
      </w:r>
      <w:r w:rsidRPr="00610B60">
        <w:t>: distance [m]</w:t>
      </w:r>
      <w:r w:rsidRPr="00610B60">
        <w:rPr>
          <w:rFonts w:ascii="ＭＳ 明朝" w:hAnsi="ＭＳ 明朝" w:cs="ＭＳ 明朝" w:hint="eastAsia"/>
        </w:rPr>
        <w:t xml:space="preserve">　</w:t>
      </w:r>
      <w:r w:rsidRPr="00610B60">
        <w:t xml:space="preserve"> </w:t>
      </w:r>
    </w:p>
    <w:p w14:paraId="6E00CBA1" w14:textId="77777777" w:rsidR="00E93D2B" w:rsidRDefault="00E93D2B" w:rsidP="00E93D2B">
      <w:pPr>
        <w:pStyle w:val="1body"/>
      </w:pPr>
      <w:r w:rsidRPr="00610B60">
        <w:rPr>
          <w:rFonts w:eastAsia="游明朝"/>
          <w:i/>
          <w:iCs/>
        </w:rPr>
        <w:t>σ</w:t>
      </w:r>
      <w:r w:rsidRPr="00610B60">
        <w:rPr>
          <w:rFonts w:eastAsia="游明朝"/>
        </w:rPr>
        <w:tab/>
      </w:r>
      <w:r w:rsidRPr="00610B60">
        <w:t>: Stefan–Boltzmann constant (5.67</w:t>
      </w:r>
      <w:r w:rsidRPr="00610B60">
        <w:rPr>
          <w:rFonts w:eastAsia="游明朝"/>
        </w:rPr>
        <w:t>×</w:t>
      </w:r>
      <w:r w:rsidRPr="00610B60">
        <w:t>10</w:t>
      </w:r>
      <w:r w:rsidRPr="00610B60">
        <w:rPr>
          <w:vertAlign w:val="superscript"/>
        </w:rPr>
        <w:t>-8</w:t>
      </w:r>
      <w:r w:rsidRPr="00610B60">
        <w:t>[W/(m</w:t>
      </w:r>
      <w:r w:rsidRPr="00610B60">
        <w:rPr>
          <w:vertAlign w:val="superscript"/>
        </w:rPr>
        <w:t>2</w:t>
      </w:r>
      <w:r w:rsidRPr="00610B60">
        <w:rPr>
          <w:rFonts w:ascii="ＭＳ 明朝" w:hAnsi="ＭＳ 明朝" w:cs="ＭＳ 明朝" w:hint="eastAsia"/>
        </w:rPr>
        <w:t>･</w:t>
      </w:r>
      <w:r w:rsidRPr="00610B60">
        <w:t>K</w:t>
      </w:r>
      <w:r w:rsidRPr="00610B60">
        <w:rPr>
          <w:vertAlign w:val="superscript"/>
        </w:rPr>
        <w:t>4</w:t>
      </w:r>
      <w:r w:rsidRPr="00610B60">
        <w:t>)])</w:t>
      </w:r>
    </w:p>
    <w:p w14:paraId="7BC2F4AB" w14:textId="56B89CB2" w:rsidR="000365BF" w:rsidRPr="000365BF" w:rsidRDefault="000365BF" w:rsidP="00E93D2B">
      <w:pPr>
        <w:pStyle w:val="1body"/>
      </w:pPr>
      <w:r>
        <w:rPr>
          <w:rFonts w:cs="Times New Roman"/>
          <w:i/>
          <w:iCs/>
        </w:rPr>
        <w:t>ρ</w:t>
      </w:r>
      <w:r>
        <w:rPr>
          <w:rFonts w:hint="eastAsia"/>
          <w:i/>
          <w:iCs/>
        </w:rPr>
        <w:t>c</w:t>
      </w:r>
      <w:r w:rsidRPr="00622CB6">
        <w:rPr>
          <w:i/>
          <w:iCs/>
        </w:rPr>
        <w:t xml:space="preserve"> </w:t>
      </w:r>
      <w:r w:rsidRPr="00622CB6">
        <w:tab/>
        <w:t>: heat capacity of the skin (4.30</w:t>
      </w:r>
      <w:r w:rsidRPr="00622CB6">
        <w:rPr>
          <w:rFonts w:eastAsia="游明朝"/>
          <w:bCs/>
        </w:rPr>
        <w:t>×</w:t>
      </w:r>
      <w:r w:rsidRPr="00622CB6">
        <w:t>10</w:t>
      </w:r>
      <w:r w:rsidRPr="00622CB6">
        <w:rPr>
          <w:vertAlign w:val="superscript"/>
        </w:rPr>
        <w:t>6</w:t>
      </w:r>
      <w:r w:rsidRPr="00622CB6">
        <w:t xml:space="preserve"> [J/(m</w:t>
      </w:r>
      <w:r w:rsidRPr="00622CB6">
        <w:rPr>
          <w:vertAlign w:val="superscript"/>
        </w:rPr>
        <w:t>3</w:t>
      </w:r>
      <w:r w:rsidRPr="00622CB6">
        <w:rPr>
          <w:rFonts w:ascii="ＭＳ 明朝" w:hAnsi="ＭＳ 明朝" w:cs="ＭＳ 明朝" w:hint="eastAsia"/>
        </w:rPr>
        <w:t>･</w:t>
      </w:r>
      <w:r w:rsidRPr="00622CB6">
        <w:t>K)])</w:t>
      </w:r>
    </w:p>
    <w:p w14:paraId="2F90DDAB" w14:textId="77777777" w:rsidR="00E93D2B" w:rsidRPr="00610B60" w:rsidRDefault="00E93D2B" w:rsidP="00E93D2B">
      <w:pPr>
        <w:pStyle w:val="1body"/>
      </w:pPr>
      <w:r w:rsidRPr="00610B60">
        <w:rPr>
          <w:rFonts w:eastAsia="游明朝"/>
          <w:i/>
          <w:iCs/>
        </w:rPr>
        <w:t>ε</w:t>
      </w:r>
      <w:r w:rsidRPr="00610B60">
        <w:rPr>
          <w:rFonts w:eastAsia="游明朝"/>
          <w:i/>
          <w:iCs/>
        </w:rPr>
        <w:tab/>
      </w:r>
      <w:r w:rsidRPr="00610B60">
        <w:t>: emissivity of the skin surface in the long-wavelength range (0.97 [-]</w:t>
      </w:r>
      <w:r>
        <w:t>)</w:t>
      </w:r>
    </w:p>
    <w:p w14:paraId="6394BE76" w14:textId="77777777" w:rsidR="00E93D2B" w:rsidRPr="00E300D6" w:rsidRDefault="00E93D2B" w:rsidP="00E93D2B">
      <w:pPr>
        <w:pStyle w:val="Heading1"/>
        <w:numPr>
          <w:ilvl w:val="0"/>
          <w:numId w:val="0"/>
        </w:numPr>
        <w:ind w:left="432" w:hanging="432"/>
        <w:rPr>
          <w:rStyle w:val="SubtleEmphasis"/>
        </w:rPr>
      </w:pPr>
      <w:r w:rsidRPr="005F3926">
        <w:t>Suffix</w:t>
      </w:r>
    </w:p>
    <w:p w14:paraId="5C5BB0CC" w14:textId="77777777" w:rsidR="00E93D2B" w:rsidRPr="00622CB6" w:rsidRDefault="00E93D2B" w:rsidP="00E93D2B">
      <w:pPr>
        <w:pStyle w:val="1body"/>
        <w:rPr>
          <w:rFonts w:eastAsia="游明朝"/>
        </w:rPr>
      </w:pPr>
      <w:r>
        <w:rPr>
          <w:rFonts w:eastAsia="游明朝"/>
          <w:i/>
          <w:iCs/>
        </w:rPr>
        <w:t>i</w:t>
      </w:r>
      <w:r w:rsidRPr="00622CB6">
        <w:rPr>
          <w:rFonts w:eastAsia="游明朝"/>
          <w:i/>
          <w:iCs/>
        </w:rPr>
        <w:tab/>
      </w:r>
      <w:r w:rsidRPr="00622CB6">
        <w:t xml:space="preserve">: </w:t>
      </w:r>
      <w:r>
        <w:t>wavelength range (A, B, or C)</w:t>
      </w:r>
    </w:p>
    <w:p w14:paraId="449A6C95" w14:textId="77777777" w:rsidR="00E93D2B" w:rsidRDefault="00E93D2B" w:rsidP="00E93D2B">
      <w:pPr>
        <w:spacing w:after="0"/>
        <w:rPr>
          <w:rFonts w:ascii="Arial" w:eastAsia="Times New Roman" w:hAnsi="Arial" w:cs="Arial"/>
          <w:kern w:val="0"/>
          <w:sz w:val="36"/>
          <w:szCs w:val="36"/>
        </w:rPr>
      </w:pPr>
      <w:r>
        <w:br w:type="page"/>
      </w:r>
    </w:p>
    <w:p w14:paraId="73446E3C" w14:textId="77777777" w:rsidR="00E93D2B" w:rsidRPr="00756030" w:rsidRDefault="00E93D2B" w:rsidP="00E93D2B">
      <w:pPr>
        <w:pStyle w:val="Heading1"/>
        <w:rPr>
          <w:rFonts w:eastAsia="游明朝"/>
        </w:rPr>
      </w:pPr>
      <w:r w:rsidRPr="00DA3796">
        <w:lastRenderedPageBreak/>
        <w:t>Introduction</w:t>
      </w:r>
    </w:p>
    <w:p w14:paraId="2345F965" w14:textId="20C8AE98" w:rsidR="00E93D2B" w:rsidRPr="00622CB6" w:rsidRDefault="00E93D2B" w:rsidP="00E93D2B">
      <w:pPr>
        <w:pStyle w:val="BodyText"/>
      </w:pPr>
      <w:r w:rsidRPr="00622CB6">
        <w:t>In recent years, significant progress has been made in the development of materials that selectively reflect or absorb wavelengths within a specific range. For example, infrared cut glass, which is mainly used in buildings and automobiles, transmits visible rays but selectively blocks infrared and ultraviolet rays, thus reducing the thermal discomfort caused by direct solar radiation transmitted through the glass. To develop such technologies, surveys and experiments have been conducted on the effects of radiation at different wavelengths on thermal</w:t>
      </w:r>
      <w:r w:rsidR="00D153E4">
        <w:t xml:space="preserve"> perception</w:t>
      </w:r>
      <w:r w:rsidRPr="00622CB6">
        <w:t xml:space="preserve">. These experiments have shown that the same intensity of radiation can provide different degrees of thermal </w:t>
      </w:r>
      <w:r w:rsidR="00D153E4">
        <w:t>perception</w:t>
      </w:r>
      <w:r w:rsidRPr="00622CB6">
        <w:t xml:space="preserve"> depending on </w:t>
      </w:r>
      <w:r w:rsidR="00D153E4">
        <w:t>its</w:t>
      </w:r>
      <w:r w:rsidRPr="00622CB6">
        <w:t xml:space="preserve"> wavelength </w:t>
      </w:r>
      <w:r w:rsidRPr="00622CB6">
        <w:fldChar w:fldCharType="begin" w:fldLock="1"/>
      </w:r>
      <w:r w:rsidR="007B2B48">
        <w:instrText>ADDIN CSL_CITATION {"citationItems":[{"id":"ITEM-1","itemData":{"author":[{"dropping-particle":"","family":"Narita","given":"Chie","non-dropping-particle":"","parse-names":false,"suffix":""},{"dropping-particle":"","family":"Tanabe","given":"Shin-ichi","non-dropping-particle":"","parse-names":false,"suffix":""},{"dropping-particle":"","family":"Ozeki","given":"Yoshiichi","non-dropping-particle":"","parse-names":false,"suffix":""},{"dropping-particle":"","family":"Konishi","given":"Masaaki","non-dropping-particle":"","parse-names":false,"suffix":""},{"dropping-particle":"","family":"Ono","given":"M","non-dropping-particle":"","parse-names":false,"suffix":""},{"dropping-particle":"","family":"Sato","given":"K","non-dropping-particle":"","parse-names":false,"suffix":""}],"container-title":"Proceedings of Indoor Air 99","id":"ITEM-1","issued":{"date-parts":[["1999"]]},"page":"614-619","publisher-place":"Edinburgh","title":"Subjective experiments on the effects of spectral property of solar radiation on thermal comfort","type":"article-journal","volume":"1"},"uris":["http://www.mendeley.com/documents/?uuid=f7b8ce49-1ee8-3f1f-8ed4-7053ed86c535"]},{"id":"ITEM-2","itemData":{"DOI":"10.3130/aija.66.29_3","ISSN":"1340-4210","author":[{"dropping-particle":"","family":"Narita","given":"Chie","non-dropping-particle":"","parse-names":false,"suffix":""},{"dropping-particle":"","family":"Tanabe","given":"Shin-ichi","non-dropping-particle":"","parse-names":false,"suffix":""},{"dropping-particle":"","family":"Ozeki","given":"Yoshiichi","non-dropping-particle":"","parse-names":false,"suffix":""},{"dropping-particle":"","family":"Konishi","given":"Masaaki","non-dropping-particle":"","parse-names":false,"suffix":""}],"container-title":"Journal of Architecture and Planning","id":"ITEM-2","issue":"545","issued":{"date-parts":[["2001","7","30"]]},"page":"29-35","publisher":"</w:instrText>
      </w:r>
      <w:r w:rsidR="007B2B48">
        <w:rPr>
          <w:rFonts w:ascii="ＭＳ 明朝" w:eastAsia="ＭＳ 明朝" w:hAnsi="ＭＳ 明朝" w:cs="ＭＳ 明朝" w:hint="eastAsia"/>
        </w:rPr>
        <w:instrText>日本建築学会</w:instrText>
      </w:r>
      <w:r w:rsidR="007B2B48">
        <w:instrText>","title":"Effects of solar radiation on thermal comfort – subjective evaluation on back of the hands for visible, near-Infrared, middle-infrared radiation with artificial solar radiation ramps and spectral filters –","type":"article-journal","volume":"66"},"uris":["http://www.mendeley.com/documents/?uuid=3947ecb8-96f1-3390-8977-8d2c3d7c6d7c"]},{"id":"ITEM-3","itemData":{"DOI":"10.18948/shasetaikai.2001.3.0_1361","ISBN":"9780470547045","author":[{"dropping-particle":"","family":"Narita","given":"Chie","non-dropping-particle":"","parse-names":false,"suffix":""},{"dropping-particle":"","family":"Emori","given":"Yutaka","non-dropping-particle":"","parse-names":false,"suffix":""},{"dropping-particle":"","family":"Ozeki","given":"Yoshiichi","non-dropping-particle":"","parse-names":false,"suffix":""},{"dropping-particle":"","family":"Konishi","given":"Masaaki","non-dropping-particle":"","parse-names":false,"suffix":""},{"dropping-particle":"","family":"Tanabe","given":"Shin‐ichi","non-dropping-particle":"","parse-names":false,"suffix":""}],"container-title":"Technical papers of annual meeting, SHASE","id":"ITEM-3","issued":{"date-parts":[["2001"]]},"page":"1361-1364","publisher-place":"Kyoto","title":"Effects of solar radiation on thermal comfort (part8) Effects of human body parts on thermal sensation by spectral properties of solar radiation","type":"article-journal"},"uris":["http://www.mendeley.com/documents/?uuid=40c6a893-356c-4b7d-acbb-5e2488ad51c2"]},{"id":"ITEM-4","itemData":{"author":[{"dropping-particle":"","family":"Narita","given":"Chie","non-dropping-particle":"","parse-names":false,"suffix":""},{"dropping-particle":"","family":"Takaki","given":"Risa","non-dropping-particle":"","parse-names":false,"suffix":""},{"dropping-particle":"","family":"Emori","given":"Yutaka","non-dropping-particle":"","parse-names":false,"suffix":""},{"dropping-particle":"","family":"Tanabe","given":"Shin‐ichi","non-dropping-particle":"","parse-names":false,"suffix":""},{"dropping-particle":"","family":"Ozeki","given":"Yoshiichi","non-dropping-particle":"","parse-names":false,"suffix":""},{"dropping-particle":"","family":"Konishi","given":"Masaaki","non-dropping-particle":"","parse-names":false,"suffix":""}],"container-title":"Technical papers of annual meeting, SHASE","id":"ITEM-4","issued":{"date-parts":[["2000"]]},"page":"1241-1244","title":"Effects of solar radiation on thermal comfort (part6) Results of three subjective experiments on spectral effects of solar radiation","type":"article-journal"},"uris":["http://www.mendeley.com/documents/?uuid=308aa6f1-3752-4358-9b96-2adb0fc7802c"]},{"id":"ITEM-5","itemData":{"author":[{"dropping-particle":"","family":"Matsui","given":"Matsunaga","non-dropping-particle":"","parse-names":false,"suffix":""},{"dropping-particle":"","family":"Tamashige","given":"Shigeyoshi","non-dropping-particle":"","parse-names":false,"suffix":""},{"dropping-particle":"","family":"Takagi","given":"Tohru","non-dropping-particle":"","parse-names":false,"suffix":""}],"container-title":"Memoirs of the Faculty of Engineering, Fukuyama University","id":"ITEM-5","issued":{"date-parts":[["1986"]]},"page":"35-43","title":"On the temperature sensation of human skin produced by infrared multiband irradiation","type":"article-journal","volume":"8"},"uris":["http://www.mendeley.com/documents/?uuid=6aa65326-ad80-48cf-aa8c-ed5e48cc0148"]},{"id":"ITEM-6","itemData":{"author":[{"dropping-particle":"","family":"Narita","given":"Chie","non-dropping-particle":"","parse-names":false,"suffix":""},{"dropping-particle":"","family":"Tanabe","given":"Shin-ichi","non-dropping-particle":"","parse-names":false,"suffix":""},{"dropping-particle":"","family":"Ozeki","given":"Yoshiichi","non-dropping-particle":"","parse-names":false,"suffix":""},{"dropping-particle":"","family":"Konishi","given":"Masaaki","non-dropping-particle":"","parse-names":false,"suffix":""}],"container-title":"Proceedings of Moving Thermal Comfort Standards into the 21st Century","id":"ITEM-6","issued":{"date-parts":[["2001"]]},"page":"393-400","title":"Effects of spectral property of solar radiation on thermal sensation at the back of hands","type":"article-journal"},"uris":["http://www.mendeley.com/documents/?uuid=40575e1e-5ee5-4dfc-93cd-78e40ab892ea"]},{"id":"ITEM-7","itemData":{"DOI":"10.1016/j.buildenv.2021.107763","ISSN":"03601323","abstract":"Thermal radiation is considered a fundamental factor of human thermal perception, however the effect of specific radiation spectra has not yet been explored comprehensively. This study investigates the influence of different radiation types, short-wave infrared A and long-wave infrared C radiation, on thermal sensation and thermal comfort. 29 participants were exposed to these two radiation types at two irradiance levels, 100 W/m2 and 200 W/m2, and at two air temperatures, 16 °C and 22 °C. The results confirm the well-established observation that additional irradiation induces a warmer thermal sensation. For an otherwise cold environment, a certain level of irradiation did also improve thermal comfort. When it comes to moderate thermal environments, we found that comparable amounts of infrared C irradiation are perceived substantially warmer than their infrared A counterparts. This significant outcome can potentially be explained by the radiative properties of human skin, which greatly depend on the irradiation spectrum. Current thermal perception models do not fully account for such differences. Thereby our findings contribute to a better understanding of thermal perception in environments as buildings or outdoors.","author":[{"dropping-particle":"","family":"Hirn","given":"Thomas","non-dropping-particle":"","parse-names":false,"suffix":""},{"dropping-particle":"","family":"Kirmas","given":"Alexander","non-dropping-particle":"","parse-names":false,"suffix":""},{"dropping-particle":"","family":"Backes","given":"Damian","non-dropping-particle":"","parse-names":false,"suffix":""},{"dropping-particle":"","family":"Eckstein","given":"Lutz","non-dropping-particle":"","parse-names":false,"suffix":""}],"container-title":"Building and Environment","id":"ITEM-7","issued":{"date-parts":[["2021","6","1"]]},"page":"107763","publisher":"Elsevier Ltd","title":"The influence of radiation intensity and wavelength on thermal perception","type":"article-journal","volume":"196"},"uris":["http://www.mendeley.com/documents/?uuid=747a5634-d535-336a-aafd-68e6a66c37ae"]}],"mendeley":{"formattedCitation":"[1–7]","plainTextFormattedCitation":"[1–7]","previouslyFormattedCitation":"[1–7]"},"properties":{"noteIndex":0},"schema":"https://github.com/citation-style-language/schema/raw/master/csl-citation.json"}</w:instrText>
      </w:r>
      <w:r w:rsidRPr="00622CB6">
        <w:fldChar w:fldCharType="separate"/>
      </w:r>
      <w:r w:rsidR="007B2B48" w:rsidRPr="007B2B48">
        <w:rPr>
          <w:noProof/>
        </w:rPr>
        <w:t>[1–7]</w:t>
      </w:r>
      <w:r w:rsidRPr="00622CB6">
        <w:fldChar w:fldCharType="end"/>
      </w:r>
      <w:r w:rsidRPr="00622CB6">
        <w:t>.</w:t>
      </w:r>
    </w:p>
    <w:p w14:paraId="4E7D6C6F" w14:textId="2B732F18" w:rsidR="00E93D2B" w:rsidRPr="00622CB6" w:rsidRDefault="00D153E4" w:rsidP="00E93D2B">
      <w:pPr>
        <w:pStyle w:val="BodyText"/>
      </w:pPr>
      <w:r w:rsidRPr="00D153E4">
        <w:t>Given</w:t>
      </w:r>
      <w:r w:rsidR="00E93D2B" w:rsidRPr="00622CB6">
        <w:t xml:space="preserve"> an extremely complex radiant environment created in buildings and automobiles where these new technologies are introduced, it is </w:t>
      </w:r>
      <w:r>
        <w:t>challenging</w:t>
      </w:r>
      <w:r w:rsidR="00E93D2B" w:rsidRPr="00622CB6">
        <w:t xml:space="preserve"> to evaluate </w:t>
      </w:r>
      <w:r w:rsidRPr="00622CB6">
        <w:t>occupants</w:t>
      </w:r>
      <w:r>
        <w:t>’</w:t>
      </w:r>
      <w:r w:rsidR="00E93D2B" w:rsidRPr="00622CB6">
        <w:t xml:space="preserve"> thermal sensation by using the conventional thermal comfort evaluation indices that do not consider the wavelength characteristics of solar radiation, human skin, and clothing. </w:t>
      </w:r>
      <w:r>
        <w:t>P</w:t>
      </w:r>
      <w:r w:rsidR="00E93D2B" w:rsidRPr="00622CB6">
        <w:t xml:space="preserve">redicted mean vote </w:t>
      </w:r>
      <w:r>
        <w:t xml:space="preserve">(PMV) </w:t>
      </w:r>
      <w:r w:rsidR="00E93D2B" w:rsidRPr="00622CB6">
        <w:fldChar w:fldCharType="begin" w:fldLock="1"/>
      </w:r>
      <w:r w:rsidR="002B2B2B">
        <w:instrText>ADDIN CSL_CITATION {"citationItems":[{"id":"ITEM-1","itemData":{"author":[{"dropping-particle":"","family":"Fanger","given":"P. O.","non-dropping-particle":"","parse-names":false,"suffix":""}],"id":"ITEM-1","issued":{"date-parts":[["1970"]]},"publisher":"Danish Technical Press","publisher-place":"Copenhagen","title":"Thermal comfort","type":"book"},"uris":["http://www.mendeley.com/documents/?uuid=2c625ae4-cc02-4d75-8c27-29036a9833ac","http://www.mendeley.com/documents/?uuid=2df4759a-2e9b-4c73-91d7-1b1585ce6d9c"]}],"mendeley":{"formattedCitation":"[8]","plainTextFormattedCitation":"[8]","previouslyFormattedCitation":"[8]"},"properties":{"noteIndex":0},"schema":"https://github.com/citation-style-language/schema/raw/master/csl-citation.json"}</w:instrText>
      </w:r>
      <w:r w:rsidR="00E93D2B" w:rsidRPr="00622CB6">
        <w:fldChar w:fldCharType="separate"/>
      </w:r>
      <w:r w:rsidR="007B2B48" w:rsidRPr="007B2B48">
        <w:rPr>
          <w:noProof/>
        </w:rPr>
        <w:t>[8]</w:t>
      </w:r>
      <w:r w:rsidR="00E93D2B" w:rsidRPr="00622CB6">
        <w:fldChar w:fldCharType="end"/>
      </w:r>
      <w:r w:rsidR="00E93D2B" w:rsidRPr="00622CB6">
        <w:t xml:space="preserve"> and standard new effective temperature (SET*) </w:t>
      </w:r>
      <w:r w:rsidR="00E93D2B" w:rsidRPr="00622CB6">
        <w:fldChar w:fldCharType="begin" w:fldLock="1"/>
      </w:r>
      <w:r w:rsidR="007B2B48">
        <w:instrText>ADDIN CSL_CITATION {"citationItems":[{"id":"ITEM-1","itemData":{"ISSN":"00012505","abstract":"An environmental temperature scale developed was based on current knowledge of the physiology of heat regulation as it applies to comfort, temperature sensation, and health. The scale was constructed by using the heat exchange equations during the passive state as a rational starting basis and by introducing the effect of known physiological regulatory controls. The principles described may be applied to many levels of activities, to various air movements, and to radiant heating and cooling. Discussion deals primarily with normally clothed sedentary human subjects in a uniformly heated and normally ventilated environment.","author":[{"dropping-particle":"","family":"Gagge","given":"A. P.","non-dropping-particle":"","parse-names":false,"suffix":""},{"dropping-particle":"","family":"Stolwjk","given":"J. A. J.","non-dropping-particle":"","parse-names":false,"suffix":""},{"dropping-particle":"","family":"Nishi","given":"Y.","non-dropping-particle":"","parse-names":false,"suffix":""}],"container-title":"ASHRAE Trans.","id":"ITEM-1","issued":{"date-parts":[["1971"]]},"page":"247-263","title":"An effective temperature scale based on a simple model of human physiological regulatory response","type":"article","volume":"77"},"uris":["http://www.mendeley.com/documents/?uuid=bc55d0a3-0bdd-4732-be59-083fe9a1eecd","http://www.mendeley.com/documents/?uuid=e4a9ffc0-2251-4b3b-b898-91d976389961"]}],"mendeley":{"formattedCitation":"[9]","plainTextFormattedCitation":"[9]","previouslyFormattedCitation":"[9]"},"properties":{"noteIndex":0},"schema":"https://github.com/citation-style-language/schema/raw/master/csl-citation.json"}</w:instrText>
      </w:r>
      <w:r w:rsidR="00E93D2B" w:rsidRPr="00622CB6">
        <w:fldChar w:fldCharType="separate"/>
      </w:r>
      <w:r w:rsidR="007B2B48" w:rsidRPr="007B2B48">
        <w:rPr>
          <w:noProof/>
        </w:rPr>
        <w:t>[9]</w:t>
      </w:r>
      <w:r w:rsidR="00E93D2B" w:rsidRPr="00622CB6">
        <w:fldChar w:fldCharType="end"/>
      </w:r>
      <w:r w:rsidR="00E93D2B" w:rsidRPr="00622CB6">
        <w:t xml:space="preserve">, which are typically used as thermal comfort evaluation indices in building spaces, evaluate </w:t>
      </w:r>
      <w:r>
        <w:t>occupants’</w:t>
      </w:r>
      <w:r w:rsidR="00E93D2B" w:rsidRPr="00622CB6">
        <w:t xml:space="preserve"> thermal comfort based on six parameters: clothing </w:t>
      </w:r>
      <w:r w:rsidR="00E92A4D">
        <w:t>insulation, h</w:t>
      </w:r>
      <w:r w:rsidR="00C553E5">
        <w:t xml:space="preserve">uman </w:t>
      </w:r>
      <w:r w:rsidR="00E93D2B" w:rsidRPr="00622CB6">
        <w:t xml:space="preserve">metabolic rate, air temperature, relative humidity, air velocity, and mean radiant temperature in </w:t>
      </w:r>
      <w:r w:rsidR="00E93D2B">
        <w:t xml:space="preserve">the </w:t>
      </w:r>
      <w:r w:rsidR="00E93D2B" w:rsidRPr="00622CB6">
        <w:t xml:space="preserve">ambient environment. </w:t>
      </w:r>
      <w:r w:rsidR="00C553E5">
        <w:t>M</w:t>
      </w:r>
      <w:r w:rsidR="00E93D2B" w:rsidRPr="00622CB6">
        <w:t xml:space="preserve">ean radiant temperature is a hypothetical uniform ambient temperature that radiates the same amount of radiant heat as received by the human body from the surrounding environment in an actual non-uniform radiation environment </w:t>
      </w:r>
      <w:r w:rsidR="00E93D2B" w:rsidRPr="00622CB6">
        <w:fldChar w:fldCharType="begin" w:fldLock="1"/>
      </w:r>
      <w:r w:rsidR="002B2B2B">
        <w:instrText>ADDIN CSL_CITATION {"citationItems":[{"id":"ITEM-1","itemData":{"id":"ITEM-1","issued":{"date-parts":[["1998"]]},"title":"ISO 7726: 1998 Ergonomics of the thermal environment — Instruments for measuring physical quantities","type":"report"},"uris":["http://www.mendeley.com/documents/?uuid=aeefdec8-d46b-4f63-9160-fc1754a62220"]}],"mendeley":{"formattedCitation":"[10]","plainTextFormattedCitation":"[10]","previouslyFormattedCitation":"[10]"},"properties":{"noteIndex":0},"schema":"https://github.com/citation-style-language/schema/raw/master/csl-citation.json"}</w:instrText>
      </w:r>
      <w:r w:rsidR="00E93D2B" w:rsidRPr="00622CB6">
        <w:fldChar w:fldCharType="separate"/>
      </w:r>
      <w:r w:rsidR="007B2B48" w:rsidRPr="007B2B48">
        <w:rPr>
          <w:noProof/>
        </w:rPr>
        <w:t>[10]</w:t>
      </w:r>
      <w:r w:rsidR="00E93D2B" w:rsidRPr="00622CB6">
        <w:fldChar w:fldCharType="end"/>
      </w:r>
      <w:r w:rsidR="00E93D2B" w:rsidRPr="00622CB6">
        <w:t xml:space="preserve">. It enables </w:t>
      </w:r>
      <w:r w:rsidR="00C553E5">
        <w:t xml:space="preserve">the </w:t>
      </w:r>
      <w:r w:rsidR="00E93D2B" w:rsidRPr="00622CB6">
        <w:t>evaluat</w:t>
      </w:r>
      <w:r w:rsidR="00C553E5">
        <w:t>ion</w:t>
      </w:r>
      <w:r w:rsidR="00E93D2B" w:rsidRPr="00622CB6">
        <w:t xml:space="preserve"> </w:t>
      </w:r>
      <w:r w:rsidR="00C553E5">
        <w:t xml:space="preserve">of </w:t>
      </w:r>
      <w:r w:rsidR="00E93D2B" w:rsidRPr="00622CB6">
        <w:t>non-uniform thermal environments, such as the difference in temperature of the indoor walls. However, it is assumed that the emissivity of wall surface</w:t>
      </w:r>
      <w:r w:rsidR="00C553E5">
        <w:t>s</w:t>
      </w:r>
      <w:r w:rsidR="00E93D2B" w:rsidRPr="00622CB6">
        <w:t xml:space="preserve"> and</w:t>
      </w:r>
      <w:r w:rsidR="00E92A4D">
        <w:t xml:space="preserve"> </w:t>
      </w:r>
      <w:r w:rsidR="00C553E5">
        <w:t xml:space="preserve">the </w:t>
      </w:r>
      <w:r w:rsidR="00E93D2B" w:rsidRPr="00622CB6">
        <w:t xml:space="preserve">human body </w:t>
      </w:r>
      <w:r w:rsidR="00E92A4D">
        <w:t>is</w:t>
      </w:r>
      <w:r w:rsidR="00E93D2B" w:rsidRPr="00622CB6">
        <w:t xml:space="preserve"> unity, which is generally difficult to apply in a solar radiation environment. OUT_SET* </w:t>
      </w:r>
      <w:r w:rsidR="00E93D2B" w:rsidRPr="00622CB6">
        <w:fldChar w:fldCharType="begin" w:fldLock="1"/>
      </w:r>
      <w:r w:rsidR="007B2B48">
        <w:instrText>ADDIN CSL_CITATION {"citationItems":[{"id":"ITEM-1","itemData":{"DOI":"10.1016/S1572-347X(05)80044-8","ISSN":"1572347X","abstract":"Thermal comfort research to date has been focused on indoor applications, but in recent years attention has turned to the comfort requirements of people using outdoor and semi-outdoor spaces. Two different approaches have been discerned in the literature. The first simply transfers the assumptions and models usually associated with indoor thermal environmental engineering to the outdoor context, while the second approach accepts that various contextual features of semi-outdoor and outdoor spaces may affect subjective thermal perceptual processes as much, if not more so, than the conventional heat-balance variables found in indoor thermal comfort models. This chapter reports examples of recent work using both of these approaches. © 2005 Elsevier B.V. All rights reserved.","author":[{"dropping-particle":"de","family":"Dear","given":"Richard","non-dropping-particle":"","parse-names":false,"suffix":""},{"dropping-particle":"","family":"Spagnolo","given":"Jennifer","non-dropping-particle":"","parse-names":false,"suffix":""}],"container-title":"Elsevier Ergonomics Book Series","id":"ITEM-1","issue":"C","issued":{"date-parts":[["2005","1","1"]]},"page":"269-276","publisher":"Elsevier","title":"Thermal comfort in outdoor and semi-outdoor environments","type":"article-journal","volume":"3"},"uris":["http://www.mendeley.com/documents/?uuid=6f9a946a-bf47-3904-9a9f-a007e67c187d"]}],"mendeley":{"formattedCitation":"[11]","plainTextFormattedCitation":"[11]","previouslyFormattedCitation":"[11]"},"properties":{"noteIndex":0},"schema":"https://github.com/citation-style-language/schema/raw/master/csl-citation.json"}</w:instrText>
      </w:r>
      <w:r w:rsidR="00E93D2B" w:rsidRPr="00622CB6">
        <w:fldChar w:fldCharType="separate"/>
      </w:r>
      <w:r w:rsidR="007B2B48" w:rsidRPr="007B2B48">
        <w:rPr>
          <w:noProof/>
        </w:rPr>
        <w:t>[11]</w:t>
      </w:r>
      <w:r w:rsidR="00E93D2B" w:rsidRPr="00622CB6">
        <w:fldChar w:fldCharType="end"/>
      </w:r>
      <w:r w:rsidR="00E93D2B" w:rsidRPr="00622CB6">
        <w:t xml:space="preserve"> and Solar Cal </w:t>
      </w:r>
      <w:r w:rsidR="00E93D2B" w:rsidRPr="00622CB6">
        <w:fldChar w:fldCharType="begin" w:fldLock="1"/>
      </w:r>
      <w:r w:rsidR="007B2B48">
        <w:instrText>ADDIN CSL_CITATION {"citationItems":[{"id":"ITEM-1","itemData":{"DOI":"10.1016/j.buildenv.2014.09.004","ISSN":"03601323","abstract":"Exposure to sunlight indoors produces a substantial effect on an occupant's comfort and on the air conditioning energy needed to correct for it, yet has in the past not been considered in design or in thermal comfort standards. A public online model of the effects of solar radiation on human heat gain and comfort has been developed to make this possible. SolarCal is a whole-body model for ease of use in early design. Its predictions compare closely (&lt;0.1 PMV mean absolute error) to results of a human subject test. It can be used to determine the allowable transmittance of fenestration in a perimeter office.","author":[{"dropping-particle":"","family":"Arens","given":"Edward","non-dropping-particle":"","parse-names":false,"suffix":""},{"dropping-particle":"","family":"Hoyt","given":"Tyler","non-dropping-particle":"","parse-names":false,"suffix":""},{"dropping-particle":"","family":"Zhou","given":"Xin","non-dropping-particle":"","parse-names":false,"suffix":""},{"dropping-particle":"","family":"Huang","given":"Li","non-dropping-particle":"","parse-names":false,"suffix":""},{"dropping-particle":"","family":"Zhang","given":"Hui","non-dropping-particle":"","parse-names":false,"suffix":""},{"dropping-particle":"","family":"Schiavon","given":"Stefano","non-dropping-particle":"","parse-names":false,"suffix":""}],"container-title":"Building and Environment","id":"ITEM-1","issued":{"date-parts":[["2015","6","1"]]},"page":"3-9","publisher":"Elsevier Ltd","title":"Modeling the comfort effects of short-wave solar radiation indoors","type":"article-journal","volume":"88"},"uris":["http://www.mendeley.com/documents/?uuid=a2b78bd5-a6f9-3bc7-abad-ac0150cf7dd1"]}],"mendeley":{"formattedCitation":"[12]","plainTextFormattedCitation":"[12]","previouslyFormattedCitation":"[12]"},"properties":{"noteIndex":0},"schema":"https://github.com/citation-style-language/schema/raw/master/csl-citation.json"}</w:instrText>
      </w:r>
      <w:r w:rsidR="00E93D2B" w:rsidRPr="00622CB6">
        <w:fldChar w:fldCharType="separate"/>
      </w:r>
      <w:r w:rsidR="007B2B48" w:rsidRPr="007B2B48">
        <w:rPr>
          <w:noProof/>
        </w:rPr>
        <w:t>[12]</w:t>
      </w:r>
      <w:r w:rsidR="00E93D2B" w:rsidRPr="00622CB6">
        <w:fldChar w:fldCharType="end"/>
      </w:r>
      <w:r w:rsidR="00E93D2B" w:rsidRPr="00622CB6">
        <w:t xml:space="preserve"> make it possible to approximate the radiant heat exchange in a solar radiation environment by dividing the radiation into two categories—short wavelength and long wavelength—and providing the radiative properties of the skin and clothing for each type of radiation. However, </w:t>
      </w:r>
      <w:r w:rsidR="00C553E5">
        <w:t>to</w:t>
      </w:r>
      <w:r w:rsidR="00E93D2B" w:rsidRPr="00622CB6">
        <w:t xml:space="preserve"> develop materials that selectively reflect or absorb only certain wavelengths, as described above, and to evaluate the effects of these materials on </w:t>
      </w:r>
      <w:r w:rsidR="00C553E5" w:rsidRPr="00622CB6">
        <w:t>occupants</w:t>
      </w:r>
      <w:r w:rsidR="00C553E5">
        <w:t>’</w:t>
      </w:r>
      <w:r w:rsidR="00E93D2B" w:rsidRPr="00622CB6">
        <w:t xml:space="preserve"> thermal</w:t>
      </w:r>
      <w:r w:rsidR="00C553E5">
        <w:t xml:space="preserve"> perception</w:t>
      </w:r>
      <w:r w:rsidR="00E93D2B" w:rsidRPr="00622CB6">
        <w:t xml:space="preserve">, </w:t>
      </w:r>
      <w:r w:rsidR="00C553E5" w:rsidRPr="00C553E5">
        <w:t>it is necessary to differentiate thermal sensations of radiation more accurately across various wavelength ranges.</w:t>
      </w:r>
    </w:p>
    <w:p w14:paraId="3CB5C8DF" w14:textId="26B02901" w:rsidR="00E93D2B" w:rsidRPr="00622CB6" w:rsidRDefault="00E93D2B" w:rsidP="00E93D2B">
      <w:pPr>
        <w:pStyle w:val="BodyText"/>
      </w:pPr>
      <w:r w:rsidRPr="00622CB6">
        <w:t xml:space="preserve">Several researchers have experimentally clarified the effects of radiation of different </w:t>
      </w:r>
      <w:r w:rsidR="00A54421" w:rsidRPr="00622CB6">
        <w:t xml:space="preserve">wavelength </w:t>
      </w:r>
      <w:r w:rsidRPr="00622CB6">
        <w:t>ranges on thermal sensation</w:t>
      </w:r>
      <w:r w:rsidR="00A54421">
        <w:t xml:space="preserve"> and comfort</w:t>
      </w:r>
      <w:r w:rsidRPr="00622CB6">
        <w:t xml:space="preserve">. Narita et al. </w:t>
      </w:r>
      <w:r w:rsidRPr="00622CB6">
        <w:fldChar w:fldCharType="begin" w:fldLock="1"/>
      </w:r>
      <w:r w:rsidR="007B2B48">
        <w:instrText>ADDIN CSL_CITATION {"citationItems":[{"id":"ITEM-1","itemData":{"author":[{"dropping-particle":"","family":"Narita","given":"Chie","non-dropping-particle":"","parse-names":false,"suffix":""},{"dropping-particle":"","family":"Tanabe","given":"Shin-ichi","non-dropping-particle":"","parse-names":false,"suffix":""},{"dropping-particle":"","family":"Ozeki","given":"Yoshiichi","non-dropping-particle":"","parse-names":false,"suffix":""},{"dropping-particle":"","family":"Konishi","given":"Masaaki","non-dropping-particle":"","parse-names":false,"suffix":""},{"dropping-particle":"","family":"Ono","given":"M","non-dropping-particle":"","parse-names":false,"suffix":""},{"dropping-particle":"","family":"Sato","given":"K","non-dropping-particle":"","parse-names":false,"suffix":""}],"container-title":"Proceedings of Indoor Air 99","id":"ITEM-1","issued":{"date-parts":[["1999"]]},"page":"614-619","publisher-place":"Edinburgh","title":"Subjective experiments on the effects of spectral property of solar radiation on thermal comfort","type":"article-journal","volume":"1"},"uris":["http://www.mendeley.com/documents/?uuid=f7b8ce49-1ee8-3f1f-8ed4-7053ed86c535"]},{"id":"ITEM-2","itemData":{"DOI":"10.3130/aija.66.29_3","ISSN":"1340-4210","author":[{"dropping-particle":"","family":"Narita","given":"Chie","non-dropping-particle":"","parse-names":false,"suffix":""},{"dropping-particle":"","family":"Tanabe","given":"Shin-ichi","non-dropping-particle":"","parse-names":false,"suffix":""},{"dropping-particle":"","family":"Ozeki","given":"Yoshiichi","non-dropping-particle":"","parse-names":false,"suffix":""},{"dropping-particle":"","family":"Konishi","given":"Masaaki","non-dropping-particle":"","parse-names":false,"suffix":""}],"container-title":"Journal of Architecture and Planning","id":"ITEM-2","issue":"545","issued":{"date-parts":[["2001","7","30"]]},"page":"29-35","publisher":"</w:instrText>
      </w:r>
      <w:r w:rsidR="007B2B48">
        <w:rPr>
          <w:rFonts w:ascii="ＭＳ 明朝" w:eastAsia="ＭＳ 明朝" w:hAnsi="ＭＳ 明朝" w:cs="ＭＳ 明朝" w:hint="eastAsia"/>
        </w:rPr>
        <w:instrText>日本建築学会</w:instrText>
      </w:r>
      <w:r w:rsidR="007B2B48">
        <w:instrText>","title":"Effects of solar radiation on thermal comfort – subjective evaluation on back of the hands for visible, near-Infrared, middle-infrared radiation with artificial solar radiation ramps and spectral filters –","type":"article-journal","volume":"66"},"uris":["http://www.mendeley.com/documents/?uuid=3947ecb8-96f1-3390-8977-8d2c3d7c6d7c"]}],"mendeley":{"formattedCitation":"[1,2]","plainTextFormattedCitation":"[1,2]","previouslyFormattedCitation":"[1,2]"},"properties":{"noteIndex":0},"schema":"https://github.com/citation-style-language/schema/raw/master/csl-citation.json"}</w:instrText>
      </w:r>
      <w:r w:rsidRPr="00622CB6">
        <w:fldChar w:fldCharType="separate"/>
      </w:r>
      <w:r w:rsidR="007B2B48" w:rsidRPr="007B2B48">
        <w:rPr>
          <w:noProof/>
        </w:rPr>
        <w:t>[1,2]</w:t>
      </w:r>
      <w:r w:rsidRPr="00622CB6">
        <w:fldChar w:fldCharType="end"/>
      </w:r>
      <w:r w:rsidRPr="00622CB6">
        <w:t xml:space="preserve"> conducted an experiment to determine the range of solar radiation wavelength that had the greatest effect on thermal sensation. They conducted a paired comparison experiment </w:t>
      </w:r>
      <w:r w:rsidR="00A54421">
        <w:t>where</w:t>
      </w:r>
      <w:r w:rsidRPr="00622CB6">
        <w:t xml:space="preserve"> the backs of subject’s hands were irradiated with a combination of two out of three different types of radiation: visible (0.30–0.84 μm), near-infrared (0.80–1.35 μm), and mid-infrared (1.70–2.30 μm). Th</w:t>
      </w:r>
      <w:r>
        <w:t>is research</w:t>
      </w:r>
      <w:r w:rsidRPr="00622CB6">
        <w:t xml:space="preserve"> found that mid-infrared radiation produced the strongest thermal sensation on the skin</w:t>
      </w:r>
      <w:r w:rsidR="00A54421">
        <w:t xml:space="preserve">, and similar results were confirmed </w:t>
      </w:r>
      <w:r w:rsidRPr="00622CB6">
        <w:t xml:space="preserve">on the forearm, thigh, and neck </w:t>
      </w:r>
      <w:r w:rsidRPr="00622CB6">
        <w:fldChar w:fldCharType="begin" w:fldLock="1"/>
      </w:r>
      <w:r w:rsidR="007B2B48">
        <w:instrText>ADDIN CSL_CITATION {"citationItems":[{"id":"ITEM-1","itemData":{"DOI":"10.18948/shasetaikai.2001.3.0_1361","ISBN":"9780470547045","author":[{"dropping-particle":"","family":"Narita","given":"Chie","non-dropping-particle":"","parse-names":false,"suffix":""},{"dropping-particle":"","family":"Emori","given":"Yutaka","non-dropping-particle":"","parse-names":false,"suffix":""},{"dropping-particle":"","family":"Ozeki","given":"Yoshiichi","non-dropping-particle":"","parse-names":false,"suffix":""},{"dropping-particle":"","family":"Konishi","given":"Masaaki","non-dropping-particle":"","parse-names":false,"suffix":""},{"dropping-particle":"","family":"Tanabe","given":"Shin‐ichi","non-dropping-particle":"","parse-names":false,"suffix":""}],"container-title":"Technical papers of annual meeting, SHASE","id":"ITEM-1","issued":{"date-parts":[["2001"]]},"page":"1361-1364","publisher-place":"Kyoto","title":"Effects of solar radiation on thermal comfort (part8) Effects of human body parts on thermal sensation by spectral properties of solar radiation","type":"article-journal"},"uris":["http://www.mendeley.com/documents/?uuid=40c6a893-356c-4b7d-acbb-5e2488ad51c2"]}],"mendeley":{"formattedCitation":"[3]","plainTextFormattedCitation":"[3]","previouslyFormattedCitation":"[3]"},"properties":{"noteIndex":0},"schema":"https://github.com/citation-style-language/schema/raw/master/csl-citation.json"}</w:instrText>
      </w:r>
      <w:r w:rsidRPr="00622CB6">
        <w:fldChar w:fldCharType="separate"/>
      </w:r>
      <w:r w:rsidR="007B2B48" w:rsidRPr="007B2B48">
        <w:rPr>
          <w:noProof/>
        </w:rPr>
        <w:t>[3]</w:t>
      </w:r>
      <w:r w:rsidRPr="00622CB6">
        <w:fldChar w:fldCharType="end"/>
      </w:r>
      <w:r w:rsidRPr="00622CB6">
        <w:t xml:space="preserve">. </w:t>
      </w:r>
      <w:r w:rsidR="00A54421">
        <w:t>T</w:t>
      </w:r>
      <w:r w:rsidRPr="00622CB6">
        <w:t xml:space="preserve">hey </w:t>
      </w:r>
      <w:r w:rsidR="00A54421">
        <w:t xml:space="preserve">also </w:t>
      </w:r>
      <w:r w:rsidRPr="00622CB6">
        <w:t>studied the difference in</w:t>
      </w:r>
      <w:r w:rsidR="00A54421">
        <w:t xml:space="preserve"> </w:t>
      </w:r>
      <w:r w:rsidRPr="00622CB6">
        <w:t>skin temperature rise due to</w:t>
      </w:r>
      <w:r w:rsidR="00A54421" w:rsidRPr="00A54421">
        <w:t xml:space="preserve"> </w:t>
      </w:r>
      <w:r w:rsidR="00A54421">
        <w:t>e</w:t>
      </w:r>
      <w:r w:rsidR="00A54421" w:rsidRPr="00A54421">
        <w:t xml:space="preserve">ach type of radiation, focusing on </w:t>
      </w:r>
      <w:r w:rsidR="00A54421">
        <w:t xml:space="preserve">human thermal </w:t>
      </w:r>
      <w:r w:rsidR="00A54421" w:rsidRPr="00A54421">
        <w:t xml:space="preserve">physiology </w:t>
      </w:r>
      <w:r w:rsidRPr="00622CB6">
        <w:fldChar w:fldCharType="begin" w:fldLock="1"/>
      </w:r>
      <w:r w:rsidR="007B2B48">
        <w:instrText>ADDIN CSL_CITATION {"citationItems":[{"id":"ITEM-1","itemData":{"author":[{"dropping-particle":"","family":"Narita","given":"Chie","non-dropping-particle":"","parse-names":false,"suffix":""},{"dropping-particle":"","family":"Tanabe","given":"Shin-ichi","non-dropping-particle":"","parse-names":false,"suffix":""},{"dropping-particle":"","family":"Ozeki","given":"Yoshiichi","non-dropping-particle":"","parse-names":false,"suffix":""},{"dropping-particle":"","family":"Konishi","given":"Masaaki","non-dropping-particle":"","parse-names":false,"suffix":""}],"container-title":"Proceedings of Moving Thermal Comfort Standards into the 21st Century","id":"ITEM-1","issued":{"date-parts":[["2001"]]},"page":"393-400","title":"Effects of spectral property of solar radiation on thermal sensation at the back of hands","type":"article-journal"},"uris":["http://www.mendeley.com/documents/?uuid=40575e1e-5ee5-4dfc-93cd-78e40ab892ea"]}],"mendeley":{"formattedCitation":"[6]","plainTextFormattedCitation":"[6]","previouslyFormattedCitation":"[6]"},"properties":{"noteIndex":0},"schema":"https://github.com/citation-style-language/schema/raw/master/csl-citation.json"}</w:instrText>
      </w:r>
      <w:r w:rsidRPr="00622CB6">
        <w:fldChar w:fldCharType="separate"/>
      </w:r>
      <w:r w:rsidR="007B2B48" w:rsidRPr="007B2B48">
        <w:rPr>
          <w:noProof/>
        </w:rPr>
        <w:t>[6]</w:t>
      </w:r>
      <w:r w:rsidRPr="00622CB6">
        <w:fldChar w:fldCharType="end"/>
      </w:r>
      <w:r w:rsidRPr="00622CB6">
        <w:t xml:space="preserve">. Matsui et al. </w:t>
      </w:r>
      <w:r w:rsidRPr="00622CB6">
        <w:fldChar w:fldCharType="begin" w:fldLock="1"/>
      </w:r>
      <w:r w:rsidR="007B2B48">
        <w:instrText>ADDIN CSL_CITATION {"citationItems":[{"id":"ITEM-1","itemData":{"author":[{"dropping-particle":"","family":"Matsui","given":"Matsunaga","non-dropping-particle":"","parse-names":false,"suffix":""},{"dropping-particle":"","family":"Tamashige","given":"Shigeyoshi","non-dropping-particle":"","parse-names":false,"suffix":""},{"dropping-particle":"","family":"Takagi","given":"Tohru","non-dropping-particle":"","parse-names":false,"suffix":""}],"container-title":"Memoirs of the Faculty of Engineering, Fukuyama University","id":"ITEM-1","issued":{"date-parts":[["1986"]]},"page":"35-43","title":"On the temperature sensation of human skin produced by infrared multiband irradiation","type":"article-journal","volume":"8"},"uris":["http://www.mendeley.com/documents/?uuid=6aa65326-ad80-48cf-aa8c-ed5e48cc0148"]}],"mendeley":{"formattedCitation":"[5]","plainTextFormattedCitation":"[5]","previouslyFormattedCitation":"[5]"},"properties":{"noteIndex":0},"schema":"https://github.com/citation-style-language/schema/raw/master/csl-citation.json"}</w:instrText>
      </w:r>
      <w:r w:rsidRPr="00622CB6">
        <w:fldChar w:fldCharType="separate"/>
      </w:r>
      <w:r w:rsidR="007B2B48" w:rsidRPr="007B2B48">
        <w:rPr>
          <w:noProof/>
        </w:rPr>
        <w:t>[5]</w:t>
      </w:r>
      <w:r w:rsidRPr="00622CB6">
        <w:fldChar w:fldCharType="end"/>
      </w:r>
      <w:r w:rsidRPr="00622CB6">
        <w:t xml:space="preserve"> and Hirn et al. </w:t>
      </w:r>
      <w:r w:rsidRPr="00622CB6">
        <w:fldChar w:fldCharType="begin" w:fldLock="1"/>
      </w:r>
      <w:r w:rsidR="007B2B48">
        <w:instrText>ADDIN CSL_CITATION {"citationItems":[{"id":"ITEM-1","itemData":{"DOI":"10.1016/j.buildenv.2021.107763","ISSN":"03601323","abstract":"Thermal radiation is considered a fundamental factor of human thermal perception, however the effect of specific radiation spectra has not yet been explored comprehensively. This study investigates the influence of different radiation types, short-wave infrared A and long-wave infrared C radiation, on thermal sensation and thermal comfort. 29 participants were exposed to these two radiation types at two irradiance levels, 100 W/m2 and 200 W/m2, and at two air temperatures, 16 °C and 22 °C. The results confirm the well-established observation that additional irradiation induces a warmer thermal sensation. For an otherwise cold environment, a certain level of irradiation did also improve thermal comfort. When it comes to moderate thermal environments, we found that comparable amounts of infrared C irradiation are perceived substantially warmer than their infrared A counterparts. This significant outcome can potentially be explained by the radiative properties of human skin, which greatly depend on the irradiation spectrum. Current thermal perception models do not fully account for such differences. Thereby our findings contribute to a better understanding of thermal perception in environments as buildings or outdoors.","author":[{"dropping-particle":"","family":"Hirn","given":"Thomas","non-dropping-particle":"","parse-names":false,"suffix":""},{"dropping-particle":"","family":"Kirmas","given":"Alexander","non-dropping-particle":"","parse-names":false,"suffix":""},{"dropping-particle":"","family":"Backes","given":"Damian","non-dropping-particle":"","parse-names":false,"suffix":""},{"dropping-particle":"","family":"Eckstein","given":"Lutz","non-dropping-particle":"","parse-names":false,"suffix":""}],"container-title":"Building and Environment","id":"ITEM-1","issued":{"date-parts":[["2021","6","1"]]},"page":"107763","publisher":"Elsevier Ltd","title":"The influence of radiation intensity and wavelength on thermal perception","type":"article-journal","volume":"196"},"uris":["http://www.mendeley.com/documents/?uuid=747a5634-d535-336a-aafd-68e6a66c37ae"]}],"mendeley":{"formattedCitation":"[7]","plainTextFormattedCitation":"[7]","previouslyFormattedCitation":"[7]"},"properties":{"noteIndex":0},"schema":"https://github.com/citation-style-language/schema/raw/master/csl-citation.json"}</w:instrText>
      </w:r>
      <w:r w:rsidRPr="00622CB6">
        <w:fldChar w:fldCharType="separate"/>
      </w:r>
      <w:r w:rsidR="007B2B48" w:rsidRPr="007B2B48">
        <w:rPr>
          <w:noProof/>
        </w:rPr>
        <w:t>[7]</w:t>
      </w:r>
      <w:r w:rsidRPr="00622CB6">
        <w:fldChar w:fldCharType="end"/>
      </w:r>
      <w:r w:rsidRPr="00622CB6">
        <w:t xml:space="preserve"> investigated thermal sensation on the skin irradiated with infrared </w:t>
      </w:r>
      <w:r>
        <w:t>radiation</w:t>
      </w:r>
      <w:r w:rsidRPr="00622CB6">
        <w:t xml:space="preserve"> of different </w:t>
      </w:r>
      <w:r w:rsidR="00A54421">
        <w:t xml:space="preserve">wavelength </w:t>
      </w:r>
      <w:r w:rsidRPr="00622CB6">
        <w:t xml:space="preserve">ranges, including far-infrared. Matsui et al. </w:t>
      </w:r>
      <w:r w:rsidRPr="00622CB6">
        <w:fldChar w:fldCharType="begin" w:fldLock="1"/>
      </w:r>
      <w:r w:rsidR="007B2B48">
        <w:instrText>ADDIN CSL_CITATION {"citationItems":[{"id":"ITEM-1","itemData":{"author":[{"dropping-particle":"","family":"Matsui","given":"Matsunaga","non-dropping-particle":"","parse-names":false,"suffix":""},{"dropping-particle":"","family":"Tamashige","given":"Shigeyoshi","non-dropping-particle":"","parse-names":false,"suffix":""},{"dropping-particle":"","family":"Takagi","given":"Tohru","non-dropping-particle":"","parse-names":false,"suffix":""}],"container-title":"Memoirs of the Faculty of Engineering, Fukuyama University","id":"ITEM-1","issued":{"date-parts":[["1986"]]},"page":"35-43","title":"On the temperature sensation of human skin produced by infrared multiband irradiation","type":"article-journal","volume":"8"},"uris":["http://www.mendeley.com/documents/?uuid=6aa65326-ad80-48cf-aa8c-ed5e48cc0148"]}],"mendeley":{"formattedCitation":"[5]","plainTextFormattedCitation":"[5]","previouslyFormattedCitation":"[5]"},"properties":{"noteIndex":0},"schema":"https://github.com/citation-style-language/schema/raw/master/csl-citation.json"}</w:instrText>
      </w:r>
      <w:r w:rsidRPr="00622CB6">
        <w:fldChar w:fldCharType="separate"/>
      </w:r>
      <w:r w:rsidR="007B2B48" w:rsidRPr="007B2B48">
        <w:rPr>
          <w:noProof/>
        </w:rPr>
        <w:t>[5]</w:t>
      </w:r>
      <w:r w:rsidRPr="00622CB6">
        <w:fldChar w:fldCharType="end"/>
      </w:r>
      <w:r w:rsidRPr="00622CB6">
        <w:t xml:space="preserve"> performed a paired comparison experiment</w:t>
      </w:r>
      <w:r w:rsidR="00A54421">
        <w:t xml:space="preserve"> where the </w:t>
      </w:r>
      <w:r w:rsidRPr="00622CB6">
        <w:t>subject’s hands were irradiated with a combination of two out of three different types of radiation: 0.72–2.7 μm, 1.5–4.8 μm, and 6</w:t>
      </w:r>
      <w:r>
        <w:t>.0</w:t>
      </w:r>
      <w:r w:rsidRPr="00622CB6">
        <w:t>–20</w:t>
      </w:r>
      <w:r>
        <w:t>.0</w:t>
      </w:r>
      <w:r w:rsidRPr="00622CB6">
        <w:t xml:space="preserve"> μm. They experimentally clarified that radiation in the wavelength range of 1.5–4.8 µm and 6</w:t>
      </w:r>
      <w:r>
        <w:t>.0</w:t>
      </w:r>
      <w:r w:rsidRPr="00622CB6">
        <w:t>–20</w:t>
      </w:r>
      <w:r>
        <w:t>.0</w:t>
      </w:r>
      <w:r w:rsidRPr="00622CB6">
        <w:t xml:space="preserve"> µm generated warmer thermal sensation on the skin than radiation in the wavelength range of 0.72–2.7 µm, even at the same irradiation intensity; further, they reported that longer wavelengths (&gt; 2 μm) caused warmer thermal sensation on the skin than shorter wavelengths (&lt; 2 μm). Hirn et al. </w:t>
      </w:r>
      <w:r w:rsidRPr="00622CB6">
        <w:fldChar w:fldCharType="begin" w:fldLock="1"/>
      </w:r>
      <w:r w:rsidR="007B2B48">
        <w:instrText>ADDIN CSL_CITATION {"citationItems":[{"id":"ITEM-1","itemData":{"DOI":"10.1016/j.buildenv.2021.107763","ISSN":"03601323","abstract":"Thermal radiation is considered a fundamental factor of human thermal perception, however the effect of specific radiation spectra has not yet been explored comprehensively. This study investigates the influence of different radiation types, short-wave infrared A and long-wave infrared C radiation, on thermal sensation and thermal comfort. 29 participants were exposed to these two radiation types at two irradiance levels, 100 W/m2 and 200 W/m2, and at two air temperatures, 16 °C and 22 °C. The results confirm the well-established observation that additional irradiation induces a warmer thermal sensation. For an otherwise cold environment, a certain level of irradiation did also improve thermal comfort. When it comes to moderate thermal environments, we found that comparable amounts of infrared C irradiation are perceived substantially warmer than their infrared A counterparts. This significant outcome can potentially be explained by the radiative properties of human skin, which greatly depend on the irradiation spectrum. Current thermal perception models do not fully account for such differences. Thereby our findings contribute to a better understanding of thermal perception in environments as buildings or outdoors.","author":[{"dropping-particle":"","family":"Hirn","given":"Thomas","non-dropping-particle":"","parse-names":false,"suffix":""},{"dropping-particle":"","family":"Kirmas","given":"Alexander","non-dropping-particle":"","parse-names":false,"suffix":""},{"dropping-particle":"","family":"Backes","given":"Damian","non-dropping-particle":"","parse-names":false,"suffix":""},{"dropping-particle":"","family":"Eckstein","given":"Lutz","non-dropping-particle":"","parse-names":false,"suffix":""}],"container-title":"Building and Environment","id":"ITEM-1","issued":{"date-parts":[["2021","6","1"]]},"page":"107763","publisher":"Elsevier Ltd","title":"The influence of radiation intensity and wavelength on thermal perception","type":"article-journal","volume":"196"},"uris":["http://www.mendeley.com/documents/?uuid=747a5634-d535-336a-aafd-68e6a66c37ae"]}],"mendeley":{"formattedCitation":"[7]","plainTextFormattedCitation":"[7]","previouslyFormattedCitation":"[7]"},"properties":{"noteIndex":0},"schema":"https://github.com/citation-style-language/schema/raw/master/csl-citation.json"}</w:instrText>
      </w:r>
      <w:r w:rsidRPr="00622CB6">
        <w:fldChar w:fldCharType="separate"/>
      </w:r>
      <w:r w:rsidR="007B2B48" w:rsidRPr="007B2B48">
        <w:rPr>
          <w:noProof/>
        </w:rPr>
        <w:t>[7]</w:t>
      </w:r>
      <w:r w:rsidRPr="00622CB6">
        <w:fldChar w:fldCharType="end"/>
      </w:r>
      <w:r w:rsidRPr="00622CB6">
        <w:t xml:space="preserve"> conducted a </w:t>
      </w:r>
      <w:r>
        <w:t>human subject experiment</w:t>
      </w:r>
      <w:r w:rsidRPr="00622CB6">
        <w:t xml:space="preserve"> on the effect of different wavelengths in </w:t>
      </w:r>
      <w:r w:rsidR="003F4E1D">
        <w:t xml:space="preserve">the </w:t>
      </w:r>
      <w:r w:rsidRPr="00622CB6">
        <w:t>infrared r</w:t>
      </w:r>
      <w:r w:rsidR="003F4E1D">
        <w:t>ange</w:t>
      </w:r>
      <w:r w:rsidRPr="00622CB6">
        <w:t xml:space="preserve"> on thermal sensation and comfort. The subjects were irradiated with two different wavelengths—near-infrared and far-infrared (peak wavelengths of 1.2 μm and 8 μm, respectively)—under two irradiation intensities (100 W/m</w:t>
      </w:r>
      <w:r w:rsidRPr="00622CB6">
        <w:rPr>
          <w:vertAlign w:val="superscript"/>
        </w:rPr>
        <w:t>2</w:t>
      </w:r>
      <w:r w:rsidRPr="00622CB6">
        <w:t xml:space="preserve"> and 200 W/m</w:t>
      </w:r>
      <w:r w:rsidRPr="00622CB6">
        <w:rPr>
          <w:vertAlign w:val="superscript"/>
        </w:rPr>
        <w:t>2</w:t>
      </w:r>
      <w:r w:rsidRPr="00622CB6">
        <w:t xml:space="preserve">) and two thermal environments (16 °C and 22 °C). They reported that far-infrared radiation caused warmer </w:t>
      </w:r>
      <w:r w:rsidRPr="00622CB6">
        <w:lastRenderedPageBreak/>
        <w:t xml:space="preserve">whole-body thermal sensation than near-infrared radiation </w:t>
      </w:r>
      <w:r w:rsidR="003F4E1D">
        <w:t xml:space="preserve">especially </w:t>
      </w:r>
      <w:r w:rsidRPr="00622CB6">
        <w:t xml:space="preserve">when the subjects were </w:t>
      </w:r>
      <w:r w:rsidR="003F4E1D">
        <w:t xml:space="preserve">in </w:t>
      </w:r>
      <w:r w:rsidRPr="00622CB6">
        <w:t xml:space="preserve">thermal neutral </w:t>
      </w:r>
      <w:r w:rsidR="003F4E1D">
        <w:t xml:space="preserve">conditions </w:t>
      </w:r>
      <w:r w:rsidRPr="00622CB6">
        <w:t>(ambient temperature of 16 °C and irradiation intensity of 200 W/m</w:t>
      </w:r>
      <w:r w:rsidRPr="00622CB6">
        <w:rPr>
          <w:vertAlign w:val="superscript"/>
        </w:rPr>
        <w:t>2</w:t>
      </w:r>
      <w:r w:rsidRPr="00622CB6">
        <w:t>, ambient temperature of 22 °C and irradiation intensity of 100 W/m</w:t>
      </w:r>
      <w:r w:rsidRPr="00622CB6">
        <w:rPr>
          <w:vertAlign w:val="superscript"/>
        </w:rPr>
        <w:t>2</w:t>
      </w:r>
      <w:r w:rsidRPr="00622CB6">
        <w:t>).</w:t>
      </w:r>
    </w:p>
    <w:p w14:paraId="24E7F818" w14:textId="60F43CDF" w:rsidR="00E93D2B" w:rsidRPr="00622CB6" w:rsidRDefault="00E93D2B" w:rsidP="00E93D2B">
      <w:pPr>
        <w:pStyle w:val="BodyText"/>
      </w:pPr>
      <w:r w:rsidRPr="00622CB6">
        <w:t xml:space="preserve">Several researchers </w:t>
      </w:r>
      <w:r w:rsidRPr="00622CB6">
        <w:fldChar w:fldCharType="begin" w:fldLock="1"/>
      </w:r>
      <w:r w:rsidR="007B2B48">
        <w:instrText>ADDIN CSL_CITATION {"citationItems":[{"id":"ITEM-1","itemData":{"DOI":"10.3130/aija.66.29_3","ISSN":"1340-4210","author":[{"dropping-particle":"","family":"Narita","given":"Chie","non-dropping-particle":"","parse-names":false,"suffix":""},{"dropping-particle":"","family":"Tanabe","given":"Shin-ichi","non-dropping-particle":"","parse-names":false,"suffix":""},{"dropping-particle":"","family":"Ozeki","given":"Yoshiichi","non-dropping-particle":"","parse-names":false,"suffix":""},{"dropping-particle":"","family":"Konishi","given":"Masaaki","non-dropping-particle":"","parse-names":false,"suffix":""}],"container-title":"Journal of Architecture and Planning","id":"ITEM-1","issue":"545","issued":{"date-parts":[["2001","7","30"]]},"page":"29-35","publisher":"</w:instrText>
      </w:r>
      <w:r w:rsidR="007B2B48">
        <w:rPr>
          <w:rFonts w:ascii="ＭＳ 明朝" w:eastAsia="ＭＳ 明朝" w:hAnsi="ＭＳ 明朝" w:cs="ＭＳ 明朝" w:hint="eastAsia"/>
        </w:rPr>
        <w:instrText>日本建築学会</w:instrText>
      </w:r>
      <w:r w:rsidR="007B2B48">
        <w:instrText>","title":"Effects of solar radiation on thermal comfort – subjective evaluation on back of the hands for visible, near-Infrared, middle-infrared radiation with artificial solar radiation ramps and spectral filters –","type":"article-journal","volume":"66"},"uris":["http://www.mendeley.com/documents/?uuid=3947ecb8-96f1-3390-8977-8d2c3d7c6d7c"]},{"id":"ITEM-2","itemData":{"author":[{"dropping-particle":"","family":"Matsui","given":"Matsunaga","non-dropping-particle":"","parse-names":false,"suffix":""},{"dropping-particle":"","family":"Tamashige","given":"Shigeyoshi","non-dropping-particle":"","parse-names":false,"suffix":""},{"dropping-particle":"","family":"Takagi","given":"Tohru","non-dropping-particle":"","parse-names":false,"suffix":""}],"container-title":"Memoirs of the Faculty of Engineering, Fukuyama University","id":"ITEM-2","issued":{"date-parts":[["1986"]]},"page":"35-43","title":"On the temperature sensation of human skin produced by infrared multiband irradiation","type":"article-journal","volume":"8"},"uris":["http://www.mendeley.com/documents/?uuid=6aa65326-ad80-48cf-aa8c-ed5e48cc0148"]},{"id":"ITEM-3","itemData":{"DOI":"10.1016/j.buildenv.2021.107763","ISSN":"03601323","abstract":"Thermal radiation is considered a fundamental factor of human thermal perception, however the effect of specific radiation spectra has not yet been explored comprehensively. This study investigates the influence of different radiation types, short-wave infrared A and long-wave infrared C radiation, on thermal sensation and thermal comfort. 29 participants were exposed to these two radiation types at two irradiance levels, 100 W/m2 and 200 W/m2, and at two air temperatures, 16 °C and 22 °C. The results confirm the well-established observation that additional irradiation induces a warmer thermal sensation. For an otherwise cold environment, a certain level of irradiation did also improve thermal comfort. When it comes to moderate thermal environments, we found that comparable amounts of infrared C irradiation are perceived substantially warmer than their infrared A counterparts. This significant outcome can potentially be explained by the radiative properties of human skin, which greatly depend on the irradiation spectrum. Current thermal perception models do not fully account for such differences. Thereby our findings contribute to a better understanding of thermal perception in environments as buildings or outdoors.","author":[{"dropping-particle":"","family":"Hirn","given":"Thomas","non-dropping-particle":"","parse-names":false,"suffix":""},{"dropping-particle":"","family":"Kirmas","given":"Alexander","non-dropping-particle":"","parse-names":false,"suffix":""},{"dropping-particle":"","family":"Backes","given":"Damian","non-dropping-particle":"","parse-names":false,"suffix":""},{"dropping-particle":"","family":"Eckstein","given":"Lutz","non-dropping-particle":"","parse-names":false,"suffix":""}],"container-title":"Building and Environment","id":"ITEM-3","issued":{"date-parts":[["2021","6","1"]]},"page":"107763","publisher":"Elsevier Ltd","title":"The influence of radiation intensity and wavelength on thermal perception","type":"article-journal","volume":"196"},"uris":["http://www.mendeley.com/documents/?uuid=747a5634-d535-336a-aafd-68e6a66c37ae"]}],"mendeley":{"formattedCitation":"[2,5,7]","plainTextFormattedCitation":"[2,5,7]","previouslyFormattedCitation":"[2,5,7]"},"properties":{"noteIndex":0},"schema":"https://github.com/citation-style-language/schema/raw/master/csl-citation.json"}</w:instrText>
      </w:r>
      <w:r w:rsidRPr="00622CB6">
        <w:fldChar w:fldCharType="separate"/>
      </w:r>
      <w:r w:rsidR="007B2B48" w:rsidRPr="007B2B48">
        <w:rPr>
          <w:noProof/>
        </w:rPr>
        <w:t>[2,5,7]</w:t>
      </w:r>
      <w:r w:rsidRPr="00622CB6">
        <w:fldChar w:fldCharType="end"/>
      </w:r>
      <w:r w:rsidRPr="00622CB6">
        <w:t xml:space="preserve"> consider that </w:t>
      </w:r>
      <w:r w:rsidR="003F4E1D">
        <w:t xml:space="preserve">these wavelength dependences of thermal perception </w:t>
      </w:r>
      <w:r w:rsidRPr="00622CB6">
        <w:t xml:space="preserve">can be attributed to the </w:t>
      </w:r>
      <w:r>
        <w:t>skin’s</w:t>
      </w:r>
      <w:r w:rsidRPr="00622CB6">
        <w:t xml:space="preserve"> radiative properties. The reflectance at the surface of the human skin and the transmission and absorption properties inside the skin vary greatly depending on the wavelength </w:t>
      </w:r>
      <w:r w:rsidRPr="00622CB6">
        <w:fldChar w:fldCharType="begin" w:fldLock="1"/>
      </w:r>
      <w:r w:rsidR="007B2B48">
        <w:instrText>ADDIN CSL_CITATION {"citationItems":[{"id":"ITEM-1","itemData":{"DOI":"10.1007/BF00502381","ISSN":"0195928X","abstract":"Spectral radiative properties of the human body were studied experimentally in the region from the ultraviolet to the far-infrared to know the thermal response of the human body exposed to solar radiation and infrared radiation. The measuring equipment for reflectance and transmittance of a semitransparent scattering medium was developed and measurement on a living human skin was performed in vivo. The measured parts are forearm, cheek, dorsum hand, hip, and hair. The values obtained by the present study are much different from those of previous in vitro measurements. Fairly large values for hemispherical reflectances are observed in the visible and near-infrared regions but very small values for hemispherical reflectances are observed in the infrared region, below 0.05. By applying the four-flux treatment of radiative transfer, the absorption coefficient and scattering coefficient in the human skin are determined. The scattering coefficient is large in the visible region but negligible in the infrared region. The absorption coefficient is very close to that of water and large in the infrared region. © 1986 Plenum Publishing Corporation.","author":[{"dropping-particle":"","family":"Terada","given":"N.","non-dropping-particle":"","parse-names":false,"suffix":""},{"dropping-particle":"","family":"Ohnishi","given":"K.","non-dropping-particle":"","parse-names":false,"suffix":""},{"dropping-particle":"","family":"Kobayashi","given":"M.","non-dropping-particle":"","parse-names":false,"suffix":""},{"dropping-particle":"","family":"Kunitomo","given":"T.","non-dropping-particle":"","parse-names":false,"suffix":""}],"container-title":"International Journal of Thermophysics","id":"ITEM-1","issue":"5","issued":{"date-parts":[["1986"]]},"page":"1101-1113","title":"Spectral radiative properties of a living human body","type":"article-journal","volume":"7"},"uris":["http://www.mendeley.com/documents/?uuid=568a16ce-c851-4891-9921-4b8c8178922a"]},{"id":"ITEM-2","itemData":{"DOI":"10.1152/jappl.1956.9.2.257","ISSN":"8750-7587","abstract":"Using the absolute method of goniometric spectrophotometry, the diffuse reflectance and transmittance of excised white and Negro skin have been measured in the spectral region 0.55-2.4 p. Skin specimens were obtained fresh and maintained hydrated in cold moist chambers during experimentation. Skin thicknesses from 0.3 to 2.0 mm were studied for each skin specimen. Complete goniometric summations of the transmitted and reflected energy were made at wavelengths 0.55, 0.70, 0.95, 1.23, 1.68 and 2.20 p. Computations of absorption coefficients for the skin were made for each of these wavelengths. Intermediate values were obtained by interpolation. In the spectral range of wavelengths 1-2.4 I-C, white and Negro skin have essentially the same optical characteristics. Except for absorption due to water content and scattering, skin appears to be almost nonabsorbing in this region. In the spectral range 0.55-1 c-l, skin pigments alter the optical characteristics of the skin by increasing the absorptance of radiation in the most superficial layers.","author":[{"dropping-particle":"","family":"Hardy","given":"James D.","non-dropping-particle":"","parse-names":false,"suffix":""},{"dropping-particle":"","family":"Hammel","given":"Harold T.","non-dropping-particle":"","parse-names":false,"suffix":""},{"dropping-particle":"","family":"Murgatroyd","given":"Dorothy","non-dropping-particle":"","parse-names":false,"suffix":""}],"container-title":"Journal of Applied Physiology","id":"ITEM-2","issue":"2","issued":{"date-parts":[["1956","9"]]},"page":"257-264","title":"Spectral transmittance and reflectance of excised human skin","type":"article-journal","volume":"9"},"uris":["http://www.mendeley.com/documents/?uuid=815a0c96-f5c8-361c-9aea-1e99c338dfc3"]},{"id":"ITEM-3","itemData":{"DOI":"10.1152/jappl.1955.8.2.212","ISSN":"00218987","author":[{"dropping-particle":"","family":"Jacquez","given":"J. A.","non-dropping-particle":"","parse-names":false,"suffix":""},{"dropping-particle":"","family":"Kuppenheim","given":"H. F.","non-dropping-particle":"","parse-names":false,"suffix":""},{"dropping-particle":"","family":"Dimitroff","given":"J. M.","non-dropping-particle":"","parse-names":false,"suffix":""},{"dropping-particle":"","family":"Mckeeham","given":"W.","non-dropping-particle":"","parse-names":false,"suffix":""},{"dropping-particle":"","family":"Huss","given":"J.","non-dropping-particle":"","parse-names":false,"suffix":""}],"container-title":"Journal of applied physiology","id":"ITEM-3","issue":"2","issued":{"date-parts":[["1955","9"]]},"page":"212-214","title":"Spectral reflectance of human skin in the region 235-700 mµ","type":"article-journal","volume":"8"},"uris":["http://www.mendeley.com/documents/?uuid=9840e7a6-d98a-3e46-a53e-487fc074405c"]},{"id":"ITEM-4","itemData":{"DOI":"10.1152/jappl.1955.8.3.297","ISSN":"00218987","author":[{"dropping-particle":"","family":"Jacquez","given":"J. A.","non-dropping-particle":"","parse-names":false,"suffix":""},{"dropping-particle":"","family":"Huss","given":"J.","non-dropping-particle":"","parse-names":false,"suffix":""},{"dropping-particle":"","family":"Mckeeham","given":"W.","non-dropping-particle":"","parse-names":false,"suffix":""},{"dropping-particle":"","family":"Dimitroff","given":"J. M.","non-dropping-particle":"","parse-names":false,"suffix":""},{"dropping-particle":"","family":"Kuppenheim","given":"H. F.","non-dropping-particle":"","parse-names":false,"suffix":""}],"container-title":"Journal of applied physiology","id":"ITEM-4","issue":"3","issued":{"date-parts":[["1955","11"]]},"page":"297-299","title":"Spectral reflectance of human skin in the region 0.7-2.6mµ","type":"article-journal","volume":"8"},"uris":["http://www.mendeley.com/documents/?uuid=60bdc04b-a820-365e-9d7e-84fc3d4af54a"]},{"id":"ITEM-5","itemData":{"DOI":"10.1152/jappl.1952.4.10.800","ISSN":"00218987","author":[{"dropping-particle":"","family":"Kuppenheim","given":"H. F.","non-dropping-particle":"","parse-names":false,"suffix":""},{"dropping-particle":"","family":"Heer Jr.","given":"R. R.","non-dropping-particle":"","parse-names":false,"suffix":""}],"container-title":"Journal of applied physiology","id":"ITEM-5","issue":"10","issued":{"date-parts":[["1952","4"]]},"page":"800-806","title":"Spectral reflectance of White and Negro skin between 440 and 1000 mµ","type":"article-journal","volume":"4"},"uris":["http://www.mendeley.com/documents/?uuid=b4bb834e-0350-34bb-8c60-42191457dcd1"]}],"mendeley":{"formattedCitation":"[13–17]","plainTextFormattedCitation":"[13–17]","previouslyFormattedCitation":"[13–17]"},"properties":{"noteIndex":0},"schema":"https://github.com/citation-style-language/schema/raw/master/csl-citation.json"}</w:instrText>
      </w:r>
      <w:r w:rsidRPr="00622CB6">
        <w:fldChar w:fldCharType="separate"/>
      </w:r>
      <w:r w:rsidR="007B2B48" w:rsidRPr="007B2B48">
        <w:rPr>
          <w:noProof/>
        </w:rPr>
        <w:t>[13–17]</w:t>
      </w:r>
      <w:r w:rsidRPr="00622CB6">
        <w:fldChar w:fldCharType="end"/>
      </w:r>
      <w:r w:rsidRPr="00622CB6">
        <w:t xml:space="preserve">. For example, in the near-infrared range of 0.78–1.40 μm (classified according to the CIE International Glossary of Illumination </w:t>
      </w:r>
      <w:r w:rsidRPr="00622CB6">
        <w:rPr>
          <w:szCs w:val="21"/>
        </w:rPr>
        <w:fldChar w:fldCharType="begin" w:fldLock="1"/>
      </w:r>
      <w:r w:rsidR="007B2B48">
        <w:rPr>
          <w:szCs w:val="21"/>
        </w:rPr>
        <w:instrText>ADDIN CSL_CITATION {"citationItems":[{"id":"ITEM-1","itemData":{"edition":"second edi","id":"ITEM-1","issued":{"date-parts":[["2016"]]},"publisher":"CIE","title":"ILV: International lighting vocabulary","type":"book"},"uris":["http://www.mendeley.com/documents/?uuid=b716fde0-9b45-3150-8a04-f105ce3ced95"]}],"mendeley":{"formattedCitation":"[18]","plainTextFormattedCitation":"[18]","previouslyFormattedCitation":"[18]"},"properties":{"noteIndex":0},"schema":"https://github.com/citation-style-language/schema/raw/master/csl-citation.json"}</w:instrText>
      </w:r>
      <w:r w:rsidRPr="00622CB6">
        <w:rPr>
          <w:szCs w:val="21"/>
        </w:rPr>
        <w:fldChar w:fldCharType="separate"/>
      </w:r>
      <w:r w:rsidR="007B2B48" w:rsidRPr="007B2B48">
        <w:rPr>
          <w:noProof/>
          <w:szCs w:val="21"/>
        </w:rPr>
        <w:t>[18]</w:t>
      </w:r>
      <w:r w:rsidRPr="00622CB6">
        <w:rPr>
          <w:szCs w:val="21"/>
        </w:rPr>
        <w:fldChar w:fldCharType="end"/>
      </w:r>
      <w:r w:rsidRPr="00622CB6">
        <w:t xml:space="preserve">), the amount of radiation entering the skin is small because the skin reflectance in that range is higher than that in the other wavelength ranges </w:t>
      </w:r>
      <w:r w:rsidRPr="00622CB6">
        <w:fldChar w:fldCharType="begin" w:fldLock="1"/>
      </w:r>
      <w:r w:rsidR="007B2B48">
        <w:instrText>ADDIN CSL_CITATION {"citationItems":[{"id":"ITEM-1","itemData":{"DOI":"10.1007/BF00502381","ISSN":"0195928X","abstract":"Spectral radiative properties of the human body were studied experimentally in the region from the ultraviolet to the far-infrared to know the thermal response of the human body exposed to solar radiation and infrared radiation. The measuring equipment for reflectance and transmittance of a semitransparent scattering medium was developed and measurement on a living human skin was performed in vivo. The measured parts are forearm, cheek, dorsum hand, hip, and hair. The values obtained by the present study are much different from those of previous in vitro measurements. Fairly large values for hemispherical reflectances are observed in the visible and near-infrared regions but very small values for hemispherical reflectances are observed in the infrared region, below 0.05. By applying the four-flux treatment of radiative transfer, the absorption coefficient and scattering coefficient in the human skin are determined. The scattering coefficient is large in the visible region but negligible in the infrared region. The absorption coefficient is very close to that of water and large in the infrared region. © 1986 Plenum Publishing Corporation.","author":[{"dropping-particle":"","family":"Terada","given":"N.","non-dropping-particle":"","parse-names":false,"suffix":""},{"dropping-particle":"","family":"Ohnishi","given":"K.","non-dropping-particle":"","parse-names":false,"suffix":""},{"dropping-particle":"","family":"Kobayashi","given":"M.","non-dropping-particle":"","parse-names":false,"suffix":""},{"dropping-particle":"","family":"Kunitomo","given":"T.","non-dropping-particle":"","parse-names":false,"suffix":""}],"container-title":"International Journal of Thermophysics","id":"ITEM-1","issue":"5","issued":{"date-parts":[["1986"]]},"page":"1101-1113","title":"Spectral radiative properties of a living human body","type":"article-journal","volume":"7"},"uris":["http://www.mendeley.com/documents/?uuid=568a16ce-c851-4891-9921-4b8c8178922a"]},{"id":"ITEM-2","itemData":{"DOI":"10.1152/jappl.1956.9.2.257","ISSN":"8750-7587","abstract":"Using the absolute method of goniometric spectrophotometry, the diffuse reflectance and transmittance of excised white and Negro skin have been measured in the spectral region 0.55-2.4 p. Skin specimens were obtained fresh and maintained hydrated in cold moist chambers during experimentation. Skin thicknesses from 0.3 to 2.0 mm were studied for each skin specimen. Complete goniometric summations of the transmitted and reflected energy were made at wavelengths 0.55, 0.70, 0.95, 1.23, 1.68 and 2.20 p. Computations of absorption coefficients for the skin were made for each of these wavelengths. Intermediate values were obtained by interpolation. In the spectral range of wavelengths 1-2.4 I-C, white and Negro skin have essentially the same optical characteristics. Except for absorption due to water content and scattering, skin appears to be almost nonabsorbing in this region. In the spectral range 0.55-1 c-l, skin pigments alter the optical characteristics of the skin by increasing the absorptance of radiation in the most superficial layers.","author":[{"dropping-particle":"","family":"Hardy","given":"James D.","non-dropping-particle":"","parse-names":false,"suffix":""},{"dropping-particle":"","family":"Hammel","given":"Harold T.","non-dropping-particle":"","parse-names":false,"suffix":""},{"dropping-particle":"","family":"Murgatroyd","given":"Dorothy","non-dropping-particle":"","parse-names":false,"suffix":""}],"container-title":"Journal of Applied Physiology","id":"ITEM-2","issue":"2","issued":{"date-parts":[["1956","9"]]},"page":"257-264","title":"Spectral transmittance and reflectance of excised human skin","type":"article-journal","volume":"9"},"uris":["http://www.mendeley.com/documents/?uuid=815a0c96-f5c8-361c-9aea-1e99c338dfc3"]},{"id":"ITEM-3","itemData":{"DOI":"10.1152/jappl.1955.8.3.297","ISSN":"00218987","author":[{"dropping-particle":"","family":"Jacquez","given":"J. A.","non-dropping-particle":"","parse-names":false,"suffix":""},{"dropping-particle":"","family":"Huss","given":"J.","non-dropping-particle":"","parse-names":false,"suffix":""},{"dropping-particle":"","family":"Mckeeham","given":"W.","non-dropping-particle":"","parse-names":false,"suffix":""},{"dropping-particle":"","family":"Dimitroff","given":"J. M.","non-dropping-particle":"","parse-names":false,"suffix":""},{"dropping-particle":"","family":"Kuppenheim","given":"H. F.","non-dropping-particle":"","parse-names":false,"suffix":""}],"container-title":"Journal of applied physiology","id":"ITEM-3","issue":"3","issued":{"date-parts":[["1955","11"]]},"page":"297-299","title":"Spectral reflectance of human skin in the region 0.7-2.6mµ","type":"article-journal","volume":"8"},"uris":["http://www.mendeley.com/documents/?uuid=60bdc04b-a820-365e-9d7e-84fc3d4af54a"]}],"mendeley":{"formattedCitation":"[13,14,16]","plainTextFormattedCitation":"[13,14,16]","previouslyFormattedCitation":"[13,14,16]"},"properties":{"noteIndex":0},"schema":"https://github.com/citation-style-language/schema/raw/master/csl-citation.json"}</w:instrText>
      </w:r>
      <w:r w:rsidRPr="00622CB6">
        <w:fldChar w:fldCharType="separate"/>
      </w:r>
      <w:r w:rsidR="007B2B48" w:rsidRPr="007B2B48">
        <w:rPr>
          <w:noProof/>
        </w:rPr>
        <w:t>[13,14,16]</w:t>
      </w:r>
      <w:r w:rsidRPr="00622CB6">
        <w:fldChar w:fldCharType="end"/>
      </w:r>
      <w:r w:rsidRPr="00622CB6">
        <w:t xml:space="preserve">. In addition, in the near-infrared range, the transmittance inside the skin is relatively high </w:t>
      </w:r>
      <w:r w:rsidRPr="00622CB6">
        <w:fldChar w:fldCharType="begin" w:fldLock="1"/>
      </w:r>
      <w:r w:rsidR="007B2B48">
        <w:instrText>ADDIN CSL_CITATION {"citationItems":[{"id":"ITEM-1","itemData":{"DOI":"10.1007/BF00502381","ISSN":"0195928X","abstract":"Spectral radiative properties of the human body were studied experimentally in the region from the ultraviolet to the far-infrared to know the thermal response of the human body exposed to solar radiation and infrared radiation. The measuring equipment for reflectance and transmittance of a semitransparent scattering medium was developed and measurement on a living human skin was performed in vivo. The measured parts are forearm, cheek, dorsum hand, hip, and hair. The values obtained by the present study are much different from those of previous in vitro measurements. Fairly large values for hemispherical reflectances are observed in the visible and near-infrared regions but very small values for hemispherical reflectances are observed in the infrared region, below 0.05. By applying the four-flux treatment of radiative transfer, the absorption coefficient and scattering coefficient in the human skin are determined. The scattering coefficient is large in the visible region but negligible in the infrared region. The absorption coefficient is very close to that of water and large in the infrared region. © 1986 Plenum Publishing Corporation.","author":[{"dropping-particle":"","family":"Terada","given":"N.","non-dropping-particle":"","parse-names":false,"suffix":""},{"dropping-particle":"","family":"Ohnishi","given":"K.","non-dropping-particle":"","parse-names":false,"suffix":""},{"dropping-particle":"","family":"Kobayashi","given":"M.","non-dropping-particle":"","parse-names":false,"suffix":""},{"dropping-particle":"","family":"Kunitomo","given":"T.","non-dropping-particle":"","parse-names":false,"suffix":""}],"container-title":"International Journal of Thermophysics","id":"ITEM-1","issue":"5","issued":{"date-parts":[["1986"]]},"page":"1101-1113","title":"Spectral radiative properties of a living human body","type":"article-journal","volume":"7"},"uris":["http://www.mendeley.com/documents/?uuid=568a16ce-c851-4891-9921-4b8c8178922a"]},{"id":"ITEM-2","itemData":{"DOI":"10.1152/jappl.1956.9.2.257","ISSN":"8750-7587","abstract":"Using the absolute method of goniometric spectrophotometry, the diffuse reflectance and transmittance of excised white and Negro skin have been measured in the spectral region 0.55-2.4 p. Skin specimens were obtained fresh and maintained hydrated in cold moist chambers during experimentation. Skin thicknesses from 0.3 to 2.0 mm were studied for each skin specimen. Complete goniometric summations of the transmitted and reflected energy were made at wavelengths 0.55, 0.70, 0.95, 1.23, 1.68 and 2.20 p. Computations of absorption coefficients for the skin were made for each of these wavelengths. Intermediate values were obtained by interpolation. In the spectral range of wavelengths 1-2.4 I-C, white and Negro skin have essentially the same optical characteristics. Except for absorption due to water content and scattering, skin appears to be almost nonabsorbing in this region. In the spectral range 0.55-1 c-l, skin pigments alter the optical characteristics of the skin by increasing the absorptance of radiation in the most superficial layers.","author":[{"dropping-particle":"","family":"Hardy","given":"James D.","non-dropping-particle":"","parse-names":false,"suffix":""},{"dropping-particle":"","family":"Hammel","given":"Harold T.","non-dropping-particle":"","parse-names":false,"suffix":""},{"dropping-particle":"","family":"Murgatroyd","given":"Dorothy","non-dropping-particle":"","parse-names":false,"suffix":""}],"container-title":"Journal of Applied Physiology","id":"ITEM-2","issue":"2","issued":{"date-parts":[["1956","9"]]},"page":"257-264","title":"Spectral transmittance and reflectance of excised human skin","type":"article-journal","volume":"9"},"uris":["http://www.mendeley.com/documents/?uuid=815a0c96-f5c8-361c-9aea-1e99c338dfc3"]},{"id":"ITEM-3","itemData":{"DOI":"10.1152/jappl.1955.8.3.297","ISSN":"00218987","author":[{"dropping-particle":"","family":"Jacquez","given":"J. A.","non-dropping-particle":"","parse-names":false,"suffix":""},{"dropping-particle":"","family":"Huss","given":"J.","non-dropping-particle":"","parse-names":false,"suffix":""},{"dropping-particle":"","family":"Mckeeham","given":"W.","non-dropping-particle":"","parse-names":false,"suffix":""},{"dropping-particle":"","family":"Dimitroff","given":"J. M.","non-dropping-particle":"","parse-names":false,"suffix":""},{"dropping-particle":"","family":"Kuppenheim","given":"H. F.","non-dropping-particle":"","parse-names":false,"suffix":""}],"container-title":"Journal of applied physiology","id":"ITEM-3","issue":"3","issued":{"date-parts":[["1955","11"]]},"page":"297-299","title":"Spectral reflectance of human skin in the region 0.7-2.6mµ","type":"article-journal","volume":"8"},"uris":["http://www.mendeley.com/documents/?uuid=60bdc04b-a820-365e-9d7e-84fc3d4af54a"]}],"mendeley":{"formattedCitation":"[13,14,16]","plainTextFormattedCitation":"[13,14,16]","previouslyFormattedCitation":"[13,14,16]"},"properties":{"noteIndex":0},"schema":"https://github.com/citation-style-language/schema/raw/master/csl-citation.json"}</w:instrText>
      </w:r>
      <w:r w:rsidRPr="00622CB6">
        <w:fldChar w:fldCharType="separate"/>
      </w:r>
      <w:r w:rsidR="007B2B48" w:rsidRPr="007B2B48">
        <w:rPr>
          <w:noProof/>
        </w:rPr>
        <w:t>[13,14,16]</w:t>
      </w:r>
      <w:r w:rsidRPr="00622CB6">
        <w:fldChar w:fldCharType="end"/>
      </w:r>
      <w:r w:rsidRPr="00622CB6">
        <w:t xml:space="preserve">; therefore, it is considered that the radiation is converted into heat at a greater depth than that of the thermoreceptors, resulting in less stimulation. In contrast, in the mid-infrared and far-infrared ranges above 2.0 μm, the reflectance and transmittance of the skin are very small </w:t>
      </w:r>
      <w:r w:rsidRPr="00622CB6">
        <w:fldChar w:fldCharType="begin" w:fldLock="1"/>
      </w:r>
      <w:r w:rsidR="007B2B48">
        <w:instrText>ADDIN CSL_CITATION {"citationItems":[{"id":"ITEM-1","itemData":{"DOI":"10.1007/BF00502381","ISSN":"0195928X","abstract":"Spectral radiative properties of the human body were studied experimentally in the region from the ultraviolet to the far-infrared to know the thermal response of the human body exposed to solar radiation and infrared radiation. The measuring equipment for reflectance and transmittance of a semitransparent scattering medium was developed and measurement on a living human skin was performed in vivo. The measured parts are forearm, cheek, dorsum hand, hip, and hair. The values obtained by the present study are much different from those of previous in vitro measurements. Fairly large values for hemispherical reflectances are observed in the visible and near-infrared regions but very small values for hemispherical reflectances are observed in the infrared region, below 0.05. By applying the four-flux treatment of radiative transfer, the absorption coefficient and scattering coefficient in the human skin are determined. The scattering coefficient is large in the visible region but negligible in the infrared region. The absorption coefficient is very close to that of water and large in the infrared region. © 1986 Plenum Publishing Corporation.","author":[{"dropping-particle":"","family":"Terada","given":"N.","non-dropping-particle":"","parse-names":false,"suffix":""},{"dropping-particle":"","family":"Ohnishi","given":"K.","non-dropping-particle":"","parse-names":false,"suffix":""},{"dropping-particle":"","family":"Kobayashi","given":"M.","non-dropping-particle":"","parse-names":false,"suffix":""},{"dropping-particle":"","family":"Kunitomo","given":"T.","non-dropping-particle":"","parse-names":false,"suffix":""}],"container-title":"International Journal of Thermophysics","id":"ITEM-1","issue":"5","issued":{"date-parts":[["1986"]]},"page":"1101-1113","title":"Spectral radiative properties of a living human body","type":"article-journal","volume":"7"},"uris":["http://www.mendeley.com/documents/?uuid=568a16ce-c851-4891-9921-4b8c8178922a"]},{"id":"ITEM-2","itemData":{"DOI":"10.1152/jappl.1956.9.2.257","ISSN":"8750-7587","abstract":"Using the absolute method of goniometric spectrophotometry, the diffuse reflectance and transmittance of excised white and Negro skin have been measured in the spectral region 0.55-2.4 p. Skin specimens were obtained fresh and maintained hydrated in cold moist chambers during experimentation. Skin thicknesses from 0.3 to 2.0 mm were studied for each skin specimen. Complete goniometric summations of the transmitted and reflected energy were made at wavelengths 0.55, 0.70, 0.95, 1.23, 1.68 and 2.20 p. Computations of absorption coefficients for the skin were made for each of these wavelengths. Intermediate values were obtained by interpolation. In the spectral range of wavelengths 1-2.4 I-C, white and Negro skin have essentially the same optical characteristics. Except for absorption due to water content and scattering, skin appears to be almost nonabsorbing in this region. In the spectral range 0.55-1 c-l, skin pigments alter the optical characteristics of the skin by increasing the absorptance of radiation in the most superficial layers.","author":[{"dropping-particle":"","family":"Hardy","given":"James D.","non-dropping-particle":"","parse-names":false,"suffix":""},{"dropping-particle":"","family":"Hammel","given":"Harold T.","non-dropping-particle":"","parse-names":false,"suffix":""},{"dropping-particle":"","family":"Murgatroyd","given":"Dorothy","non-dropping-particle":"","parse-names":false,"suffix":""}],"container-title":"Journal of Applied Physiology","id":"ITEM-2","issue":"2","issued":{"date-parts":[["1956","9"]]},"page":"257-264","title":"Spectral transmittance and reflectance of excised human skin","type":"article-journal","volume":"9"},"uris":["http://www.mendeley.com/documents/?uuid=815a0c96-f5c8-361c-9aea-1e99c338dfc3"]},{"id":"ITEM-3","itemData":{"DOI":"10.1152/jappl.1955.8.3.297","ISSN":"00218987","author":[{"dropping-particle":"","family":"Jacquez","given":"J. A.","non-dropping-particle":"","parse-names":false,"suffix":""},{"dropping-particle":"","family":"Huss","given":"J.","non-dropping-particle":"","parse-names":false,"suffix":""},{"dropping-particle":"","family":"Mckeeham","given":"W.","non-dropping-particle":"","parse-names":false,"suffix":""},{"dropping-particle":"","family":"Dimitroff","given":"J. M.","non-dropping-particle":"","parse-names":false,"suffix":""},{"dropping-particle":"","family":"Kuppenheim","given":"H. F.","non-dropping-particle":"","parse-names":false,"suffix":""}],"container-title":"Journal of applied physiology","id":"ITEM-3","issue":"3","issued":{"date-parts":[["1955","11"]]},"page":"297-299","title":"Spectral reflectance of human skin in the region 0.7-2.6mµ","type":"article-journal","volume":"8"},"uris":["http://www.mendeley.com/documents/?uuid=60bdc04b-a820-365e-9d7e-84fc3d4af54a"]}],"mendeley":{"formattedCitation":"[13,14,16]","plainTextFormattedCitation":"[13,14,16]","previouslyFormattedCitation":"[13,14,16]"},"properties":{"noteIndex":0},"schema":"https://github.com/citation-style-language/schema/raw/master/csl-citation.json"}</w:instrText>
      </w:r>
      <w:r w:rsidRPr="00622CB6">
        <w:fldChar w:fldCharType="separate"/>
      </w:r>
      <w:r w:rsidR="007B2B48" w:rsidRPr="007B2B48">
        <w:rPr>
          <w:noProof/>
        </w:rPr>
        <w:t>[13,14,16]</w:t>
      </w:r>
      <w:r w:rsidRPr="00622CB6">
        <w:fldChar w:fldCharType="end"/>
      </w:r>
      <w:r w:rsidRPr="00622CB6">
        <w:t>, and most of the radiation might be converted to heat near the surface of the skin; consequently, the activity of the thermoreceptors is considered to be large. However, these considerations have not been quantitatively verified.</w:t>
      </w:r>
    </w:p>
    <w:p w14:paraId="72256577" w14:textId="64D59F61" w:rsidR="00E93D2B" w:rsidRDefault="00E93D2B" w:rsidP="00E93D2B">
      <w:pPr>
        <w:pStyle w:val="BodyText"/>
      </w:pPr>
      <w:r w:rsidRPr="00622CB6">
        <w:t xml:space="preserve">The purpose of this study </w:t>
      </w:r>
      <w:r>
        <w:t>is</w:t>
      </w:r>
      <w:r w:rsidRPr="00622CB6">
        <w:t xml:space="preserve"> to quantitatively analyze the effects of </w:t>
      </w:r>
      <w:r>
        <w:t>radiation</w:t>
      </w:r>
      <w:r w:rsidRPr="00622CB6">
        <w:t xml:space="preserve"> of different wavelength ranges on thermal sensation. </w:t>
      </w:r>
      <w:r>
        <w:t>This article proceeds in five steps:</w:t>
      </w:r>
    </w:p>
    <w:p w14:paraId="1FB281A4" w14:textId="5DF071D9" w:rsidR="00E93D2B" w:rsidRDefault="00E93D2B" w:rsidP="00E93D2B">
      <w:pPr>
        <w:pStyle w:val="BodyText"/>
        <w:numPr>
          <w:ilvl w:val="0"/>
          <w:numId w:val="31"/>
        </w:numPr>
      </w:pPr>
      <w:bookmarkStart w:id="3" w:name="_Ref142258344"/>
      <w:r>
        <w:rPr>
          <w:b/>
          <w:bCs/>
        </w:rPr>
        <w:t>Human subject experiment</w:t>
      </w:r>
      <w:r w:rsidRPr="00F964DC">
        <w:rPr>
          <w:b/>
          <w:bCs/>
        </w:rPr>
        <w:t>.</w:t>
      </w:r>
      <w:r>
        <w:t xml:space="preserve"> We describe </w:t>
      </w:r>
      <w:bookmarkEnd w:id="3"/>
      <w:r>
        <w:t>our human subject experiment</w:t>
      </w:r>
      <w:r w:rsidRPr="00E30D81">
        <w:t xml:space="preserve"> on thermal sensation </w:t>
      </w:r>
      <w:r w:rsidR="00E92A4D">
        <w:t xml:space="preserve">and comfort </w:t>
      </w:r>
      <w:r w:rsidRPr="00E30D81">
        <w:t>caused by infrared radiation of different wavelengths</w:t>
      </w:r>
      <w:r>
        <w:t>.</w:t>
      </w:r>
    </w:p>
    <w:p w14:paraId="1E242A5A" w14:textId="30A582DA" w:rsidR="00E93D2B" w:rsidRDefault="00E93D2B" w:rsidP="00227363">
      <w:pPr>
        <w:pStyle w:val="BodyText"/>
        <w:numPr>
          <w:ilvl w:val="0"/>
          <w:numId w:val="31"/>
        </w:numPr>
      </w:pPr>
      <w:r>
        <w:rPr>
          <w:b/>
          <w:bCs/>
        </w:rPr>
        <w:t>Model development</w:t>
      </w:r>
      <w:r w:rsidRPr="00F964DC">
        <w:rPr>
          <w:b/>
          <w:bCs/>
        </w:rPr>
        <w:t>.</w:t>
      </w:r>
      <w:r>
        <w:t xml:space="preserve"> We describe </w:t>
      </w:r>
      <w:r w:rsidRPr="000745B2">
        <w:t>a new mathematical model to predict the</w:t>
      </w:r>
      <w:r w:rsidR="00E92A4D">
        <w:t xml:space="preserve">rmal </w:t>
      </w:r>
      <w:r w:rsidR="00E92A4D" w:rsidRPr="00E92A4D">
        <w:t xml:space="preserve">perception </w:t>
      </w:r>
      <w:r w:rsidRPr="000745B2">
        <w:t>affected by radiation of different wavelengths</w:t>
      </w:r>
      <w:r w:rsidR="00344CD5">
        <w:t xml:space="preserve">. </w:t>
      </w:r>
    </w:p>
    <w:p w14:paraId="6C7973E4" w14:textId="319D4986" w:rsidR="00E93D2B" w:rsidRDefault="00E93D2B" w:rsidP="00E93D2B">
      <w:pPr>
        <w:pStyle w:val="BodyText"/>
        <w:numPr>
          <w:ilvl w:val="0"/>
          <w:numId w:val="31"/>
        </w:numPr>
      </w:pPr>
      <w:r w:rsidRPr="00672D18">
        <w:rPr>
          <w:b/>
          <w:bCs/>
        </w:rPr>
        <w:t>Quantitative</w:t>
      </w:r>
      <w:r>
        <w:rPr>
          <w:b/>
          <w:bCs/>
        </w:rPr>
        <w:t xml:space="preserve"> analysis</w:t>
      </w:r>
      <w:r w:rsidRPr="00F964DC">
        <w:rPr>
          <w:b/>
          <w:bCs/>
        </w:rPr>
        <w:t>.</w:t>
      </w:r>
      <w:r>
        <w:t xml:space="preserve"> We</w:t>
      </w:r>
      <w:r w:rsidRPr="00FD5D42">
        <w:t xml:space="preserve"> </w:t>
      </w:r>
      <w:r w:rsidR="003F4E1D">
        <w:t xml:space="preserve">simulate </w:t>
      </w:r>
      <w:r>
        <w:t xml:space="preserve">our </w:t>
      </w:r>
      <w:r w:rsidR="00772034">
        <w:t xml:space="preserve">human subject experiment </w:t>
      </w:r>
      <w:r>
        <w:t xml:space="preserve">and </w:t>
      </w:r>
      <w:r w:rsidR="00772034">
        <w:t xml:space="preserve">that conducted by the </w:t>
      </w:r>
      <w:r w:rsidRPr="00FD5D42">
        <w:t>previous</w:t>
      </w:r>
      <w:r>
        <w:t xml:space="preserve"> s</w:t>
      </w:r>
      <w:r w:rsidR="00772034">
        <w:t>tudies</w:t>
      </w:r>
      <w:r w:rsidRPr="00FD5D42">
        <w:t xml:space="preserve"> </w:t>
      </w:r>
      <w:r w:rsidR="00772034">
        <w:t>using</w:t>
      </w:r>
      <w:r w:rsidRPr="00FD5D42">
        <w:t xml:space="preserve"> the newly developed model </w:t>
      </w:r>
      <w:r w:rsidR="003F4E1D">
        <w:t>to</w:t>
      </w:r>
      <w:r w:rsidRPr="00FD5D42">
        <w:t xml:space="preserve"> quantitatively </w:t>
      </w:r>
      <w:r>
        <w:t>interpret</w:t>
      </w:r>
      <w:r w:rsidR="003F4E1D" w:rsidRPr="003F4E1D">
        <w:t xml:space="preserve"> the effects of radiation of different wavelength ranges on thermal</w:t>
      </w:r>
      <w:r w:rsidR="00E92A4D" w:rsidRPr="00E92A4D">
        <w:t xml:space="preserve"> perception</w:t>
      </w:r>
      <w:r w:rsidRPr="00FD5D42">
        <w:t>.</w:t>
      </w:r>
    </w:p>
    <w:p w14:paraId="0A5FF0AF" w14:textId="5434FE94" w:rsidR="00E93D2B" w:rsidRDefault="00E93D2B" w:rsidP="00E93D2B">
      <w:pPr>
        <w:pStyle w:val="BodyText"/>
        <w:numPr>
          <w:ilvl w:val="0"/>
          <w:numId w:val="31"/>
        </w:numPr>
      </w:pPr>
      <w:r>
        <w:rPr>
          <w:b/>
          <w:bCs/>
        </w:rPr>
        <w:t>S</w:t>
      </w:r>
      <w:r w:rsidRPr="00E864E8">
        <w:rPr>
          <w:b/>
          <w:bCs/>
        </w:rPr>
        <w:t>tandardization</w:t>
      </w:r>
      <w:r w:rsidRPr="00F964DC">
        <w:rPr>
          <w:b/>
          <w:bCs/>
        </w:rPr>
        <w:t>.</w:t>
      </w:r>
      <w:r>
        <w:t xml:space="preserve"> We present</w:t>
      </w:r>
      <w:r w:rsidRPr="00622CB6">
        <w:t xml:space="preserve"> the </w:t>
      </w:r>
      <w:r w:rsidR="00E92A4D">
        <w:t>wavelength dependence of thermal perception</w:t>
      </w:r>
      <w:r w:rsidRPr="00622CB6">
        <w:t xml:space="preserve"> at every 0.1 μm interval in the range of 0.3–20.0 μm.</w:t>
      </w:r>
    </w:p>
    <w:p w14:paraId="1DA130FC" w14:textId="77777777" w:rsidR="00E93D2B" w:rsidRDefault="00E93D2B" w:rsidP="00E93D2B">
      <w:pPr>
        <w:pStyle w:val="BodyText"/>
        <w:numPr>
          <w:ilvl w:val="0"/>
          <w:numId w:val="31"/>
        </w:numPr>
      </w:pPr>
      <w:r>
        <w:rPr>
          <w:b/>
          <w:bCs/>
        </w:rPr>
        <w:t>Discussion</w:t>
      </w:r>
      <w:r w:rsidRPr="00F964DC">
        <w:rPr>
          <w:b/>
          <w:bCs/>
        </w:rPr>
        <w:t>.</w:t>
      </w:r>
      <w:r>
        <w:t xml:space="preserve"> We discuss the characteristics of far-infrared radiation and the </w:t>
      </w:r>
      <w:r w:rsidRPr="00D41B88">
        <w:t>limitations</w:t>
      </w:r>
      <w:r>
        <w:t xml:space="preserve"> of the model.</w:t>
      </w:r>
    </w:p>
    <w:bookmarkEnd w:id="1"/>
    <w:p w14:paraId="4BE0EAFE" w14:textId="212FDF51" w:rsidR="00E93D2B" w:rsidRPr="00E17721" w:rsidRDefault="00E93D2B" w:rsidP="00E93D2B">
      <w:pPr>
        <w:pStyle w:val="Heading1"/>
      </w:pPr>
      <w:r>
        <w:t>Human subject experiment</w:t>
      </w:r>
      <w:r w:rsidRPr="00E17721">
        <w:t xml:space="preserve"> on skin thermal sensation</w:t>
      </w:r>
      <w:r w:rsidR="00E92A4D">
        <w:t xml:space="preserve"> and comfort</w:t>
      </w:r>
      <w:r w:rsidRPr="00E17721">
        <w:t xml:space="preserve"> caused by infrared </w:t>
      </w:r>
      <w:r>
        <w:t>radiation</w:t>
      </w:r>
      <w:r w:rsidRPr="00E17721">
        <w:t xml:space="preserve"> of different wavelengths</w:t>
      </w:r>
    </w:p>
    <w:p w14:paraId="0EA3FC00" w14:textId="28989D42" w:rsidR="00E93D2B" w:rsidRDefault="00E93D2B" w:rsidP="00E93D2B">
      <w:pPr>
        <w:pStyle w:val="BodyText"/>
      </w:pPr>
      <w:r>
        <w:t>We conducted human subject experiment</w:t>
      </w:r>
      <w:r w:rsidRPr="00622CB6">
        <w:t xml:space="preserve">s to clarify thermal sensation </w:t>
      </w:r>
      <w:r w:rsidR="00E92A4D">
        <w:t xml:space="preserve">and comfort </w:t>
      </w:r>
      <w:r w:rsidRPr="00622CB6">
        <w:t xml:space="preserve">caused by infrared </w:t>
      </w:r>
      <w:r>
        <w:t>radiation</w:t>
      </w:r>
      <w:r w:rsidRPr="00622CB6">
        <w:t xml:space="preserve"> of different wavelength ranges. Two experiments—a paired comparison experiment combining two </w:t>
      </w:r>
      <w:r>
        <w:t>types of radiation</w:t>
      </w:r>
      <w:r w:rsidRPr="00622CB6">
        <w:t xml:space="preserve"> </w:t>
      </w:r>
      <w:r>
        <w:t>in</w:t>
      </w:r>
      <w:r w:rsidRPr="00622CB6">
        <w:t xml:space="preserve"> three different wavelengths with almost the same intensity (Experiment 1) and quantification of thermal sensitivity to each radiation in the three different </w:t>
      </w:r>
      <w:r w:rsidR="002C2E9B" w:rsidRPr="00622CB6">
        <w:t xml:space="preserve">wavelength </w:t>
      </w:r>
      <w:r w:rsidRPr="00622CB6">
        <w:t>ranges through an adjustment method (Experiment 2)—were conducted.</w:t>
      </w:r>
    </w:p>
    <w:p w14:paraId="44074ACA" w14:textId="5E71F4FF" w:rsidR="00E93D2B" w:rsidRPr="00622CB6" w:rsidRDefault="00E93D2B" w:rsidP="00E93D2B">
      <w:pPr>
        <w:pStyle w:val="BodyText"/>
      </w:pPr>
      <w:r>
        <w:fldChar w:fldCharType="begin"/>
      </w:r>
      <w:r>
        <w:instrText xml:space="preserve"> REF _Ref150522918 \h  \* MERGEFORMAT </w:instrText>
      </w:r>
      <w:r>
        <w:fldChar w:fldCharType="separate"/>
      </w:r>
      <w:r w:rsidR="003A633B" w:rsidRPr="001460D1">
        <w:t xml:space="preserve">Fig. </w:t>
      </w:r>
      <w:r w:rsidR="003A633B">
        <w:rPr>
          <w:noProof/>
        </w:rPr>
        <w:t>1</w:t>
      </w:r>
      <w:r>
        <w:fldChar w:fldCharType="end"/>
      </w:r>
      <w:r>
        <w:t xml:space="preserve"> </w:t>
      </w:r>
      <w:r w:rsidRPr="00622CB6">
        <w:t xml:space="preserve">shows the experimental </w:t>
      </w:r>
      <w:r w:rsidRPr="00CD4E77">
        <w:t>configuration</w:t>
      </w:r>
      <w:r w:rsidRPr="00622CB6">
        <w:t xml:space="preserve">. The experiment was conducted from March 10 to 12, 2021, in </w:t>
      </w:r>
      <w:r>
        <w:t>a</w:t>
      </w:r>
      <w:r w:rsidRPr="00622CB6">
        <w:t xml:space="preserve"> climate chamber (3.6 m × 2.7 m × 2.3 m) at Waseda University. </w:t>
      </w:r>
      <w:r w:rsidRPr="00157331">
        <w:t xml:space="preserve">The subjects were 20 healthy young Japanese individuals (10 men and 10 women). The anthropometric data of the subjects were investigated before the start of the experiment, and these are listed in </w:t>
      </w:r>
      <w:r>
        <w:fldChar w:fldCharType="begin"/>
      </w:r>
      <w:r>
        <w:instrText xml:space="preserve"> REF _Ref152145204 \h </w:instrText>
      </w:r>
      <w:r>
        <w:fldChar w:fldCharType="separate"/>
      </w:r>
      <w:r w:rsidR="003A633B" w:rsidRPr="00756030">
        <w:t xml:space="preserve">Table </w:t>
      </w:r>
      <w:r w:rsidR="003A633B">
        <w:rPr>
          <w:noProof/>
        </w:rPr>
        <w:t>1</w:t>
      </w:r>
      <w:r>
        <w:fldChar w:fldCharType="end"/>
      </w:r>
      <w:r w:rsidRPr="00157331">
        <w:t>.</w:t>
      </w:r>
      <w:r>
        <w:t xml:space="preserve"> </w:t>
      </w:r>
      <w:r w:rsidRPr="00622CB6">
        <w:t xml:space="preserve">The subjects </w:t>
      </w:r>
      <w:r w:rsidRPr="00622CB6">
        <w:lastRenderedPageBreak/>
        <w:t>participated in the experiment in pairs, and an experimenter accompanied the two subjects in the chamber. This experiment was approved by the Committee for Ethics Concerning Research with Human Subjects of Waseda University (Approval No. 2020-365).</w:t>
      </w:r>
    </w:p>
    <w:p w14:paraId="66CD0976" w14:textId="5D1B6820" w:rsidR="00E93D2B" w:rsidRPr="00622CB6" w:rsidRDefault="00E93D2B" w:rsidP="003E0FC2">
      <w:pPr>
        <w:pStyle w:val="Graphic"/>
      </w:pPr>
      <w:r w:rsidRPr="003E0FC2">
        <w:drawing>
          <wp:inline distT="0" distB="0" distL="0" distR="0" wp14:anchorId="127917CD" wp14:editId="4A92DD5A">
            <wp:extent cx="6120130" cy="2207260"/>
            <wp:effectExtent l="0" t="0" r="0" b="2540"/>
            <wp:docPr id="192121172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cstate="screen">
                      <a:extLst>
                        <a:ext uri="{28A0092B-C50C-407E-A947-70E740481C1C}">
                          <a14:useLocalDpi xmlns:a14="http://schemas.microsoft.com/office/drawing/2010/main"/>
                        </a:ext>
                      </a:extLst>
                    </a:blip>
                    <a:srcRect/>
                    <a:stretch>
                      <a:fillRect/>
                    </a:stretch>
                  </pic:blipFill>
                  <pic:spPr bwMode="auto">
                    <a:xfrm>
                      <a:off x="0" y="0"/>
                      <a:ext cx="6120130" cy="2207260"/>
                    </a:xfrm>
                    <a:prstGeom prst="rect">
                      <a:avLst/>
                    </a:prstGeom>
                    <a:noFill/>
                    <a:ln>
                      <a:noFill/>
                    </a:ln>
                  </pic:spPr>
                </pic:pic>
              </a:graphicData>
            </a:graphic>
          </wp:inline>
        </w:drawing>
      </w:r>
    </w:p>
    <w:p w14:paraId="62F0EB27" w14:textId="007F0C78" w:rsidR="00E93D2B" w:rsidRDefault="00E93D2B" w:rsidP="00E93D2B">
      <w:pPr>
        <w:pStyle w:val="FigureCaption"/>
      </w:pPr>
      <w:bookmarkStart w:id="4" w:name="_Ref150522918"/>
      <w:r w:rsidRPr="001460D1">
        <w:t xml:space="preserve">Fig. </w:t>
      </w:r>
      <w:fldSimple w:instr=" SEQ Figure \* ARABIC ">
        <w:r w:rsidR="003A633B">
          <w:rPr>
            <w:noProof/>
          </w:rPr>
          <w:t>1</w:t>
        </w:r>
      </w:fldSimple>
      <w:bookmarkEnd w:id="4"/>
      <w:r w:rsidRPr="001460D1">
        <w:t xml:space="preserve">. Experimental </w:t>
      </w:r>
      <w:r>
        <w:t xml:space="preserve">configuration: </w:t>
      </w:r>
      <w:r w:rsidRPr="001460D1">
        <w:t xml:space="preserve">(a) </w:t>
      </w:r>
      <w:r>
        <w:t>P</w:t>
      </w:r>
      <w:r w:rsidRPr="001460D1">
        <w:t>lan view of the climate chamber and (b)</w:t>
      </w:r>
      <w:r>
        <w:t xml:space="preserve"> p</w:t>
      </w:r>
      <w:r w:rsidRPr="001460D1">
        <w:t xml:space="preserve">hoto </w:t>
      </w:r>
      <w:r>
        <w:t xml:space="preserve">taken </w:t>
      </w:r>
      <w:r w:rsidRPr="001460D1">
        <w:t xml:space="preserve">during the experiment. </w:t>
      </w:r>
    </w:p>
    <w:p w14:paraId="4F7A179A" w14:textId="1B9A2CAC" w:rsidR="00E93D2B" w:rsidRPr="00756030" w:rsidRDefault="00E93D2B" w:rsidP="00E93D2B">
      <w:pPr>
        <w:pStyle w:val="TableCaption"/>
      </w:pPr>
      <w:bookmarkStart w:id="5" w:name="_Ref152145204"/>
      <w:r w:rsidRPr="00756030">
        <w:t xml:space="preserve">Table </w:t>
      </w:r>
      <w:fldSimple w:instr=" SEQ Table \* ARABIC ">
        <w:r w:rsidR="003A633B">
          <w:rPr>
            <w:noProof/>
          </w:rPr>
          <w:t>1</w:t>
        </w:r>
      </w:fldSimple>
      <w:bookmarkEnd w:id="5"/>
      <w:r w:rsidRPr="00756030">
        <w:t xml:space="preserve"> Anthropometric data of the subjects.</w:t>
      </w:r>
    </w:p>
    <w:tbl>
      <w:tblPr>
        <w:tblW w:w="5000" w:type="pct"/>
        <w:tblCellMar>
          <w:left w:w="28" w:type="dxa"/>
          <w:right w:w="28" w:type="dxa"/>
        </w:tblCellMar>
        <w:tblLook w:val="04A0" w:firstRow="1" w:lastRow="0" w:firstColumn="1" w:lastColumn="0" w:noHBand="0" w:noVBand="1"/>
      </w:tblPr>
      <w:tblGrid>
        <w:gridCol w:w="1811"/>
        <w:gridCol w:w="2342"/>
        <w:gridCol w:w="777"/>
        <w:gridCol w:w="353"/>
        <w:gridCol w:w="586"/>
        <w:gridCol w:w="777"/>
        <w:gridCol w:w="351"/>
        <w:gridCol w:w="779"/>
        <w:gridCol w:w="777"/>
        <w:gridCol w:w="312"/>
        <w:gridCol w:w="773"/>
      </w:tblGrid>
      <w:tr w:rsidR="00E93D2B" w:rsidRPr="00622CB6" w14:paraId="59BF3EE7" w14:textId="77777777" w:rsidTr="00E300D6">
        <w:trPr>
          <w:trHeight w:val="340"/>
        </w:trPr>
        <w:tc>
          <w:tcPr>
            <w:tcW w:w="940" w:type="pct"/>
            <w:tcBorders>
              <w:top w:val="single" w:sz="8" w:space="0" w:color="auto"/>
              <w:left w:val="nil"/>
              <w:bottom w:val="single" w:sz="8" w:space="0" w:color="auto"/>
              <w:right w:val="nil"/>
            </w:tcBorders>
            <w:shd w:val="clear" w:color="auto" w:fill="auto"/>
            <w:noWrap/>
            <w:vAlign w:val="center"/>
            <w:hideMark/>
          </w:tcPr>
          <w:p w14:paraId="19E84005" w14:textId="77777777" w:rsidR="00E93D2B" w:rsidRPr="00E057E5" w:rsidRDefault="00E93D2B" w:rsidP="00E300D6">
            <w:pPr>
              <w:pStyle w:val="TableText"/>
            </w:pPr>
          </w:p>
        </w:tc>
        <w:tc>
          <w:tcPr>
            <w:tcW w:w="1215" w:type="pct"/>
            <w:tcBorders>
              <w:top w:val="single" w:sz="8" w:space="0" w:color="auto"/>
              <w:left w:val="nil"/>
              <w:bottom w:val="single" w:sz="8" w:space="0" w:color="auto"/>
              <w:right w:val="nil"/>
            </w:tcBorders>
            <w:shd w:val="clear" w:color="auto" w:fill="auto"/>
            <w:noWrap/>
            <w:vAlign w:val="center"/>
            <w:hideMark/>
          </w:tcPr>
          <w:p w14:paraId="7DECC7D2" w14:textId="77777777" w:rsidR="00E93D2B" w:rsidRPr="00E057E5" w:rsidRDefault="00E93D2B" w:rsidP="00E300D6">
            <w:pPr>
              <w:pStyle w:val="TableText"/>
            </w:pPr>
            <w:r w:rsidRPr="00E057E5">
              <w:t>Sample size [-]</w:t>
            </w:r>
          </w:p>
        </w:tc>
        <w:tc>
          <w:tcPr>
            <w:tcW w:w="890" w:type="pct"/>
            <w:gridSpan w:val="3"/>
            <w:tcBorders>
              <w:top w:val="single" w:sz="8" w:space="0" w:color="auto"/>
              <w:left w:val="nil"/>
              <w:bottom w:val="single" w:sz="8" w:space="0" w:color="auto"/>
              <w:right w:val="nil"/>
            </w:tcBorders>
            <w:shd w:val="clear" w:color="auto" w:fill="auto"/>
            <w:noWrap/>
            <w:vAlign w:val="center"/>
            <w:hideMark/>
          </w:tcPr>
          <w:p w14:paraId="7FBAB27B" w14:textId="77777777" w:rsidR="00E93D2B" w:rsidRPr="00E057E5" w:rsidRDefault="00E93D2B" w:rsidP="00E300D6">
            <w:pPr>
              <w:pStyle w:val="TableText"/>
            </w:pPr>
            <w:r w:rsidRPr="00E057E5">
              <w:t>Age [-]</w:t>
            </w:r>
          </w:p>
        </w:tc>
        <w:tc>
          <w:tcPr>
            <w:tcW w:w="988" w:type="pct"/>
            <w:gridSpan w:val="3"/>
            <w:tcBorders>
              <w:top w:val="single" w:sz="8" w:space="0" w:color="auto"/>
              <w:left w:val="nil"/>
              <w:bottom w:val="single" w:sz="8" w:space="0" w:color="auto"/>
              <w:right w:val="nil"/>
            </w:tcBorders>
            <w:shd w:val="clear" w:color="auto" w:fill="auto"/>
            <w:noWrap/>
            <w:vAlign w:val="center"/>
            <w:hideMark/>
          </w:tcPr>
          <w:p w14:paraId="385E07CE" w14:textId="77777777" w:rsidR="00E93D2B" w:rsidRPr="00E057E5" w:rsidRDefault="00E93D2B" w:rsidP="00E300D6">
            <w:pPr>
              <w:pStyle w:val="TableText"/>
            </w:pPr>
            <w:r w:rsidRPr="00E057E5">
              <w:t>Height [m]</w:t>
            </w:r>
          </w:p>
        </w:tc>
        <w:tc>
          <w:tcPr>
            <w:tcW w:w="967" w:type="pct"/>
            <w:gridSpan w:val="3"/>
            <w:tcBorders>
              <w:top w:val="single" w:sz="8" w:space="0" w:color="auto"/>
              <w:left w:val="nil"/>
              <w:bottom w:val="single" w:sz="8" w:space="0" w:color="auto"/>
              <w:right w:val="nil"/>
            </w:tcBorders>
            <w:shd w:val="clear" w:color="auto" w:fill="auto"/>
            <w:noWrap/>
            <w:vAlign w:val="center"/>
            <w:hideMark/>
          </w:tcPr>
          <w:p w14:paraId="0A5E2BB4" w14:textId="77777777" w:rsidR="00E93D2B" w:rsidRPr="00E057E5" w:rsidRDefault="00E93D2B" w:rsidP="00E300D6">
            <w:pPr>
              <w:pStyle w:val="TableText"/>
            </w:pPr>
            <w:r w:rsidRPr="00E057E5">
              <w:t>Weight [kg]</w:t>
            </w:r>
          </w:p>
        </w:tc>
      </w:tr>
      <w:tr w:rsidR="00E93D2B" w:rsidRPr="00622CB6" w14:paraId="4BA85BA0" w14:textId="77777777" w:rsidTr="00E300D6">
        <w:trPr>
          <w:trHeight w:val="340"/>
        </w:trPr>
        <w:tc>
          <w:tcPr>
            <w:tcW w:w="940" w:type="pct"/>
            <w:tcBorders>
              <w:top w:val="single" w:sz="8" w:space="0" w:color="auto"/>
              <w:left w:val="nil"/>
              <w:bottom w:val="nil"/>
              <w:right w:val="nil"/>
            </w:tcBorders>
            <w:shd w:val="clear" w:color="auto" w:fill="auto"/>
            <w:noWrap/>
            <w:vAlign w:val="center"/>
            <w:hideMark/>
          </w:tcPr>
          <w:p w14:paraId="18DD0BB2" w14:textId="77777777" w:rsidR="00E93D2B" w:rsidRPr="00E057E5" w:rsidRDefault="00E93D2B" w:rsidP="00E300D6">
            <w:pPr>
              <w:pStyle w:val="TableText"/>
            </w:pPr>
            <w:r w:rsidRPr="00E057E5">
              <w:t>Male</w:t>
            </w:r>
          </w:p>
        </w:tc>
        <w:tc>
          <w:tcPr>
            <w:tcW w:w="1215" w:type="pct"/>
            <w:tcBorders>
              <w:top w:val="single" w:sz="8" w:space="0" w:color="auto"/>
              <w:left w:val="nil"/>
              <w:bottom w:val="nil"/>
              <w:right w:val="nil"/>
            </w:tcBorders>
            <w:shd w:val="clear" w:color="auto" w:fill="auto"/>
            <w:noWrap/>
            <w:vAlign w:val="center"/>
            <w:hideMark/>
          </w:tcPr>
          <w:p w14:paraId="73167517" w14:textId="77777777" w:rsidR="00E93D2B" w:rsidRPr="00E057E5" w:rsidRDefault="00E93D2B" w:rsidP="00E300D6">
            <w:pPr>
              <w:pStyle w:val="TableText"/>
            </w:pPr>
            <w:r w:rsidRPr="00E057E5">
              <w:t>10</w:t>
            </w:r>
          </w:p>
        </w:tc>
        <w:tc>
          <w:tcPr>
            <w:tcW w:w="403" w:type="pct"/>
            <w:tcBorders>
              <w:top w:val="single" w:sz="8" w:space="0" w:color="auto"/>
              <w:left w:val="nil"/>
              <w:bottom w:val="nil"/>
              <w:right w:val="nil"/>
            </w:tcBorders>
            <w:shd w:val="clear" w:color="auto" w:fill="auto"/>
            <w:noWrap/>
            <w:vAlign w:val="center"/>
            <w:hideMark/>
          </w:tcPr>
          <w:p w14:paraId="3F96F3DC" w14:textId="77777777" w:rsidR="00E93D2B" w:rsidRPr="00E057E5" w:rsidRDefault="00E93D2B" w:rsidP="00E300D6">
            <w:pPr>
              <w:pStyle w:val="TableText"/>
            </w:pPr>
            <w:r w:rsidRPr="00E057E5">
              <w:t>23.2</w:t>
            </w:r>
          </w:p>
        </w:tc>
        <w:tc>
          <w:tcPr>
            <w:tcW w:w="183" w:type="pct"/>
            <w:tcBorders>
              <w:top w:val="single" w:sz="8" w:space="0" w:color="auto"/>
              <w:left w:val="nil"/>
              <w:bottom w:val="nil"/>
              <w:right w:val="nil"/>
            </w:tcBorders>
            <w:shd w:val="clear" w:color="auto" w:fill="auto"/>
            <w:noWrap/>
            <w:vAlign w:val="center"/>
            <w:hideMark/>
          </w:tcPr>
          <w:p w14:paraId="1D16062E" w14:textId="77777777" w:rsidR="00E93D2B" w:rsidRPr="00E057E5" w:rsidRDefault="00E93D2B" w:rsidP="00E300D6">
            <w:pPr>
              <w:pStyle w:val="TableText"/>
            </w:pPr>
            <w:r w:rsidRPr="00E057E5">
              <w:t>±</w:t>
            </w:r>
          </w:p>
        </w:tc>
        <w:tc>
          <w:tcPr>
            <w:tcW w:w="304" w:type="pct"/>
            <w:tcBorders>
              <w:top w:val="single" w:sz="8" w:space="0" w:color="auto"/>
              <w:left w:val="nil"/>
              <w:bottom w:val="nil"/>
              <w:right w:val="nil"/>
            </w:tcBorders>
            <w:shd w:val="clear" w:color="auto" w:fill="auto"/>
            <w:noWrap/>
            <w:vAlign w:val="center"/>
            <w:hideMark/>
          </w:tcPr>
          <w:p w14:paraId="70F7E295" w14:textId="77777777" w:rsidR="00E93D2B" w:rsidRPr="00E057E5" w:rsidRDefault="00E93D2B" w:rsidP="00E300D6">
            <w:pPr>
              <w:pStyle w:val="TableText"/>
            </w:pPr>
            <w:r w:rsidRPr="00E057E5">
              <w:t>1.2</w:t>
            </w:r>
          </w:p>
        </w:tc>
        <w:tc>
          <w:tcPr>
            <w:tcW w:w="403" w:type="pct"/>
            <w:tcBorders>
              <w:top w:val="single" w:sz="8" w:space="0" w:color="auto"/>
              <w:left w:val="nil"/>
              <w:bottom w:val="nil"/>
              <w:right w:val="nil"/>
            </w:tcBorders>
            <w:shd w:val="clear" w:color="auto" w:fill="auto"/>
            <w:noWrap/>
            <w:vAlign w:val="center"/>
            <w:hideMark/>
          </w:tcPr>
          <w:p w14:paraId="70BC6018" w14:textId="77777777" w:rsidR="00E93D2B" w:rsidRPr="00E057E5" w:rsidRDefault="00E93D2B" w:rsidP="00E300D6">
            <w:pPr>
              <w:pStyle w:val="TableText"/>
            </w:pPr>
            <w:r w:rsidRPr="00E057E5">
              <w:t>1.73</w:t>
            </w:r>
          </w:p>
        </w:tc>
        <w:tc>
          <w:tcPr>
            <w:tcW w:w="182" w:type="pct"/>
            <w:tcBorders>
              <w:top w:val="single" w:sz="8" w:space="0" w:color="auto"/>
              <w:left w:val="nil"/>
              <w:bottom w:val="nil"/>
              <w:right w:val="nil"/>
            </w:tcBorders>
            <w:shd w:val="clear" w:color="auto" w:fill="auto"/>
            <w:noWrap/>
            <w:vAlign w:val="center"/>
            <w:hideMark/>
          </w:tcPr>
          <w:p w14:paraId="05BF5D34" w14:textId="77777777" w:rsidR="00E93D2B" w:rsidRPr="00E057E5" w:rsidRDefault="00E93D2B" w:rsidP="00E300D6">
            <w:pPr>
              <w:pStyle w:val="TableText"/>
            </w:pPr>
            <w:r w:rsidRPr="00E057E5">
              <w:t>±</w:t>
            </w:r>
          </w:p>
        </w:tc>
        <w:tc>
          <w:tcPr>
            <w:tcW w:w="404" w:type="pct"/>
            <w:tcBorders>
              <w:top w:val="single" w:sz="8" w:space="0" w:color="auto"/>
              <w:left w:val="nil"/>
              <w:bottom w:val="nil"/>
              <w:right w:val="nil"/>
            </w:tcBorders>
            <w:shd w:val="clear" w:color="auto" w:fill="auto"/>
            <w:noWrap/>
            <w:vAlign w:val="center"/>
            <w:hideMark/>
          </w:tcPr>
          <w:p w14:paraId="19673756" w14:textId="77777777" w:rsidR="00E93D2B" w:rsidRPr="00E057E5" w:rsidRDefault="00E93D2B" w:rsidP="00E300D6">
            <w:pPr>
              <w:pStyle w:val="TableText"/>
            </w:pPr>
            <w:r w:rsidRPr="00E057E5">
              <w:t>0.07</w:t>
            </w:r>
          </w:p>
        </w:tc>
        <w:tc>
          <w:tcPr>
            <w:tcW w:w="403" w:type="pct"/>
            <w:tcBorders>
              <w:top w:val="single" w:sz="8" w:space="0" w:color="auto"/>
              <w:left w:val="nil"/>
              <w:bottom w:val="nil"/>
              <w:right w:val="nil"/>
            </w:tcBorders>
            <w:shd w:val="clear" w:color="auto" w:fill="auto"/>
            <w:noWrap/>
            <w:vAlign w:val="center"/>
            <w:hideMark/>
          </w:tcPr>
          <w:p w14:paraId="27C28E7F" w14:textId="77777777" w:rsidR="00E93D2B" w:rsidRPr="00E057E5" w:rsidRDefault="00E93D2B" w:rsidP="00E300D6">
            <w:pPr>
              <w:pStyle w:val="TableText"/>
            </w:pPr>
            <w:r w:rsidRPr="00E057E5">
              <w:t>64.9</w:t>
            </w:r>
          </w:p>
        </w:tc>
        <w:tc>
          <w:tcPr>
            <w:tcW w:w="162" w:type="pct"/>
            <w:tcBorders>
              <w:top w:val="single" w:sz="8" w:space="0" w:color="auto"/>
              <w:left w:val="nil"/>
              <w:bottom w:val="nil"/>
              <w:right w:val="nil"/>
            </w:tcBorders>
            <w:shd w:val="clear" w:color="auto" w:fill="auto"/>
            <w:noWrap/>
            <w:vAlign w:val="center"/>
            <w:hideMark/>
          </w:tcPr>
          <w:p w14:paraId="6DE17713" w14:textId="77777777" w:rsidR="00E93D2B" w:rsidRPr="00E057E5" w:rsidRDefault="00E93D2B" w:rsidP="00E300D6">
            <w:pPr>
              <w:pStyle w:val="TableText"/>
            </w:pPr>
            <w:r w:rsidRPr="00E057E5">
              <w:t>±</w:t>
            </w:r>
          </w:p>
        </w:tc>
        <w:tc>
          <w:tcPr>
            <w:tcW w:w="403" w:type="pct"/>
            <w:tcBorders>
              <w:top w:val="single" w:sz="8" w:space="0" w:color="auto"/>
              <w:left w:val="nil"/>
              <w:bottom w:val="nil"/>
              <w:right w:val="nil"/>
            </w:tcBorders>
            <w:shd w:val="clear" w:color="auto" w:fill="auto"/>
            <w:noWrap/>
            <w:vAlign w:val="center"/>
            <w:hideMark/>
          </w:tcPr>
          <w:p w14:paraId="7DA2050A" w14:textId="77777777" w:rsidR="00E93D2B" w:rsidRPr="00E057E5" w:rsidRDefault="00E93D2B" w:rsidP="00E300D6">
            <w:pPr>
              <w:pStyle w:val="TableText"/>
            </w:pPr>
            <w:r w:rsidRPr="00E057E5">
              <w:t>9.2</w:t>
            </w:r>
          </w:p>
        </w:tc>
      </w:tr>
      <w:tr w:rsidR="00E93D2B" w:rsidRPr="00622CB6" w14:paraId="7DC66151" w14:textId="77777777" w:rsidTr="00E300D6">
        <w:trPr>
          <w:trHeight w:val="340"/>
        </w:trPr>
        <w:tc>
          <w:tcPr>
            <w:tcW w:w="940" w:type="pct"/>
            <w:tcBorders>
              <w:top w:val="nil"/>
              <w:left w:val="nil"/>
              <w:bottom w:val="nil"/>
              <w:right w:val="nil"/>
            </w:tcBorders>
            <w:shd w:val="clear" w:color="auto" w:fill="auto"/>
            <w:noWrap/>
            <w:vAlign w:val="center"/>
            <w:hideMark/>
          </w:tcPr>
          <w:p w14:paraId="14CFE0DE" w14:textId="77777777" w:rsidR="00E93D2B" w:rsidRPr="00E057E5" w:rsidRDefault="00E93D2B" w:rsidP="00E300D6">
            <w:pPr>
              <w:pStyle w:val="TableText"/>
            </w:pPr>
            <w:r w:rsidRPr="00E057E5">
              <w:t>Female</w:t>
            </w:r>
          </w:p>
        </w:tc>
        <w:tc>
          <w:tcPr>
            <w:tcW w:w="1215" w:type="pct"/>
            <w:tcBorders>
              <w:top w:val="nil"/>
              <w:left w:val="nil"/>
              <w:bottom w:val="nil"/>
              <w:right w:val="nil"/>
            </w:tcBorders>
            <w:shd w:val="clear" w:color="auto" w:fill="auto"/>
            <w:noWrap/>
            <w:vAlign w:val="center"/>
            <w:hideMark/>
          </w:tcPr>
          <w:p w14:paraId="05F27307" w14:textId="77777777" w:rsidR="00E93D2B" w:rsidRPr="00E057E5" w:rsidRDefault="00E93D2B" w:rsidP="00E300D6">
            <w:pPr>
              <w:pStyle w:val="TableText"/>
            </w:pPr>
            <w:r w:rsidRPr="00E057E5">
              <w:t>10</w:t>
            </w:r>
          </w:p>
        </w:tc>
        <w:tc>
          <w:tcPr>
            <w:tcW w:w="403" w:type="pct"/>
            <w:tcBorders>
              <w:top w:val="nil"/>
              <w:left w:val="nil"/>
              <w:bottom w:val="nil"/>
              <w:right w:val="nil"/>
            </w:tcBorders>
            <w:shd w:val="clear" w:color="auto" w:fill="auto"/>
            <w:noWrap/>
            <w:vAlign w:val="center"/>
            <w:hideMark/>
          </w:tcPr>
          <w:p w14:paraId="413386DE" w14:textId="77777777" w:rsidR="00E93D2B" w:rsidRPr="00E057E5" w:rsidRDefault="00E93D2B" w:rsidP="00E300D6">
            <w:pPr>
              <w:pStyle w:val="TableText"/>
            </w:pPr>
            <w:r w:rsidRPr="00E057E5">
              <w:t>22.4</w:t>
            </w:r>
          </w:p>
        </w:tc>
        <w:tc>
          <w:tcPr>
            <w:tcW w:w="183" w:type="pct"/>
            <w:tcBorders>
              <w:top w:val="nil"/>
              <w:left w:val="nil"/>
              <w:bottom w:val="nil"/>
              <w:right w:val="nil"/>
            </w:tcBorders>
            <w:shd w:val="clear" w:color="auto" w:fill="auto"/>
            <w:noWrap/>
            <w:vAlign w:val="center"/>
            <w:hideMark/>
          </w:tcPr>
          <w:p w14:paraId="70C9DCBF" w14:textId="77777777" w:rsidR="00E93D2B" w:rsidRPr="00E057E5" w:rsidRDefault="00E93D2B" w:rsidP="00E300D6">
            <w:pPr>
              <w:pStyle w:val="TableText"/>
            </w:pPr>
            <w:r w:rsidRPr="00E057E5">
              <w:t>±</w:t>
            </w:r>
          </w:p>
        </w:tc>
        <w:tc>
          <w:tcPr>
            <w:tcW w:w="304" w:type="pct"/>
            <w:tcBorders>
              <w:top w:val="nil"/>
              <w:left w:val="nil"/>
              <w:bottom w:val="nil"/>
              <w:right w:val="nil"/>
            </w:tcBorders>
            <w:shd w:val="clear" w:color="auto" w:fill="auto"/>
            <w:noWrap/>
            <w:vAlign w:val="center"/>
            <w:hideMark/>
          </w:tcPr>
          <w:p w14:paraId="0B266D06" w14:textId="77777777" w:rsidR="00E93D2B" w:rsidRPr="00E057E5" w:rsidRDefault="00E93D2B" w:rsidP="00E300D6">
            <w:pPr>
              <w:pStyle w:val="TableText"/>
            </w:pPr>
            <w:r w:rsidRPr="00E057E5">
              <w:t>1.0</w:t>
            </w:r>
          </w:p>
        </w:tc>
        <w:tc>
          <w:tcPr>
            <w:tcW w:w="403" w:type="pct"/>
            <w:tcBorders>
              <w:top w:val="nil"/>
              <w:left w:val="nil"/>
              <w:bottom w:val="nil"/>
              <w:right w:val="nil"/>
            </w:tcBorders>
            <w:shd w:val="clear" w:color="auto" w:fill="auto"/>
            <w:noWrap/>
            <w:vAlign w:val="center"/>
            <w:hideMark/>
          </w:tcPr>
          <w:p w14:paraId="5C31265E" w14:textId="77777777" w:rsidR="00E93D2B" w:rsidRPr="00E057E5" w:rsidRDefault="00E93D2B" w:rsidP="00E300D6">
            <w:pPr>
              <w:pStyle w:val="TableText"/>
            </w:pPr>
            <w:r w:rsidRPr="00E057E5">
              <w:t>1.59</w:t>
            </w:r>
          </w:p>
        </w:tc>
        <w:tc>
          <w:tcPr>
            <w:tcW w:w="182" w:type="pct"/>
            <w:tcBorders>
              <w:top w:val="nil"/>
              <w:left w:val="nil"/>
              <w:bottom w:val="nil"/>
              <w:right w:val="nil"/>
            </w:tcBorders>
            <w:shd w:val="clear" w:color="auto" w:fill="auto"/>
            <w:noWrap/>
            <w:vAlign w:val="center"/>
            <w:hideMark/>
          </w:tcPr>
          <w:p w14:paraId="6499BDE9" w14:textId="77777777" w:rsidR="00E93D2B" w:rsidRPr="00E057E5" w:rsidRDefault="00E93D2B" w:rsidP="00E300D6">
            <w:pPr>
              <w:pStyle w:val="TableText"/>
            </w:pPr>
            <w:r w:rsidRPr="00E057E5">
              <w:t>±</w:t>
            </w:r>
          </w:p>
        </w:tc>
        <w:tc>
          <w:tcPr>
            <w:tcW w:w="404" w:type="pct"/>
            <w:tcBorders>
              <w:top w:val="nil"/>
              <w:left w:val="nil"/>
              <w:bottom w:val="nil"/>
              <w:right w:val="nil"/>
            </w:tcBorders>
            <w:shd w:val="clear" w:color="auto" w:fill="auto"/>
            <w:noWrap/>
            <w:vAlign w:val="center"/>
            <w:hideMark/>
          </w:tcPr>
          <w:p w14:paraId="791784B5" w14:textId="77777777" w:rsidR="00E93D2B" w:rsidRPr="00E057E5" w:rsidRDefault="00E93D2B" w:rsidP="00E300D6">
            <w:pPr>
              <w:pStyle w:val="TableText"/>
            </w:pPr>
            <w:r w:rsidRPr="00E057E5">
              <w:t>0.04</w:t>
            </w:r>
          </w:p>
        </w:tc>
        <w:tc>
          <w:tcPr>
            <w:tcW w:w="403" w:type="pct"/>
            <w:tcBorders>
              <w:top w:val="nil"/>
              <w:left w:val="nil"/>
              <w:bottom w:val="nil"/>
              <w:right w:val="nil"/>
            </w:tcBorders>
            <w:shd w:val="clear" w:color="auto" w:fill="auto"/>
            <w:noWrap/>
            <w:vAlign w:val="center"/>
            <w:hideMark/>
          </w:tcPr>
          <w:p w14:paraId="164B17A1" w14:textId="77777777" w:rsidR="00E93D2B" w:rsidRPr="00E057E5" w:rsidRDefault="00E93D2B" w:rsidP="00E300D6">
            <w:pPr>
              <w:pStyle w:val="TableText"/>
            </w:pPr>
            <w:r w:rsidRPr="00E057E5">
              <w:t>49.7</w:t>
            </w:r>
          </w:p>
        </w:tc>
        <w:tc>
          <w:tcPr>
            <w:tcW w:w="162" w:type="pct"/>
            <w:tcBorders>
              <w:top w:val="nil"/>
              <w:left w:val="nil"/>
              <w:bottom w:val="nil"/>
              <w:right w:val="nil"/>
            </w:tcBorders>
            <w:shd w:val="clear" w:color="auto" w:fill="auto"/>
            <w:noWrap/>
            <w:vAlign w:val="center"/>
            <w:hideMark/>
          </w:tcPr>
          <w:p w14:paraId="59D64956" w14:textId="77777777" w:rsidR="00E93D2B" w:rsidRPr="00E057E5" w:rsidRDefault="00E93D2B" w:rsidP="00E300D6">
            <w:pPr>
              <w:pStyle w:val="TableText"/>
            </w:pPr>
            <w:r w:rsidRPr="00E057E5">
              <w:t>±</w:t>
            </w:r>
          </w:p>
        </w:tc>
        <w:tc>
          <w:tcPr>
            <w:tcW w:w="403" w:type="pct"/>
            <w:tcBorders>
              <w:top w:val="nil"/>
              <w:left w:val="nil"/>
              <w:bottom w:val="nil"/>
              <w:right w:val="nil"/>
            </w:tcBorders>
            <w:shd w:val="clear" w:color="auto" w:fill="auto"/>
            <w:noWrap/>
            <w:vAlign w:val="center"/>
            <w:hideMark/>
          </w:tcPr>
          <w:p w14:paraId="0CC85DE2" w14:textId="77777777" w:rsidR="00E93D2B" w:rsidRPr="00E057E5" w:rsidRDefault="00E93D2B" w:rsidP="00E300D6">
            <w:pPr>
              <w:pStyle w:val="TableText"/>
            </w:pPr>
            <w:r w:rsidRPr="00E057E5">
              <w:t>6.4</w:t>
            </w:r>
          </w:p>
        </w:tc>
      </w:tr>
      <w:tr w:rsidR="00E93D2B" w:rsidRPr="00622CB6" w14:paraId="2E1C0816" w14:textId="77777777" w:rsidTr="00E300D6">
        <w:trPr>
          <w:trHeight w:val="340"/>
        </w:trPr>
        <w:tc>
          <w:tcPr>
            <w:tcW w:w="940" w:type="pct"/>
            <w:tcBorders>
              <w:top w:val="nil"/>
              <w:left w:val="nil"/>
              <w:bottom w:val="single" w:sz="8" w:space="0" w:color="auto"/>
              <w:right w:val="nil"/>
            </w:tcBorders>
            <w:shd w:val="clear" w:color="auto" w:fill="auto"/>
            <w:noWrap/>
            <w:vAlign w:val="center"/>
            <w:hideMark/>
          </w:tcPr>
          <w:p w14:paraId="3E9065CC" w14:textId="77777777" w:rsidR="00E93D2B" w:rsidRPr="00E057E5" w:rsidRDefault="00E93D2B" w:rsidP="00E300D6">
            <w:pPr>
              <w:pStyle w:val="TableText"/>
            </w:pPr>
            <w:r w:rsidRPr="00E057E5">
              <w:t>All subjects</w:t>
            </w:r>
          </w:p>
        </w:tc>
        <w:tc>
          <w:tcPr>
            <w:tcW w:w="1215" w:type="pct"/>
            <w:tcBorders>
              <w:top w:val="nil"/>
              <w:left w:val="nil"/>
              <w:bottom w:val="single" w:sz="8" w:space="0" w:color="auto"/>
              <w:right w:val="nil"/>
            </w:tcBorders>
            <w:shd w:val="clear" w:color="auto" w:fill="auto"/>
            <w:noWrap/>
            <w:vAlign w:val="center"/>
            <w:hideMark/>
          </w:tcPr>
          <w:p w14:paraId="449E293D" w14:textId="77777777" w:rsidR="00E93D2B" w:rsidRPr="00E057E5" w:rsidRDefault="00E93D2B" w:rsidP="00E300D6">
            <w:pPr>
              <w:pStyle w:val="TableText"/>
            </w:pPr>
            <w:r w:rsidRPr="00E057E5">
              <w:t>20</w:t>
            </w:r>
          </w:p>
        </w:tc>
        <w:tc>
          <w:tcPr>
            <w:tcW w:w="403" w:type="pct"/>
            <w:tcBorders>
              <w:top w:val="nil"/>
              <w:left w:val="nil"/>
              <w:bottom w:val="single" w:sz="8" w:space="0" w:color="auto"/>
              <w:right w:val="nil"/>
            </w:tcBorders>
            <w:shd w:val="clear" w:color="auto" w:fill="auto"/>
            <w:noWrap/>
            <w:vAlign w:val="center"/>
            <w:hideMark/>
          </w:tcPr>
          <w:p w14:paraId="02A0D2BE" w14:textId="77777777" w:rsidR="00E93D2B" w:rsidRPr="00E057E5" w:rsidRDefault="00E93D2B" w:rsidP="00E300D6">
            <w:pPr>
              <w:pStyle w:val="TableText"/>
            </w:pPr>
            <w:r w:rsidRPr="00E057E5">
              <w:t>22.8</w:t>
            </w:r>
          </w:p>
        </w:tc>
        <w:tc>
          <w:tcPr>
            <w:tcW w:w="183" w:type="pct"/>
            <w:tcBorders>
              <w:top w:val="nil"/>
              <w:left w:val="nil"/>
              <w:bottom w:val="single" w:sz="8" w:space="0" w:color="auto"/>
              <w:right w:val="nil"/>
            </w:tcBorders>
            <w:shd w:val="clear" w:color="auto" w:fill="auto"/>
            <w:noWrap/>
            <w:vAlign w:val="center"/>
            <w:hideMark/>
          </w:tcPr>
          <w:p w14:paraId="6EC184BC" w14:textId="77777777" w:rsidR="00E93D2B" w:rsidRPr="00E057E5" w:rsidRDefault="00E93D2B" w:rsidP="00E300D6">
            <w:pPr>
              <w:pStyle w:val="TableText"/>
            </w:pPr>
            <w:r w:rsidRPr="00E057E5">
              <w:t>±</w:t>
            </w:r>
          </w:p>
        </w:tc>
        <w:tc>
          <w:tcPr>
            <w:tcW w:w="304" w:type="pct"/>
            <w:tcBorders>
              <w:top w:val="nil"/>
              <w:left w:val="nil"/>
              <w:bottom w:val="single" w:sz="8" w:space="0" w:color="auto"/>
              <w:right w:val="nil"/>
            </w:tcBorders>
            <w:shd w:val="clear" w:color="auto" w:fill="auto"/>
            <w:noWrap/>
            <w:vAlign w:val="center"/>
            <w:hideMark/>
          </w:tcPr>
          <w:p w14:paraId="110E059B" w14:textId="77777777" w:rsidR="00E93D2B" w:rsidRPr="00E057E5" w:rsidRDefault="00E93D2B" w:rsidP="00E300D6">
            <w:pPr>
              <w:pStyle w:val="TableText"/>
            </w:pPr>
            <w:r w:rsidRPr="00E057E5">
              <w:t>1.2</w:t>
            </w:r>
          </w:p>
        </w:tc>
        <w:tc>
          <w:tcPr>
            <w:tcW w:w="403" w:type="pct"/>
            <w:tcBorders>
              <w:top w:val="nil"/>
              <w:left w:val="nil"/>
              <w:bottom w:val="single" w:sz="8" w:space="0" w:color="auto"/>
              <w:right w:val="nil"/>
            </w:tcBorders>
            <w:shd w:val="clear" w:color="auto" w:fill="auto"/>
            <w:noWrap/>
            <w:vAlign w:val="center"/>
            <w:hideMark/>
          </w:tcPr>
          <w:p w14:paraId="61F9C5AD" w14:textId="77777777" w:rsidR="00E93D2B" w:rsidRPr="00E057E5" w:rsidRDefault="00E93D2B" w:rsidP="00E300D6">
            <w:pPr>
              <w:pStyle w:val="TableText"/>
            </w:pPr>
            <w:r w:rsidRPr="00E057E5">
              <w:t>1.66</w:t>
            </w:r>
          </w:p>
        </w:tc>
        <w:tc>
          <w:tcPr>
            <w:tcW w:w="182" w:type="pct"/>
            <w:tcBorders>
              <w:top w:val="nil"/>
              <w:left w:val="nil"/>
              <w:bottom w:val="single" w:sz="8" w:space="0" w:color="auto"/>
              <w:right w:val="nil"/>
            </w:tcBorders>
            <w:shd w:val="clear" w:color="auto" w:fill="auto"/>
            <w:noWrap/>
            <w:vAlign w:val="center"/>
            <w:hideMark/>
          </w:tcPr>
          <w:p w14:paraId="46216ACB" w14:textId="77777777" w:rsidR="00E93D2B" w:rsidRPr="00E057E5" w:rsidRDefault="00E93D2B" w:rsidP="00E300D6">
            <w:pPr>
              <w:pStyle w:val="TableText"/>
            </w:pPr>
            <w:r w:rsidRPr="00E057E5">
              <w:t>±</w:t>
            </w:r>
          </w:p>
        </w:tc>
        <w:tc>
          <w:tcPr>
            <w:tcW w:w="404" w:type="pct"/>
            <w:tcBorders>
              <w:top w:val="nil"/>
              <w:left w:val="nil"/>
              <w:bottom w:val="single" w:sz="8" w:space="0" w:color="auto"/>
              <w:right w:val="nil"/>
            </w:tcBorders>
            <w:shd w:val="clear" w:color="auto" w:fill="auto"/>
            <w:noWrap/>
            <w:vAlign w:val="center"/>
            <w:hideMark/>
          </w:tcPr>
          <w:p w14:paraId="0B0ACBA3" w14:textId="77777777" w:rsidR="00E93D2B" w:rsidRPr="00E057E5" w:rsidRDefault="00E93D2B" w:rsidP="00E300D6">
            <w:pPr>
              <w:pStyle w:val="TableText"/>
            </w:pPr>
            <w:r w:rsidRPr="00E057E5">
              <w:t>0.09</w:t>
            </w:r>
          </w:p>
        </w:tc>
        <w:tc>
          <w:tcPr>
            <w:tcW w:w="403" w:type="pct"/>
            <w:tcBorders>
              <w:top w:val="nil"/>
              <w:left w:val="nil"/>
              <w:bottom w:val="single" w:sz="8" w:space="0" w:color="auto"/>
              <w:right w:val="nil"/>
            </w:tcBorders>
            <w:shd w:val="clear" w:color="auto" w:fill="auto"/>
            <w:noWrap/>
            <w:vAlign w:val="center"/>
            <w:hideMark/>
          </w:tcPr>
          <w:p w14:paraId="3832D02E" w14:textId="77777777" w:rsidR="00E93D2B" w:rsidRPr="00E057E5" w:rsidRDefault="00E93D2B" w:rsidP="00E300D6">
            <w:pPr>
              <w:pStyle w:val="TableText"/>
            </w:pPr>
            <w:r w:rsidRPr="00E057E5">
              <w:t>57.3</w:t>
            </w:r>
          </w:p>
        </w:tc>
        <w:tc>
          <w:tcPr>
            <w:tcW w:w="162" w:type="pct"/>
            <w:tcBorders>
              <w:top w:val="nil"/>
              <w:left w:val="nil"/>
              <w:bottom w:val="single" w:sz="8" w:space="0" w:color="auto"/>
              <w:right w:val="nil"/>
            </w:tcBorders>
            <w:shd w:val="clear" w:color="auto" w:fill="auto"/>
            <w:noWrap/>
            <w:vAlign w:val="center"/>
            <w:hideMark/>
          </w:tcPr>
          <w:p w14:paraId="106955BF" w14:textId="77777777" w:rsidR="00E93D2B" w:rsidRPr="00E057E5" w:rsidRDefault="00E93D2B" w:rsidP="00E300D6">
            <w:pPr>
              <w:pStyle w:val="TableText"/>
            </w:pPr>
            <w:r w:rsidRPr="00E057E5">
              <w:t>±</w:t>
            </w:r>
          </w:p>
        </w:tc>
        <w:tc>
          <w:tcPr>
            <w:tcW w:w="403" w:type="pct"/>
            <w:tcBorders>
              <w:top w:val="nil"/>
              <w:left w:val="nil"/>
              <w:bottom w:val="single" w:sz="8" w:space="0" w:color="auto"/>
              <w:right w:val="nil"/>
            </w:tcBorders>
            <w:shd w:val="clear" w:color="auto" w:fill="auto"/>
            <w:noWrap/>
            <w:vAlign w:val="center"/>
            <w:hideMark/>
          </w:tcPr>
          <w:p w14:paraId="340B3C7B" w14:textId="77777777" w:rsidR="00E93D2B" w:rsidRPr="00E057E5" w:rsidRDefault="00E93D2B" w:rsidP="00E300D6">
            <w:pPr>
              <w:pStyle w:val="TableText"/>
            </w:pPr>
            <w:r w:rsidRPr="00E057E5">
              <w:t>10.9</w:t>
            </w:r>
          </w:p>
        </w:tc>
      </w:tr>
    </w:tbl>
    <w:p w14:paraId="046EFFD3" w14:textId="77777777" w:rsidR="00E93D2B" w:rsidRPr="00622CB6" w:rsidRDefault="00E93D2B" w:rsidP="00E93D2B">
      <w:pPr>
        <w:pStyle w:val="Heading2"/>
      </w:pPr>
      <w:r w:rsidRPr="00622CB6">
        <w:rPr>
          <w:rFonts w:eastAsia="游明朝"/>
        </w:rPr>
        <w:t xml:space="preserve">Paired comparison </w:t>
      </w:r>
      <w:r w:rsidRPr="00622CB6">
        <w:t>experiment (Experiment 1)</w:t>
      </w:r>
    </w:p>
    <w:p w14:paraId="3158EE3C" w14:textId="6727C52C" w:rsidR="00E93D2B" w:rsidRDefault="00E93D2B" w:rsidP="00E93D2B">
      <w:pPr>
        <w:pStyle w:val="BodyText"/>
      </w:pPr>
      <w:r w:rsidRPr="00622CB6">
        <w:t xml:space="preserve">The subjects were irradiated with a combination of two </w:t>
      </w:r>
      <w:r w:rsidR="002C2E9B">
        <w:t xml:space="preserve">out of </w:t>
      </w:r>
      <w:r w:rsidRPr="00622CB6">
        <w:t xml:space="preserve">the </w:t>
      </w:r>
      <w:r>
        <w:t xml:space="preserve">following </w:t>
      </w:r>
      <w:r w:rsidRPr="00622CB6">
        <w:t>three wavelength range</w:t>
      </w:r>
      <w:r>
        <w:t>s</w:t>
      </w:r>
      <w:r w:rsidRPr="00622CB6">
        <w:t xml:space="preserve">: </w:t>
      </w:r>
    </w:p>
    <w:p w14:paraId="3BB8508F" w14:textId="77777777" w:rsidR="00E93D2B" w:rsidRDefault="00E93D2B" w:rsidP="00E93D2B">
      <w:pPr>
        <w:pStyle w:val="BodyText"/>
        <w:numPr>
          <w:ilvl w:val="0"/>
          <w:numId w:val="30"/>
        </w:numPr>
      </w:pPr>
      <w:r w:rsidRPr="00DB340B">
        <w:rPr>
          <w:b/>
          <w:bCs/>
        </w:rPr>
        <w:t>Radiation A</w:t>
      </w:r>
      <w:r w:rsidRPr="00622CB6">
        <w:t>: near-infrared range (0.8–1.4 µm)</w:t>
      </w:r>
    </w:p>
    <w:p w14:paraId="28F752D8" w14:textId="77777777" w:rsidR="00E93D2B" w:rsidRDefault="00E93D2B" w:rsidP="00E93D2B">
      <w:pPr>
        <w:pStyle w:val="BodyText"/>
        <w:numPr>
          <w:ilvl w:val="0"/>
          <w:numId w:val="30"/>
        </w:numPr>
      </w:pPr>
      <w:r w:rsidRPr="00DB340B">
        <w:rPr>
          <w:b/>
          <w:bCs/>
        </w:rPr>
        <w:t xml:space="preserve">Radiation </w:t>
      </w:r>
      <w:r w:rsidRPr="00134F2C">
        <w:rPr>
          <w:b/>
          <w:bCs/>
        </w:rPr>
        <w:t>B</w:t>
      </w:r>
      <w:r w:rsidRPr="00622CB6">
        <w:t xml:space="preserve">: </w:t>
      </w:r>
      <w:r>
        <w:t xml:space="preserve">mid- to </w:t>
      </w:r>
      <w:r w:rsidRPr="00622CB6">
        <w:t>far-infrared range (2.3–5.0 µm)</w:t>
      </w:r>
    </w:p>
    <w:p w14:paraId="3331FA97" w14:textId="77777777" w:rsidR="00E93D2B" w:rsidRDefault="00E93D2B" w:rsidP="00E93D2B">
      <w:pPr>
        <w:pStyle w:val="BodyText"/>
        <w:numPr>
          <w:ilvl w:val="0"/>
          <w:numId w:val="30"/>
        </w:numPr>
      </w:pPr>
      <w:r w:rsidRPr="00DB340B">
        <w:rPr>
          <w:b/>
          <w:bCs/>
        </w:rPr>
        <w:t xml:space="preserve">Radiation </w:t>
      </w:r>
      <w:r w:rsidRPr="00134F2C">
        <w:rPr>
          <w:b/>
          <w:bCs/>
        </w:rPr>
        <w:t>C</w:t>
      </w:r>
      <w:r w:rsidRPr="00622CB6">
        <w:t>: far-infrared range (</w:t>
      </w:r>
      <w:r>
        <w:t>2.3 µm and above</w:t>
      </w:r>
      <w:r w:rsidRPr="00622CB6">
        <w:t>)</w:t>
      </w:r>
    </w:p>
    <w:p w14:paraId="1F674FB2" w14:textId="42523F78" w:rsidR="00E93D2B" w:rsidRPr="00622CB6" w:rsidRDefault="00E93D2B" w:rsidP="00E93D2B">
      <w:pPr>
        <w:pStyle w:val="BodyText"/>
      </w:pPr>
      <w:r w:rsidRPr="00622CB6">
        <w:t>Th</w:t>
      </w:r>
      <w:r w:rsidR="004208F0">
        <w:t xml:space="preserve">e irradiation was applied to </w:t>
      </w:r>
      <w:r w:rsidRPr="00622CB6">
        <w:t>backs of their left and right hands through a circular irradiation port with a diameter of 6 cm</w:t>
      </w:r>
      <w:r w:rsidR="004208F0">
        <w:t>.</w:t>
      </w:r>
      <w:r w:rsidRPr="00622CB6">
        <w:t xml:space="preserve"> </w:t>
      </w:r>
      <w:r w:rsidR="004208F0">
        <w:t>T</w:t>
      </w:r>
      <w:r>
        <w:t xml:space="preserve">hey </w:t>
      </w:r>
      <w:r w:rsidRPr="00745EED">
        <w:t xml:space="preserve">rated </w:t>
      </w:r>
      <w:r w:rsidR="00772034">
        <w:t xml:space="preserve">the relative </w:t>
      </w:r>
      <w:r w:rsidRPr="00745EED">
        <w:t>thermal sensation caused by each pair of radiation types using pairwise comparison.</w:t>
      </w:r>
    </w:p>
    <w:p w14:paraId="59691529" w14:textId="77777777" w:rsidR="00E93D2B" w:rsidRPr="00622CB6" w:rsidRDefault="00E93D2B" w:rsidP="00E93D2B">
      <w:pPr>
        <w:pStyle w:val="Heading3"/>
      </w:pPr>
      <w:r w:rsidRPr="00622CB6">
        <w:t>Experimental conditions</w:t>
      </w:r>
    </w:p>
    <w:p w14:paraId="2F5DBA42" w14:textId="423F56CA" w:rsidR="00E93D2B" w:rsidRPr="00622CB6" w:rsidRDefault="00E93D2B" w:rsidP="00E93D2B">
      <w:pPr>
        <w:pStyle w:val="BodyText"/>
      </w:pPr>
      <w:r w:rsidRPr="00622CB6">
        <w:t>The thermal environment in the chamber was controlled so that the subject</w:t>
      </w:r>
      <w:r w:rsidR="00356152">
        <w:t>s were</w:t>
      </w:r>
      <w:r w:rsidRPr="00622CB6">
        <w:t xml:space="preserve"> in a thermally neutral state in </w:t>
      </w:r>
      <w:r w:rsidR="00356152">
        <w:t xml:space="preserve">a </w:t>
      </w:r>
      <w:r w:rsidRPr="00622CB6">
        <w:t>sitting position. The thermal environment</w:t>
      </w:r>
      <w:r w:rsidR="00356152">
        <w:t>al parameters</w:t>
      </w:r>
      <w:r w:rsidRPr="00622CB6">
        <w:t xml:space="preserve"> in the chamber </w:t>
      </w:r>
      <w:r w:rsidR="00356152">
        <w:t>were</w:t>
      </w:r>
      <w:r w:rsidRPr="00622CB6">
        <w:t xml:space="preserve"> measured at 10 min intervals using an amenity meter (</w:t>
      </w:r>
      <w:r w:rsidRPr="00DB340B">
        <w:t>Delta OHM</w:t>
      </w:r>
      <w:r w:rsidRPr="00622CB6">
        <w:t>, HD32.3)</w:t>
      </w:r>
      <w:r w:rsidR="00356152">
        <w:t>.</w:t>
      </w:r>
      <w:r w:rsidRPr="00622CB6">
        <w:t xml:space="preserve"> </w:t>
      </w:r>
      <w:r w:rsidR="00356152">
        <w:t>T</w:t>
      </w:r>
      <w:r w:rsidRPr="00622CB6">
        <w:t xml:space="preserve">he </w:t>
      </w:r>
      <w:r w:rsidR="00356152">
        <w:t>average</w:t>
      </w:r>
      <w:r w:rsidRPr="00622CB6">
        <w:t xml:space="preserve"> </w:t>
      </w:r>
      <w:r w:rsidR="00356152" w:rsidRPr="00622CB6">
        <w:t xml:space="preserve">air temperature </w:t>
      </w:r>
      <w:r w:rsidR="00356152">
        <w:t xml:space="preserve">was recorded at </w:t>
      </w:r>
      <w:r w:rsidR="00356152" w:rsidRPr="00622CB6">
        <w:t>25.3 °C</w:t>
      </w:r>
      <w:r w:rsidRPr="00622CB6">
        <w:t>, relative humidity</w:t>
      </w:r>
      <w:r w:rsidR="00356152">
        <w:t xml:space="preserve"> at </w:t>
      </w:r>
      <w:r w:rsidR="00356152" w:rsidRPr="00622CB6">
        <w:t>51%</w:t>
      </w:r>
      <w:r w:rsidRPr="00622CB6">
        <w:t>, mean radiant temperature</w:t>
      </w:r>
      <w:r w:rsidR="00356152">
        <w:t xml:space="preserve"> at </w:t>
      </w:r>
      <w:r w:rsidR="00356152" w:rsidRPr="00622CB6">
        <w:t>25.0 °C</w:t>
      </w:r>
      <w:r w:rsidRPr="00622CB6">
        <w:t xml:space="preserve">, and air velocity </w:t>
      </w:r>
      <w:r w:rsidR="00356152">
        <w:t xml:space="preserve">at </w:t>
      </w:r>
      <w:r w:rsidRPr="00622CB6">
        <w:t>0.0 m/s</w:t>
      </w:r>
      <w:r w:rsidR="00356152">
        <w:t>.</w:t>
      </w:r>
      <w:r w:rsidRPr="00622CB6">
        <w:t xml:space="preserve"> The subjects were asked to wear a </w:t>
      </w:r>
      <w:r w:rsidR="00356152">
        <w:t xml:space="preserve">specified </w:t>
      </w:r>
      <w:r w:rsidRPr="00622CB6">
        <w:t xml:space="preserve">clothing ensemble (face mask, T-shirt, underwear, short pants, and socks) to standardize clothing insulation. The clothing insulation </w:t>
      </w:r>
      <w:r>
        <w:t xml:space="preserve">of this </w:t>
      </w:r>
      <w:r w:rsidRPr="00622CB6">
        <w:t xml:space="preserve">ensemble was measured by using a thermal manikin in accordance with ISO 9920 (2007) </w:t>
      </w:r>
      <w:r w:rsidRPr="00622CB6">
        <w:fldChar w:fldCharType="begin" w:fldLock="1"/>
      </w:r>
      <w:r w:rsidR="007B2B48">
        <w:instrText>ADDIN CSL_CITATION {"citationItems":[{"id":"ITEM-1","itemData":{"id":"ITEM-1","issued":{"date-parts":[["2007"]]},"title":"ISO 9920:2007 - Ergonomics of the thermal environment - Estimation of thermal insulation and water vapour resistance of a clothing ensemble","type":"report"},"uris":["http://www.mendeley.com/documents/?uuid=cca10613-44ae-330d-90b5-21b7caf9f657"]}],"mendeley":{"formattedCitation":"[19]","plainTextFormattedCitation":"[19]","previouslyFormattedCitation":"[19]"},"properties":{"noteIndex":0},"schema":"https://github.com/citation-style-language/schema/raw/master/csl-citation.json"}</w:instrText>
      </w:r>
      <w:r w:rsidRPr="00622CB6">
        <w:fldChar w:fldCharType="separate"/>
      </w:r>
      <w:r w:rsidR="007B2B48" w:rsidRPr="007B2B48">
        <w:rPr>
          <w:noProof/>
        </w:rPr>
        <w:t>[19]</w:t>
      </w:r>
      <w:r w:rsidRPr="00622CB6">
        <w:fldChar w:fldCharType="end"/>
      </w:r>
      <w:r w:rsidRPr="00622CB6">
        <w:t>; the measured value for the whole body was 0.56 clo.</w:t>
      </w:r>
    </w:p>
    <w:p w14:paraId="39BF5330" w14:textId="391853EC" w:rsidR="00E93D2B" w:rsidRPr="00622CB6" w:rsidRDefault="00E93D2B" w:rsidP="00E93D2B">
      <w:pPr>
        <w:pStyle w:val="BodyText"/>
      </w:pPr>
      <w:r>
        <w:lastRenderedPageBreak/>
        <w:fldChar w:fldCharType="begin"/>
      </w:r>
      <w:r>
        <w:instrText xml:space="preserve"> REF _Ref150522920 \h  \* MERGEFORMAT </w:instrText>
      </w:r>
      <w:r>
        <w:fldChar w:fldCharType="separate"/>
      </w:r>
      <w:r w:rsidR="003A633B" w:rsidRPr="00622CB6">
        <w:t xml:space="preserve">Fig. </w:t>
      </w:r>
      <w:r w:rsidR="003A633B">
        <w:rPr>
          <w:noProof/>
        </w:rPr>
        <w:t>2</w:t>
      </w:r>
      <w:r>
        <w:fldChar w:fldCharType="end"/>
      </w:r>
      <w:r>
        <w:t xml:space="preserve"> </w:t>
      </w:r>
      <w:r w:rsidRPr="00622CB6">
        <w:t xml:space="preserve">shows </w:t>
      </w:r>
      <w:r w:rsidR="00356152">
        <w:t xml:space="preserve">an inner view </w:t>
      </w:r>
      <w:r w:rsidRPr="00622CB6">
        <w:t>of the experimental equipment. In this experiment, an artificial solar lamp (</w:t>
      </w:r>
      <w:r w:rsidRPr="00DB340B">
        <w:t>SERIC</w:t>
      </w:r>
      <w:r w:rsidRPr="00622CB6">
        <w:t>, XELIOS XG-500B) and a ceramic heater with high emissivity (</w:t>
      </w:r>
      <w:r w:rsidRPr="00DB340B">
        <w:t>SAKAGUCHI E.H VOC CORP.</w:t>
      </w:r>
      <w:r w:rsidRPr="00622CB6">
        <w:t>,</w:t>
      </w:r>
      <w:r w:rsidR="00356152">
        <w:t xml:space="preserve"> </w:t>
      </w:r>
      <w:r w:rsidRPr="00622CB6">
        <w:t xml:space="preserve">average emissivity of 0.97 in the wavelength range of 2 – 25 µm) were used as </w:t>
      </w:r>
      <w:r w:rsidR="00356152">
        <w:t xml:space="preserve">the </w:t>
      </w:r>
      <w:r w:rsidRPr="00622CB6">
        <w:t>radiation source</w:t>
      </w:r>
      <w:r w:rsidR="004D0833">
        <w:t>s</w:t>
      </w:r>
      <w:r w:rsidRPr="00622CB6">
        <w:t xml:space="preserve">. </w:t>
      </w:r>
      <w:r>
        <w:t xml:space="preserve">Radiation A </w:t>
      </w:r>
      <w:r w:rsidRPr="00622CB6">
        <w:t>(0.8–1.4 µm) and B (2.3–5.0 µm) were created by combining these sources with special filters (</w:t>
      </w:r>
      <w:hyperlink r:id="rId10" w:history="1">
        <w:r w:rsidRPr="00DB340B">
          <w:t>Optical Coatings Japan</w:t>
        </w:r>
      </w:hyperlink>
      <w:r w:rsidRPr="00BD00DF">
        <w:t>, custom-made) that transmit</w:t>
      </w:r>
      <w:r w:rsidR="004D0833">
        <w:t xml:space="preserve"> radiation</w:t>
      </w:r>
      <w:r w:rsidRPr="00BD00DF">
        <w:t xml:space="preserve"> </w:t>
      </w:r>
      <w:r w:rsidR="004D0833">
        <w:t xml:space="preserve">in </w:t>
      </w:r>
      <w:r w:rsidRPr="00BD00DF">
        <w:t>only certain wavelength range</w:t>
      </w:r>
      <w:r w:rsidR="004D0833">
        <w:t>s</w:t>
      </w:r>
      <w:r w:rsidRPr="00BD00DF">
        <w:t xml:space="preserve">. No filter was used for </w:t>
      </w:r>
      <w:r>
        <w:t>R</w:t>
      </w:r>
      <w:r w:rsidRPr="00BD00DF">
        <w:t>adiati</w:t>
      </w:r>
      <w:r w:rsidRPr="00622CB6">
        <w:t>on C (</w:t>
      </w:r>
      <w:r>
        <w:t>2.3 µm and above</w:t>
      </w:r>
      <w:r w:rsidRPr="00622CB6">
        <w:t xml:space="preserve">). </w:t>
      </w:r>
      <w:r>
        <w:t>T</w:t>
      </w:r>
      <w:r w:rsidRPr="00745EED">
        <w:t>o eliminate the influence of visual effects on the experimental results</w:t>
      </w:r>
      <w:r>
        <w:t>, t</w:t>
      </w:r>
      <w:r w:rsidRPr="00622CB6">
        <w:t>he</w:t>
      </w:r>
      <w:r w:rsidR="004D0833">
        <w:t xml:space="preserve"> </w:t>
      </w:r>
      <w:r w:rsidRPr="00622CB6">
        <w:t>equipment was designed so that the subject</w:t>
      </w:r>
      <w:r w:rsidR="004D0833">
        <w:t>s</w:t>
      </w:r>
      <w:r w:rsidRPr="00622CB6">
        <w:t xml:space="preserve"> could not see the radiation source</w:t>
      </w:r>
      <w:r w:rsidR="004D0833">
        <w:t>s</w:t>
      </w:r>
      <w:r w:rsidRPr="00622CB6">
        <w:t>. This equipment was made of stainless steel, and its inner surface was mirror-finished to minimize the effect of radiation from it on the experimental results.</w:t>
      </w:r>
    </w:p>
    <w:p w14:paraId="7BE730C6" w14:textId="386C626A" w:rsidR="00E93D2B" w:rsidRPr="00622CB6" w:rsidRDefault="00E93D2B" w:rsidP="00E93D2B">
      <w:pPr>
        <w:pStyle w:val="BodyText"/>
      </w:pPr>
      <w:r>
        <w:fldChar w:fldCharType="begin"/>
      </w:r>
      <w:r>
        <w:instrText xml:space="preserve"> REF _Ref150522922 \h  \* MERGEFORMAT </w:instrText>
      </w:r>
      <w:r>
        <w:fldChar w:fldCharType="separate"/>
      </w:r>
      <w:r w:rsidR="003A633B" w:rsidRPr="00622CB6">
        <w:t xml:space="preserve">Fig. </w:t>
      </w:r>
      <w:r w:rsidR="003A633B">
        <w:rPr>
          <w:noProof/>
        </w:rPr>
        <w:t>3</w:t>
      </w:r>
      <w:r>
        <w:fldChar w:fldCharType="end"/>
      </w:r>
      <w:r>
        <w:t xml:space="preserve"> </w:t>
      </w:r>
      <w:r w:rsidRPr="00622CB6">
        <w:t xml:space="preserve">shows the relative spectral </w:t>
      </w:r>
      <w:r w:rsidR="004D0833">
        <w:t>irradiance</w:t>
      </w:r>
      <w:r w:rsidRPr="00622CB6">
        <w:t xml:space="preserve"> of each radiation source and the spectral transmittance of the filters.</w:t>
      </w:r>
      <w:r w:rsidRPr="008610EC">
        <w:t xml:space="preserve"> </w:t>
      </w:r>
      <w:r w:rsidR="004D0833">
        <w:t>We measured t</w:t>
      </w:r>
      <w:r w:rsidRPr="008610EC">
        <w:t>he spectrum of Radiation</w:t>
      </w:r>
      <w:r w:rsidR="004D0833">
        <w:t xml:space="preserve"> A, while the spectra </w:t>
      </w:r>
      <w:r w:rsidRPr="008610EC">
        <w:t xml:space="preserve">of </w:t>
      </w:r>
      <w:r>
        <w:t xml:space="preserve">Radiation B </w:t>
      </w:r>
      <w:r w:rsidRPr="008610EC">
        <w:t xml:space="preserve">and C </w:t>
      </w:r>
      <w:r w:rsidR="004D0833">
        <w:t>were</w:t>
      </w:r>
      <w:r w:rsidRPr="008610EC">
        <w:t xml:space="preserve"> estimated based on Planc</w:t>
      </w:r>
      <w:r w:rsidR="00DE2727">
        <w:t>k</w:t>
      </w:r>
      <w:r>
        <w:t>’</w:t>
      </w:r>
      <w:r w:rsidRPr="008610EC">
        <w:t>s law</w:t>
      </w:r>
      <w:r>
        <w:t xml:space="preserve"> </w:t>
      </w:r>
      <w:r w:rsidRPr="00622CB6">
        <w:t>using the surface temperature and spectral emissivity of the ceramic heaters because it was very difficult to measure the spectral irradiance in the infrared range</w:t>
      </w:r>
      <w:r>
        <w:t xml:space="preserve"> (</w:t>
      </w:r>
      <w:r>
        <w:fldChar w:fldCharType="begin"/>
      </w:r>
      <w:r>
        <w:instrText xml:space="preserve"> REF _Ref150522922 \h  \* MERGEFORMAT </w:instrText>
      </w:r>
      <w:r>
        <w:fldChar w:fldCharType="separate"/>
      </w:r>
      <w:r w:rsidR="003A633B" w:rsidRPr="00622CB6">
        <w:t xml:space="preserve">Fig. </w:t>
      </w:r>
      <w:r w:rsidR="003A633B">
        <w:rPr>
          <w:noProof/>
        </w:rPr>
        <w:t>3</w:t>
      </w:r>
      <w:r>
        <w:fldChar w:fldCharType="end"/>
      </w:r>
      <w:r>
        <w:t>a)</w:t>
      </w:r>
      <w:r w:rsidRPr="00622CB6">
        <w:t xml:space="preserve">. Both filters had extremely high spectral transmittance in </w:t>
      </w:r>
      <w:r w:rsidR="004D0833">
        <w:t>their targeted</w:t>
      </w:r>
      <w:r w:rsidRPr="00622CB6">
        <w:t xml:space="preserve"> </w:t>
      </w:r>
      <w:r>
        <w:t>wavelength range</w:t>
      </w:r>
      <w:r w:rsidR="004D0833">
        <w:t>s</w:t>
      </w:r>
      <w:r>
        <w:t xml:space="preserve"> (</w:t>
      </w:r>
      <w:r>
        <w:fldChar w:fldCharType="begin"/>
      </w:r>
      <w:r>
        <w:instrText xml:space="preserve"> REF _Ref150522922 \h  \* MERGEFORMAT </w:instrText>
      </w:r>
      <w:r>
        <w:fldChar w:fldCharType="separate"/>
      </w:r>
      <w:r w:rsidR="003A633B" w:rsidRPr="00622CB6">
        <w:t xml:space="preserve">Fig. </w:t>
      </w:r>
      <w:r w:rsidR="003A633B">
        <w:rPr>
          <w:noProof/>
        </w:rPr>
        <w:t>3</w:t>
      </w:r>
      <w:r>
        <w:fldChar w:fldCharType="end"/>
      </w:r>
      <w:r>
        <w:t>b)</w:t>
      </w:r>
      <w:r w:rsidRPr="00622CB6">
        <w:t>.</w:t>
      </w:r>
    </w:p>
    <w:p w14:paraId="6F47220C" w14:textId="1B50BF03" w:rsidR="00E93D2B" w:rsidRPr="00DB340B" w:rsidRDefault="00E93D2B" w:rsidP="00E93D2B">
      <w:pPr>
        <w:pStyle w:val="BodyText"/>
        <w:rPr>
          <w:color w:val="000000" w:themeColor="text1"/>
        </w:rPr>
      </w:pPr>
      <w:r w:rsidRPr="00622CB6">
        <w:t>The blackbody temperature was measured using a heat flow sensor (</w:t>
      </w:r>
      <w:r w:rsidRPr="00DB340B">
        <w:t>ETO DENKI</w:t>
      </w:r>
      <w:r w:rsidRPr="00622CB6">
        <w:t xml:space="preserve">, M55A) at the same position as the irradiated area (back of the hand) before </w:t>
      </w:r>
      <w:r w:rsidR="008410C8">
        <w:t xml:space="preserve">the experiment </w:t>
      </w:r>
      <w:r w:rsidRPr="00622CB6">
        <w:t>so that the amount of sensible heat loss under each condition was equal. The output</w:t>
      </w:r>
      <w:r w:rsidR="008410C8">
        <w:t>s</w:t>
      </w:r>
      <w:r w:rsidRPr="00622CB6">
        <w:t xml:space="preserve"> of the radiation source</w:t>
      </w:r>
      <w:r w:rsidR="008410C8">
        <w:t>s</w:t>
      </w:r>
      <w:r w:rsidRPr="00622CB6">
        <w:t xml:space="preserve"> w</w:t>
      </w:r>
      <w:r w:rsidR="008410C8">
        <w:t>ere</w:t>
      </w:r>
      <w:r w:rsidRPr="00622CB6">
        <w:t xml:space="preserve"> adjusted so that the black body temperature</w:t>
      </w:r>
      <w:r w:rsidR="008410C8">
        <w:t>s</w:t>
      </w:r>
      <w:r w:rsidRPr="00622CB6">
        <w:t xml:space="preserve"> </w:t>
      </w:r>
      <w:r w:rsidR="008410C8">
        <w:t xml:space="preserve">at different points </w:t>
      </w:r>
      <w:r w:rsidRPr="00622CB6">
        <w:t>w</w:t>
      </w:r>
      <w:r w:rsidR="008410C8">
        <w:t>ere</w:t>
      </w:r>
      <w:r w:rsidRPr="00622CB6">
        <w:t xml:space="preserve"> 37.0 °C. </w:t>
      </w:r>
      <w:r w:rsidR="008410C8">
        <w:t xml:space="preserve">To double-check the irradiance of each radiation, </w:t>
      </w:r>
      <w:r w:rsidRPr="00622CB6">
        <w:t>long-</w:t>
      </w:r>
      <w:r>
        <w:t xml:space="preserve"> </w:t>
      </w:r>
      <w:r w:rsidRPr="00622CB6">
        <w:t xml:space="preserve">and short-wavelength </w:t>
      </w:r>
      <w:r>
        <w:t>radiation</w:t>
      </w:r>
      <w:r w:rsidRPr="00622CB6">
        <w:t xml:space="preserve"> for each condition </w:t>
      </w:r>
      <w:r>
        <w:t>was</w:t>
      </w:r>
      <w:r w:rsidRPr="00622CB6">
        <w:t xml:space="preserve"> measured using a</w:t>
      </w:r>
      <w:r w:rsidR="0004720A">
        <w:t xml:space="preserve"> </w:t>
      </w:r>
      <w:r w:rsidRPr="00622CB6">
        <w:t>radiometer (</w:t>
      </w:r>
      <w:r w:rsidRPr="00DB340B">
        <w:t>EKO</w:t>
      </w:r>
      <w:r w:rsidRPr="00622CB6">
        <w:t>, MR-60)</w:t>
      </w:r>
      <w:r>
        <w:t>.</w:t>
      </w:r>
      <w:r w:rsidRPr="00622CB6">
        <w:t xml:space="preserve"> </w:t>
      </w:r>
      <w:r>
        <w:t xml:space="preserve">This device can </w:t>
      </w:r>
      <w:r w:rsidRPr="00622CB6">
        <w:t>measur</w:t>
      </w:r>
      <w:r>
        <w:t>e</w:t>
      </w:r>
      <w:r w:rsidRPr="00622CB6">
        <w:t xml:space="preserve"> shortwave </w:t>
      </w:r>
      <w:r w:rsidRPr="00622CB6">
        <w:rPr>
          <w:rFonts w:eastAsia="Yu Gothic"/>
          <w:color w:val="000000"/>
          <w:szCs w:val="21"/>
        </w:rPr>
        <w:t>(0.285–2.800 µm)</w:t>
      </w:r>
      <w:r w:rsidRPr="00622CB6">
        <w:rPr>
          <w:rFonts w:eastAsia="Yu Gothic"/>
          <w:color w:val="000000"/>
          <w:sz w:val="22"/>
        </w:rPr>
        <w:t xml:space="preserve"> </w:t>
      </w:r>
      <w:r w:rsidRPr="00622CB6">
        <w:t xml:space="preserve">and longwave </w:t>
      </w:r>
      <w:r w:rsidRPr="00622CB6">
        <w:rPr>
          <w:rFonts w:eastAsia="Yu Gothic"/>
          <w:color w:val="000000"/>
          <w:szCs w:val="21"/>
        </w:rPr>
        <w:t xml:space="preserve">(3–50 µm) </w:t>
      </w:r>
      <w:r w:rsidRPr="00622CB6">
        <w:t>radiation in</w:t>
      </w:r>
      <w:r w:rsidR="008410C8">
        <w:t xml:space="preserve"> </w:t>
      </w:r>
      <w:r w:rsidRPr="00622CB6">
        <w:t xml:space="preserve">upward and downward directions. The measurement results are presented in </w:t>
      </w:r>
      <w:r>
        <w:fldChar w:fldCharType="begin"/>
      </w:r>
      <w:r>
        <w:instrText xml:space="preserve"> REF _Ref150523194 \h  \* MERGEFORMAT </w:instrText>
      </w:r>
      <w:r>
        <w:fldChar w:fldCharType="separate"/>
      </w:r>
      <w:r w:rsidR="003A633B" w:rsidRPr="00622CB6">
        <w:t xml:space="preserve">Table </w:t>
      </w:r>
      <w:r w:rsidR="003A633B">
        <w:rPr>
          <w:noProof/>
        </w:rPr>
        <w:t>2</w:t>
      </w:r>
      <w:r>
        <w:fldChar w:fldCharType="end"/>
      </w:r>
      <w:r w:rsidRPr="00622CB6">
        <w:t xml:space="preserve">. The </w:t>
      </w:r>
      <w:r w:rsidR="00134F2C">
        <w:t xml:space="preserve">heat flux by </w:t>
      </w:r>
      <w:r w:rsidRPr="00622CB6">
        <w:t xml:space="preserve">downward total irradiance was almost the same for each condition, although the value for </w:t>
      </w:r>
      <w:r>
        <w:t xml:space="preserve">Radiation B </w:t>
      </w:r>
      <w:r w:rsidRPr="00622CB6">
        <w:t xml:space="preserve">was slightly smaller than those for </w:t>
      </w:r>
      <w:r>
        <w:t xml:space="preserve">Radiation A </w:t>
      </w:r>
      <w:r w:rsidRPr="00622CB6">
        <w:t xml:space="preserve">and C at constant blackbody temperature. The main reason for this might be the measurement accuracy and range of the radiometer used in this study. It might be difficult for it to measure radiation </w:t>
      </w:r>
      <w:r w:rsidR="00E74A96">
        <w:t>in</w:t>
      </w:r>
      <w:r w:rsidRPr="00622CB6">
        <w:t xml:space="preserve"> 2.8 µm to 3.0 µm, which is the gap between the long-</w:t>
      </w:r>
      <w:r>
        <w:t xml:space="preserve"> </w:t>
      </w:r>
      <w:r w:rsidRPr="00622CB6">
        <w:t>and short-wavelength measurement ranges</w:t>
      </w:r>
      <w:r w:rsidR="00E74A96">
        <w:t>.</w:t>
      </w:r>
      <w:r w:rsidRPr="00622CB6">
        <w:t xml:space="preserve"> </w:t>
      </w:r>
      <w:r w:rsidR="00E74A96" w:rsidRPr="00E74A96">
        <w:t>Consequently</w:t>
      </w:r>
      <w:r w:rsidR="00E74A96">
        <w:t xml:space="preserve">, </w:t>
      </w:r>
      <w:r>
        <w:t xml:space="preserve">Radiation B </w:t>
      </w:r>
      <w:r w:rsidR="0004720A">
        <w:t>which</w:t>
      </w:r>
      <w:r w:rsidRPr="00622CB6">
        <w:t xml:space="preserve"> has a higher intensity in that range </w:t>
      </w:r>
      <w:r w:rsidR="00E74A96">
        <w:t xml:space="preserve">may </w:t>
      </w:r>
      <w:r w:rsidRPr="00622CB6">
        <w:t>bec</w:t>
      </w:r>
      <w:r w:rsidR="00E74A96">
        <w:t>o</w:t>
      </w:r>
      <w:r w:rsidRPr="00622CB6">
        <w:t xml:space="preserve">me smaller than others. Similarly, some of the irradiance of </w:t>
      </w:r>
      <w:r>
        <w:t xml:space="preserve">Radiation C </w:t>
      </w:r>
      <w:r w:rsidRPr="00622CB6">
        <w:t xml:space="preserve">might not be measured. </w:t>
      </w:r>
      <w:r w:rsidRPr="00447611">
        <w:rPr>
          <w:color w:val="000000" w:themeColor="text1"/>
        </w:rPr>
        <w:t xml:space="preserve">The </w:t>
      </w:r>
      <w:r w:rsidR="00134F2C">
        <w:rPr>
          <w:color w:val="000000" w:themeColor="text1"/>
        </w:rPr>
        <w:t xml:space="preserve">heat flux by </w:t>
      </w:r>
      <w:r w:rsidRPr="00447611">
        <w:rPr>
          <w:color w:val="000000" w:themeColor="text1"/>
        </w:rPr>
        <w:t xml:space="preserve">irradiance </w:t>
      </w:r>
      <w:r w:rsidR="00134F2C">
        <w:rPr>
          <w:i/>
          <w:iCs/>
          <w:color w:val="000000" w:themeColor="text1"/>
        </w:rPr>
        <w:t>q</w:t>
      </w:r>
      <w:r w:rsidR="00134F2C" w:rsidRPr="00134F2C">
        <w:rPr>
          <w:i/>
          <w:iCs/>
          <w:color w:val="000000" w:themeColor="text1"/>
          <w:vertAlign w:val="subscript"/>
        </w:rPr>
        <w:t>ir</w:t>
      </w:r>
      <w:r w:rsidRPr="00447611">
        <w:rPr>
          <w:color w:val="000000" w:themeColor="text1"/>
          <w:vertAlign w:val="subscript"/>
        </w:rPr>
        <w:t>[</w:t>
      </w:r>
      <w:r w:rsidRPr="00447611">
        <w:rPr>
          <w:i/>
          <w:iCs/>
          <w:color w:val="000000" w:themeColor="text1"/>
          <w:vertAlign w:val="subscript"/>
        </w:rPr>
        <w:t>i</w:t>
      </w:r>
      <w:r w:rsidRPr="00447611">
        <w:rPr>
          <w:color w:val="000000" w:themeColor="text1"/>
          <w:vertAlign w:val="subscript"/>
        </w:rPr>
        <w:t>]</w:t>
      </w:r>
      <w:r w:rsidRPr="00447611">
        <w:rPr>
          <w:color w:val="000000" w:themeColor="text1"/>
        </w:rPr>
        <w:t xml:space="preserve"> in each wavelength range (A, B, </w:t>
      </w:r>
      <w:r w:rsidR="00E74A96">
        <w:rPr>
          <w:color w:val="000000" w:themeColor="text1"/>
        </w:rPr>
        <w:t>or</w:t>
      </w:r>
      <w:r w:rsidRPr="00447611">
        <w:rPr>
          <w:color w:val="000000" w:themeColor="text1"/>
        </w:rPr>
        <w:t xml:space="preserve"> C) that the skin receives </w:t>
      </w:r>
      <w:r w:rsidR="00E74A96">
        <w:rPr>
          <w:color w:val="000000" w:themeColor="text1"/>
        </w:rPr>
        <w:t xml:space="preserve">is calculated </w:t>
      </w:r>
      <w:r w:rsidRPr="00447611">
        <w:rPr>
          <w:color w:val="000000" w:themeColor="text1"/>
        </w:rPr>
        <w:t xml:space="preserve">as </w:t>
      </w:r>
      <w:r w:rsidR="00E74A96">
        <w:rPr>
          <w:color w:val="000000" w:themeColor="text1"/>
        </w:rPr>
        <w:t xml:space="preserve">described </w:t>
      </w:r>
      <w:r w:rsidRPr="00447611">
        <w:rPr>
          <w:color w:val="000000" w:themeColor="text1"/>
        </w:rPr>
        <w:t xml:space="preserve">in Eq. </w:t>
      </w:r>
      <w:r w:rsidR="00344CD5">
        <w:rPr>
          <w:color w:val="000000" w:themeColor="text1"/>
        </w:rPr>
        <w:fldChar w:fldCharType="begin"/>
      </w:r>
      <w:r w:rsidR="00344CD5">
        <w:rPr>
          <w:color w:val="000000" w:themeColor="text1"/>
        </w:rPr>
        <w:instrText xml:space="preserve"> REF _Ref153205424 \h </w:instrText>
      </w:r>
      <w:r w:rsidR="00344CD5">
        <w:rPr>
          <w:color w:val="000000" w:themeColor="text1"/>
        </w:rPr>
      </w:r>
      <w:r w:rsidR="00344CD5">
        <w:rPr>
          <w:color w:val="000000" w:themeColor="text1"/>
        </w:rPr>
        <w:fldChar w:fldCharType="separate"/>
      </w:r>
      <w:r w:rsidR="003A633B" w:rsidRPr="00344CD5">
        <w:t>(</w:t>
      </w:r>
      <w:r w:rsidR="003A633B">
        <w:rPr>
          <w:noProof/>
        </w:rPr>
        <w:t>1</w:t>
      </w:r>
      <w:r w:rsidR="003A633B" w:rsidRPr="00344CD5">
        <w:t>)</w:t>
      </w:r>
      <w:r w:rsidR="00344CD5">
        <w:rPr>
          <w:color w:val="000000" w:themeColor="text1"/>
        </w:rPr>
        <w:fldChar w:fldCharType="end"/>
      </w:r>
      <w:r w:rsidR="00344CD5">
        <w:rPr>
          <w:color w:val="000000" w:themeColor="text1"/>
        </w:rPr>
        <w:t xml:space="preserve"> </w:t>
      </w:r>
      <w:r w:rsidRPr="00447611">
        <w:rPr>
          <w:color w:val="000000" w:themeColor="text1"/>
        </w:rPr>
        <w:t xml:space="preserve">by adding the difference between the measured downward longwave irradiance </w:t>
      </w:r>
      <w:r w:rsidR="00134F2C">
        <w:rPr>
          <w:i/>
          <w:iCs/>
          <w:color w:val="000000" w:themeColor="text1"/>
        </w:rPr>
        <w:t>q</w:t>
      </w:r>
      <w:r w:rsidR="00134F2C" w:rsidRPr="00134F2C">
        <w:rPr>
          <w:color w:val="000000" w:themeColor="text1"/>
          <w:vertAlign w:val="subscript"/>
        </w:rPr>
        <w:t>ir,lw</w:t>
      </w:r>
      <w:r w:rsidR="00134F2C" w:rsidRPr="00447611">
        <w:rPr>
          <w:color w:val="000000" w:themeColor="text1"/>
          <w:vertAlign w:val="subscript"/>
        </w:rPr>
        <w:t>[</w:t>
      </w:r>
      <w:r w:rsidR="00134F2C" w:rsidRPr="00447611">
        <w:rPr>
          <w:i/>
          <w:iCs/>
          <w:color w:val="000000" w:themeColor="text1"/>
          <w:vertAlign w:val="subscript"/>
        </w:rPr>
        <w:t>i</w:t>
      </w:r>
      <w:r w:rsidR="00134F2C" w:rsidRPr="00447611">
        <w:rPr>
          <w:color w:val="000000" w:themeColor="text1"/>
          <w:vertAlign w:val="subscript"/>
        </w:rPr>
        <w:t>]</w:t>
      </w:r>
      <w:r w:rsidR="00134F2C">
        <w:rPr>
          <w:color w:val="000000" w:themeColor="text1"/>
          <w:vertAlign w:val="subscript"/>
        </w:rPr>
        <w:t xml:space="preserve"> </w:t>
      </w:r>
      <w:r w:rsidRPr="00447611">
        <w:rPr>
          <w:color w:val="000000" w:themeColor="text1"/>
        </w:rPr>
        <w:t>and radiosity from the skin surface</w:t>
      </w:r>
      <w:r w:rsidR="00344CD5" w:rsidRPr="00344CD5">
        <w:rPr>
          <w:i/>
          <w:iCs/>
          <w:color w:val="000000" w:themeColor="text1"/>
        </w:rPr>
        <w:t xml:space="preserve"> </w:t>
      </w:r>
      <w:r w:rsidR="00344CD5" w:rsidRPr="00447611">
        <w:rPr>
          <w:i/>
          <w:iCs/>
          <w:color w:val="000000" w:themeColor="text1"/>
        </w:rPr>
        <w:t>εσ</w:t>
      </w:r>
      <w:r w:rsidR="00344CD5" w:rsidRPr="00447611">
        <w:rPr>
          <w:color w:val="000000" w:themeColor="text1"/>
        </w:rPr>
        <w:t>(</w:t>
      </w:r>
      <w:r w:rsidR="00344CD5" w:rsidRPr="00447611">
        <w:rPr>
          <w:i/>
          <w:iCs/>
          <w:color w:val="000000" w:themeColor="text1"/>
        </w:rPr>
        <w:t>T</w:t>
      </w:r>
      <w:r w:rsidR="00344CD5" w:rsidRPr="00756030">
        <w:rPr>
          <w:color w:val="000000" w:themeColor="text1"/>
          <w:vertAlign w:val="subscript"/>
        </w:rPr>
        <w:t>sk</w:t>
      </w:r>
      <w:r w:rsidR="00344CD5" w:rsidRPr="00447611">
        <w:rPr>
          <w:color w:val="000000" w:themeColor="text1"/>
          <w:vertAlign w:val="subscript"/>
        </w:rPr>
        <w:t>[</w:t>
      </w:r>
      <w:r w:rsidR="00344CD5" w:rsidRPr="00447611">
        <w:rPr>
          <w:i/>
          <w:iCs/>
          <w:color w:val="000000" w:themeColor="text1"/>
          <w:vertAlign w:val="subscript"/>
        </w:rPr>
        <w:t>i</w:t>
      </w:r>
      <w:r w:rsidR="00344CD5" w:rsidRPr="00447611">
        <w:rPr>
          <w:color w:val="000000" w:themeColor="text1"/>
          <w:vertAlign w:val="subscript"/>
        </w:rPr>
        <w:t>]</w:t>
      </w:r>
      <w:r w:rsidR="00344CD5" w:rsidRPr="00447611">
        <w:rPr>
          <w:color w:val="000000" w:themeColor="text1"/>
        </w:rPr>
        <w:t xml:space="preserve"> + 273.15)</w:t>
      </w:r>
      <w:r w:rsidR="00344CD5" w:rsidRPr="00447611">
        <w:rPr>
          <w:color w:val="000000" w:themeColor="text1"/>
          <w:vertAlign w:val="superscript"/>
        </w:rPr>
        <w:t xml:space="preserve"> 4</w:t>
      </w:r>
      <w:r w:rsidR="00344CD5" w:rsidRPr="00447611">
        <w:rPr>
          <w:color w:val="000000" w:themeColor="text1"/>
        </w:rPr>
        <w:t xml:space="preserve"> </w:t>
      </w:r>
      <w:r w:rsidRPr="00447611">
        <w:rPr>
          <w:color w:val="000000" w:themeColor="text1"/>
        </w:rPr>
        <w:t>to the measured downward shortwave radiation</w:t>
      </w:r>
      <w:r w:rsidRPr="00447611">
        <w:rPr>
          <w:i/>
          <w:iCs/>
          <w:color w:val="000000" w:themeColor="text1"/>
        </w:rPr>
        <w:t xml:space="preserve"> </w:t>
      </w:r>
      <w:r w:rsidR="00134F2C">
        <w:rPr>
          <w:i/>
          <w:iCs/>
          <w:color w:val="000000" w:themeColor="text1"/>
        </w:rPr>
        <w:t>q</w:t>
      </w:r>
      <w:r w:rsidR="00134F2C">
        <w:rPr>
          <w:color w:val="000000" w:themeColor="text1"/>
          <w:vertAlign w:val="subscript"/>
        </w:rPr>
        <w:t>ir,s</w:t>
      </w:r>
      <w:r w:rsidRPr="00756030">
        <w:rPr>
          <w:color w:val="000000" w:themeColor="text1"/>
          <w:vertAlign w:val="subscript"/>
        </w:rPr>
        <w:t>w</w:t>
      </w:r>
      <w:r w:rsidRPr="00447611">
        <w:rPr>
          <w:color w:val="000000" w:themeColor="text1"/>
          <w:vertAlign w:val="subscript"/>
        </w:rPr>
        <w:t>[</w:t>
      </w:r>
      <w:r w:rsidRPr="00447611">
        <w:rPr>
          <w:i/>
          <w:iCs/>
          <w:color w:val="000000" w:themeColor="text1"/>
          <w:vertAlign w:val="subscript"/>
        </w:rPr>
        <w:t>i</w:t>
      </w:r>
      <w:r w:rsidRPr="00447611">
        <w:rPr>
          <w:color w:val="000000" w:themeColor="text1"/>
          <w:vertAlign w:val="subscript"/>
        </w:rPr>
        <w:t>]</w:t>
      </w:r>
      <w:r w:rsidR="00344CD5">
        <w:rPr>
          <w:color w:val="000000" w:themeColor="text1"/>
        </w:rPr>
        <w:t>,</w:t>
      </w:r>
      <w:r w:rsidRPr="00447611">
        <w:rPr>
          <w:color w:val="000000" w:themeColor="text1"/>
        </w:rPr>
        <w:t xml:space="preserve"> where </w:t>
      </w:r>
      <w:r w:rsidRPr="00447611">
        <w:rPr>
          <w:i/>
          <w:iCs/>
          <w:color w:val="000000" w:themeColor="text1"/>
        </w:rPr>
        <w:t xml:space="preserve">i </w:t>
      </w:r>
      <w:r w:rsidRPr="00447611">
        <w:rPr>
          <w:color w:val="000000" w:themeColor="text1"/>
        </w:rPr>
        <w:t xml:space="preserve">represents each wavelength range (A, B, </w:t>
      </w:r>
      <w:r>
        <w:rPr>
          <w:color w:val="000000" w:themeColor="text1"/>
        </w:rPr>
        <w:t>or</w:t>
      </w:r>
      <w:r w:rsidRPr="00447611">
        <w:rPr>
          <w:color w:val="000000" w:themeColor="text1"/>
        </w:rPr>
        <w:t xml:space="preserve"> C),</w:t>
      </w:r>
      <w:r w:rsidRPr="00447611">
        <w:rPr>
          <w:i/>
          <w:iCs/>
          <w:color w:val="000000" w:themeColor="text1"/>
        </w:rPr>
        <w:t xml:space="preserve"> ε</w:t>
      </w:r>
      <w:r w:rsidRPr="00447611">
        <w:rPr>
          <w:color w:val="000000" w:themeColor="text1"/>
        </w:rPr>
        <w:t xml:space="preserve"> is the emissivity of the skin surface (0.97</w:t>
      </w:r>
      <w:r w:rsidRPr="00447611">
        <w:rPr>
          <w:color w:val="000000" w:themeColor="text1"/>
          <w:vertAlign w:val="superscript"/>
        </w:rPr>
        <w:t xml:space="preserve"> </w:t>
      </w:r>
      <w:r w:rsidRPr="00447611">
        <w:rPr>
          <w:color w:val="000000" w:themeColor="text1"/>
        </w:rPr>
        <w:t xml:space="preserve">[-]) and </w:t>
      </w:r>
      <w:r w:rsidRPr="00447611">
        <w:rPr>
          <w:i/>
          <w:iCs/>
          <w:color w:val="000000" w:themeColor="text1"/>
        </w:rPr>
        <w:t xml:space="preserve">σ </w:t>
      </w:r>
      <w:r w:rsidRPr="00447611">
        <w:rPr>
          <w:color w:val="000000" w:themeColor="text1"/>
        </w:rPr>
        <w:t xml:space="preserve">is Stefan–Boltzmann constant (5.67 × </w:t>
      </w:r>
      <w:r w:rsidRPr="009F45CF">
        <w:rPr>
          <w:color w:val="000000" w:themeColor="text1"/>
        </w:rPr>
        <w:t>10</w:t>
      </w:r>
      <w:r w:rsidRPr="009F45CF">
        <w:rPr>
          <w:color w:val="000000" w:themeColor="text1"/>
          <w:vertAlign w:val="superscript"/>
        </w:rPr>
        <w:t xml:space="preserve">−8 </w:t>
      </w:r>
      <w:r w:rsidRPr="009F45CF">
        <w:rPr>
          <w:color w:val="000000" w:themeColor="text1"/>
        </w:rPr>
        <w:t>[W/m</w:t>
      </w:r>
      <w:r w:rsidRPr="009F45CF">
        <w:rPr>
          <w:color w:val="000000" w:themeColor="text1"/>
          <w:vertAlign w:val="superscript"/>
        </w:rPr>
        <w:t>2</w:t>
      </w:r>
      <w:r w:rsidRPr="009F45CF">
        <w:rPr>
          <w:color w:val="000000" w:themeColor="text1"/>
        </w:rPr>
        <w:t>K</w:t>
      </w:r>
      <w:r w:rsidRPr="009F45CF">
        <w:rPr>
          <w:color w:val="000000" w:themeColor="text1"/>
          <w:vertAlign w:val="superscript"/>
        </w:rPr>
        <w:t>4</w:t>
      </w:r>
      <w:r w:rsidRPr="009F45CF">
        <w:rPr>
          <w:color w:val="000000" w:themeColor="text1"/>
        </w:rPr>
        <w:t>] ).</w:t>
      </w:r>
      <w:r>
        <w:rPr>
          <w:color w:val="000000" w:themeColor="text1"/>
        </w:rPr>
        <w:t xml:space="preserve"> The calculated</w:t>
      </w:r>
      <w:r>
        <w:rPr>
          <w:rFonts w:ascii="ＭＳ 明朝" w:eastAsia="ＭＳ 明朝" w:hAnsi="ＭＳ 明朝" w:cs="ＭＳ 明朝" w:hint="eastAsia"/>
          <w:color w:val="000000" w:themeColor="text1"/>
          <w:lang w:eastAsia="ja-JP"/>
        </w:rPr>
        <w:t xml:space="preserve"> </w:t>
      </w:r>
      <w:r>
        <w:rPr>
          <w:color w:val="000000" w:themeColor="text1"/>
        </w:rPr>
        <w:t>irradiance in each wavelength range was approximately 200 W/m</w:t>
      </w:r>
      <w:r w:rsidRPr="00155234">
        <w:rPr>
          <w:color w:val="000000" w:themeColor="text1"/>
          <w:vertAlign w:val="superscript"/>
        </w:rPr>
        <w:t>2</w:t>
      </w:r>
      <w:r>
        <w:rPr>
          <w:color w:val="000000" w:themeColor="text1"/>
        </w:rPr>
        <w:t>.</w:t>
      </w:r>
    </w:p>
    <w:tbl>
      <w:tblPr>
        <w:tblStyle w:val="OldDefaultTableStyle"/>
        <w:tblW w:w="5000" w:type="pct"/>
        <w:tblInd w:w="5" w:type="dxa"/>
        <w:tblLook w:val="04A0" w:firstRow="1" w:lastRow="0" w:firstColumn="1" w:lastColumn="0" w:noHBand="0" w:noVBand="1"/>
      </w:tblPr>
      <w:tblGrid>
        <w:gridCol w:w="676"/>
        <w:gridCol w:w="8318"/>
        <w:gridCol w:w="644"/>
      </w:tblGrid>
      <w:tr w:rsidR="00E93D2B" w:rsidRPr="00344CD5" w14:paraId="653129D6" w14:textId="77777777" w:rsidTr="00134F2C">
        <w:trPr>
          <w:trHeight w:val="864"/>
        </w:trPr>
        <w:tc>
          <w:tcPr>
            <w:tcW w:w="351" w:type="pct"/>
            <w:vAlign w:val="center"/>
          </w:tcPr>
          <w:p w14:paraId="44129D08" w14:textId="77777777" w:rsidR="00E93D2B" w:rsidRDefault="00E93D2B" w:rsidP="00344CD5">
            <w:pPr>
              <w:pStyle w:val="a3"/>
            </w:pPr>
          </w:p>
        </w:tc>
        <w:tc>
          <w:tcPr>
            <w:tcW w:w="4315" w:type="pct"/>
            <w:vAlign w:val="center"/>
          </w:tcPr>
          <w:p w14:paraId="191F10F4" w14:textId="21F69922" w:rsidR="00E93D2B" w:rsidRDefault="007D3FB3" w:rsidP="00344CD5">
            <w:pPr>
              <w:pStyle w:val="a3"/>
              <w:rPr>
                <w:rFonts w:cs="游明朝"/>
              </w:rPr>
            </w:pPr>
            <m:oMathPara>
              <m:oMath>
                <m:sSub>
                  <m:sSubPr>
                    <m:ctrlPr/>
                  </m:sSubPr>
                  <m:e>
                    <m:r>
                      <m:t>q</m:t>
                    </m:r>
                  </m:e>
                  <m:sub>
                    <m:r>
                      <m:t>ir</m:t>
                    </m:r>
                    <m:d>
                      <m:dPr>
                        <m:begChr m:val="["/>
                        <m:endChr m:val="]"/>
                        <m:ctrlPr/>
                      </m:dPr>
                      <m:e>
                        <m:r>
                          <m:t>i</m:t>
                        </m:r>
                      </m:e>
                    </m:d>
                  </m:sub>
                </m:sSub>
                <m:r>
                  <m:rPr>
                    <m:sty m:val="p"/>
                  </m:rPr>
                  <m:t xml:space="preserve">= </m:t>
                </m:r>
                <m:sSub>
                  <m:sSubPr>
                    <m:ctrlPr/>
                  </m:sSubPr>
                  <m:e>
                    <m:r>
                      <m:t>q</m:t>
                    </m:r>
                  </m:e>
                  <m:sub>
                    <m:r>
                      <m:t>ir</m:t>
                    </m:r>
                    <m:r>
                      <m:rPr>
                        <m:sty m:val="p"/>
                      </m:rPr>
                      <m:t>,</m:t>
                    </m:r>
                    <m:r>
                      <m:t>sw</m:t>
                    </m:r>
                    <m:d>
                      <m:dPr>
                        <m:begChr m:val="["/>
                        <m:endChr m:val="]"/>
                        <m:ctrlPr/>
                      </m:dPr>
                      <m:e>
                        <m:r>
                          <m:t>i</m:t>
                        </m:r>
                      </m:e>
                    </m:d>
                  </m:sub>
                </m:sSub>
                <m:r>
                  <m:rPr>
                    <m:sty m:val="p"/>
                  </m:rPr>
                  <m:t>+</m:t>
                </m:r>
                <m:d>
                  <m:dPr>
                    <m:begChr m:val="{"/>
                    <m:endChr m:val="}"/>
                    <m:ctrlPr/>
                  </m:dPr>
                  <m:e>
                    <m:sSub>
                      <m:sSubPr>
                        <m:ctrlPr/>
                      </m:sSubPr>
                      <m:e>
                        <m:r>
                          <m:t>q</m:t>
                        </m:r>
                      </m:e>
                      <m:sub>
                        <m:r>
                          <m:t>ir</m:t>
                        </m:r>
                        <m:r>
                          <m:rPr>
                            <m:sty m:val="p"/>
                          </m:rPr>
                          <m:t>,</m:t>
                        </m:r>
                        <m:r>
                          <m:t>lw</m:t>
                        </m:r>
                        <m:d>
                          <m:dPr>
                            <m:begChr m:val="["/>
                            <m:endChr m:val="]"/>
                            <m:ctrlPr/>
                          </m:dPr>
                          <m:e>
                            <m:r>
                              <m:t>i</m:t>
                            </m:r>
                          </m:e>
                        </m:d>
                      </m:sub>
                    </m:sSub>
                    <m:r>
                      <m:rPr>
                        <m:sty m:val="p"/>
                      </m:rPr>
                      <m:t>-</m:t>
                    </m:r>
                    <m:r>
                      <m:t>εσ</m:t>
                    </m:r>
                    <m:sSup>
                      <m:sSupPr>
                        <m:ctrlPr/>
                      </m:sSupPr>
                      <m:e>
                        <m:d>
                          <m:dPr>
                            <m:ctrlPr/>
                          </m:dPr>
                          <m:e>
                            <m:sSub>
                              <m:sSubPr>
                                <m:ctrlPr/>
                              </m:sSubPr>
                              <m:e>
                                <m:r>
                                  <m:t>T</m:t>
                                </m:r>
                              </m:e>
                              <m:sub>
                                <m:r>
                                  <m:t>sk</m:t>
                                </m:r>
                                <m:d>
                                  <m:dPr>
                                    <m:begChr m:val="["/>
                                    <m:endChr m:val="]"/>
                                    <m:ctrlPr/>
                                  </m:dPr>
                                  <m:e>
                                    <m:r>
                                      <m:t>i</m:t>
                                    </m:r>
                                  </m:e>
                                </m:d>
                              </m:sub>
                            </m:sSub>
                            <m:r>
                              <m:rPr>
                                <m:sty m:val="p"/>
                              </m:rPr>
                              <m:t>+273.15</m:t>
                            </m:r>
                          </m:e>
                        </m:d>
                      </m:e>
                      <m:sup>
                        <m:r>
                          <m:rPr>
                            <m:sty m:val="p"/>
                          </m:rPr>
                          <m:t>4</m:t>
                        </m:r>
                      </m:sup>
                    </m:sSup>
                  </m:e>
                </m:d>
              </m:oMath>
            </m:oMathPara>
          </w:p>
        </w:tc>
        <w:tc>
          <w:tcPr>
            <w:tcW w:w="334" w:type="pct"/>
            <w:vAlign w:val="center"/>
          </w:tcPr>
          <w:p w14:paraId="57DA1A56" w14:textId="464E6D35" w:rsidR="00E93D2B" w:rsidRPr="00344CD5" w:rsidRDefault="00E93D2B" w:rsidP="00344CD5">
            <w:pPr>
              <w:pStyle w:val="a3"/>
            </w:pPr>
            <w:bookmarkStart w:id="6" w:name="_Ref153205424"/>
            <w:r w:rsidRPr="00344CD5">
              <w:t>(</w:t>
            </w:r>
            <w:fldSimple w:instr=" SEQ Equation \* ARABIC ">
              <w:r w:rsidR="003A633B">
                <w:rPr>
                  <w:noProof/>
                </w:rPr>
                <w:t>1</w:t>
              </w:r>
            </w:fldSimple>
            <w:r w:rsidRPr="00344CD5">
              <w:t>)</w:t>
            </w:r>
            <w:bookmarkEnd w:id="6"/>
          </w:p>
        </w:tc>
      </w:tr>
    </w:tbl>
    <w:p w14:paraId="33CD6BBD" w14:textId="77777777" w:rsidR="00E93D2B" w:rsidRPr="00622CB6" w:rsidRDefault="00E93D2B" w:rsidP="00E93D2B">
      <w:pPr>
        <w:pStyle w:val="Graphic"/>
      </w:pPr>
      <w:r w:rsidRPr="00622CB6">
        <w:lastRenderedPageBreak/>
        <w:drawing>
          <wp:inline distT="0" distB="0" distL="0" distR="0" wp14:anchorId="7F42A347" wp14:editId="3A7ED5FA">
            <wp:extent cx="4808634" cy="2932678"/>
            <wp:effectExtent l="0" t="0" r="0" b="1270"/>
            <wp:docPr id="157327574" name="Graphic 157327574">
              <a:extLst xmlns:a="http://schemas.openxmlformats.org/drawingml/2006/main">
                <a:ext uri="{FF2B5EF4-FFF2-40B4-BE49-F238E27FC236}">
                  <a16:creationId xmlns:a16="http://schemas.microsoft.com/office/drawing/2014/main" id="{A48963C0-BAC4-4ED8-89D3-E2447096ED1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グラフィックス 2">
                      <a:extLst>
                        <a:ext uri="{FF2B5EF4-FFF2-40B4-BE49-F238E27FC236}">
                          <a16:creationId xmlns:a16="http://schemas.microsoft.com/office/drawing/2014/main" id="{A48963C0-BAC4-4ED8-89D3-E2447096ED13}"/>
                        </a:ext>
                      </a:extLst>
                    </pic:cNvPr>
                    <pic:cNvPicPr>
                      <a:picLocks noChangeAspect="1"/>
                    </pic:cNvPicPr>
                  </pic:nvPicPr>
                  <pic:blipFill>
                    <a:blip r:embed="rId11">
                      <a:extLst>
                        <a:ext uri="{96DAC541-7B7A-43D3-8B79-37D633B846F1}">
                          <asvg:svgBlip xmlns:asvg="http://schemas.microsoft.com/office/drawing/2016/SVG/main" r:embed="rId12"/>
                        </a:ext>
                      </a:extLst>
                    </a:blip>
                    <a:stretch>
                      <a:fillRect/>
                    </a:stretch>
                  </pic:blipFill>
                  <pic:spPr>
                    <a:xfrm>
                      <a:off x="0" y="0"/>
                      <a:ext cx="4808634" cy="2932678"/>
                    </a:xfrm>
                    <a:prstGeom prst="rect">
                      <a:avLst/>
                    </a:prstGeom>
                  </pic:spPr>
                </pic:pic>
              </a:graphicData>
            </a:graphic>
          </wp:inline>
        </w:drawing>
      </w:r>
    </w:p>
    <w:p w14:paraId="3C4FDCEB" w14:textId="2BA66ABD" w:rsidR="00E93D2B" w:rsidRPr="00622CB6" w:rsidRDefault="00E93D2B" w:rsidP="00E93D2B">
      <w:pPr>
        <w:pStyle w:val="FigureCaption"/>
      </w:pPr>
      <w:bookmarkStart w:id="7" w:name="_Ref150522920"/>
      <w:r w:rsidRPr="00622CB6">
        <w:t xml:space="preserve">Fig. </w:t>
      </w:r>
      <w:fldSimple w:instr=" SEQ Figure \* ARABIC ">
        <w:r w:rsidR="003A633B">
          <w:rPr>
            <w:noProof/>
          </w:rPr>
          <w:t>2</w:t>
        </w:r>
      </w:fldSimple>
      <w:bookmarkEnd w:id="7"/>
      <w:r w:rsidRPr="00622CB6">
        <w:t>. Inner view of the experimental equipment</w:t>
      </w:r>
      <w:r>
        <w:t>: This setup provides the same intensity of irradiation in different wavelength ranges</w:t>
      </w:r>
      <w:r w:rsidRPr="00622CB6">
        <w:t>.</w:t>
      </w:r>
      <w:r>
        <w:t xml:space="preserve"> </w:t>
      </w:r>
      <w:r w:rsidRPr="006214FC">
        <w:t>The apparatus includes an artificial s</w:t>
      </w:r>
      <w:r>
        <w:t>unlight</w:t>
      </w:r>
      <w:r w:rsidRPr="006214FC">
        <w:t xml:space="preserve"> </w:t>
      </w:r>
      <w:r>
        <w:t xml:space="preserve">source </w:t>
      </w:r>
      <w:r w:rsidRPr="006214FC">
        <w:t xml:space="preserve">and a high-emissivity ceramic heater, producing </w:t>
      </w:r>
      <w:r>
        <w:t>Radiation</w:t>
      </w:r>
      <w:r w:rsidRPr="006214FC">
        <w:t xml:space="preserve"> A (0.8–1.4 µm) and B (2.3–5.0 µm) through </w:t>
      </w:r>
      <w:r w:rsidR="00E74A96">
        <w:t xml:space="preserve">the </w:t>
      </w:r>
      <w:r w:rsidRPr="006214FC">
        <w:t xml:space="preserve">custom filters. </w:t>
      </w:r>
      <w:r>
        <w:t xml:space="preserve">Radiation C </w:t>
      </w:r>
      <w:r w:rsidRPr="006214FC">
        <w:t>(2.3 µm and above) is generated without any filter.</w:t>
      </w:r>
      <w:r>
        <w:t xml:space="preserve"> </w:t>
      </w:r>
      <w:r w:rsidRPr="006214FC">
        <w:t>The output</w:t>
      </w:r>
      <w:r w:rsidR="00E74A96">
        <w:t>s</w:t>
      </w:r>
      <w:r w:rsidRPr="006214FC">
        <w:t xml:space="preserve"> of the radiation source</w:t>
      </w:r>
      <w:r w:rsidR="00E74A96">
        <w:t>s</w:t>
      </w:r>
      <w:r w:rsidRPr="006214FC">
        <w:t xml:space="preserve"> w</w:t>
      </w:r>
      <w:r w:rsidR="00E74A96">
        <w:t>ere</w:t>
      </w:r>
      <w:r w:rsidRPr="006214FC">
        <w:t xml:space="preserve"> adjusted </w:t>
      </w:r>
      <w:r>
        <w:t xml:space="preserve">to maintain </w:t>
      </w:r>
      <w:r w:rsidRPr="006214FC">
        <w:t xml:space="preserve">the black body temperature </w:t>
      </w:r>
      <w:r>
        <w:t>at the irradiated areas at</w:t>
      </w:r>
      <w:r w:rsidRPr="006214FC">
        <w:t xml:space="preserve"> 37.0 °C</w:t>
      </w:r>
      <w:r>
        <w:t>.</w:t>
      </w:r>
    </w:p>
    <w:p w14:paraId="5EDAF185" w14:textId="77777777" w:rsidR="00E93D2B" w:rsidRPr="00622CB6" w:rsidRDefault="00E93D2B" w:rsidP="00E93D2B">
      <w:pPr>
        <w:pStyle w:val="Graphic"/>
      </w:pPr>
      <w:r w:rsidRPr="0036453D">
        <w:rPr>
          <w:rFonts w:asciiTheme="minorHAnsi" w:eastAsiaTheme="minorEastAsia" w:hAnsiTheme="minorHAnsi" w:cstheme="minorBidi"/>
          <w:kern w:val="2"/>
          <w:sz w:val="22"/>
          <w:szCs w:val="22"/>
          <w:lang w:eastAsia="ja-JP"/>
        </w:rPr>
        <w:lastRenderedPageBreak/>
        <w:t xml:space="preserve"> </w:t>
      </w:r>
      <w:r w:rsidRPr="0036453D">
        <w:rPr>
          <w:rFonts w:asciiTheme="minorHAnsi" w:eastAsiaTheme="minorEastAsia" w:hAnsiTheme="minorHAnsi" w:cstheme="minorBidi"/>
          <w:kern w:val="2"/>
          <w:sz w:val="22"/>
          <w:szCs w:val="22"/>
          <w:lang w:eastAsia="ja-JP"/>
        </w:rPr>
        <w:drawing>
          <wp:inline distT="0" distB="0" distL="0" distR="0" wp14:anchorId="2EE3A2FA" wp14:editId="6DF00B69">
            <wp:extent cx="5486400" cy="5486400"/>
            <wp:effectExtent l="0" t="0" r="0" b="0"/>
            <wp:docPr id="585578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5780" name=""/>
                    <pic:cNvPicPr/>
                  </pic:nvPicPr>
                  <pic:blipFill>
                    <a:blip r:embed="rId13">
                      <a:extLst>
                        <a:ext uri="{96DAC541-7B7A-43D3-8B79-37D633B846F1}">
                          <asvg:svgBlip xmlns:asvg="http://schemas.microsoft.com/office/drawing/2016/SVG/main" r:embed="rId14"/>
                        </a:ext>
                      </a:extLst>
                    </a:blip>
                    <a:stretch>
                      <a:fillRect/>
                    </a:stretch>
                  </pic:blipFill>
                  <pic:spPr>
                    <a:xfrm>
                      <a:off x="0" y="0"/>
                      <a:ext cx="5486400" cy="5486400"/>
                    </a:xfrm>
                    <a:prstGeom prst="rect">
                      <a:avLst/>
                    </a:prstGeom>
                  </pic:spPr>
                </pic:pic>
              </a:graphicData>
            </a:graphic>
          </wp:inline>
        </w:drawing>
      </w:r>
    </w:p>
    <w:p w14:paraId="10706678" w14:textId="5DA63C1E" w:rsidR="00E93D2B" w:rsidRPr="00622CB6" w:rsidRDefault="00E93D2B" w:rsidP="00E93D2B">
      <w:pPr>
        <w:pStyle w:val="FigureCaption"/>
      </w:pPr>
      <w:bookmarkStart w:id="8" w:name="_Ref150522922"/>
      <w:r w:rsidRPr="00622CB6">
        <w:t xml:space="preserve">Fig. </w:t>
      </w:r>
      <w:fldSimple w:instr=" SEQ Figure \* ARABIC ">
        <w:r w:rsidR="003A633B">
          <w:rPr>
            <w:noProof/>
          </w:rPr>
          <w:t>3</w:t>
        </w:r>
      </w:fldSimple>
      <w:bookmarkEnd w:id="8"/>
      <w:r w:rsidRPr="00622CB6">
        <w:t xml:space="preserve">. </w:t>
      </w:r>
      <w:r>
        <w:t>Irradiation conditions: (a) R</w:t>
      </w:r>
      <w:r w:rsidRPr="00622CB6">
        <w:t xml:space="preserve">elative spectral </w:t>
      </w:r>
      <w:r w:rsidRPr="00C10D6F">
        <w:t>irradiance</w:t>
      </w:r>
      <w:r w:rsidRPr="00C10D6F" w:rsidDel="00C10D6F">
        <w:t xml:space="preserve"> </w:t>
      </w:r>
      <w:r>
        <w:t xml:space="preserve">of </w:t>
      </w:r>
      <w:r w:rsidRPr="00622CB6">
        <w:t xml:space="preserve">each radiation source and </w:t>
      </w:r>
      <w:r>
        <w:t xml:space="preserve">(b) </w:t>
      </w:r>
      <w:r w:rsidRPr="00622CB6">
        <w:t>spectral transmittance of filters.</w:t>
      </w:r>
      <w:r>
        <w:t xml:space="preserve"> </w:t>
      </w:r>
      <w:r w:rsidRPr="00622CB6">
        <w:t>The spectr</w:t>
      </w:r>
      <w:r>
        <w:t>um of Radiation A is</w:t>
      </w:r>
      <w:r w:rsidRPr="00622CB6">
        <w:t xml:space="preserve"> measured, and </w:t>
      </w:r>
      <w:r>
        <w:t xml:space="preserve">those of Radiation B </w:t>
      </w:r>
      <w:r w:rsidRPr="00622CB6">
        <w:t xml:space="preserve">and C </w:t>
      </w:r>
      <w:r>
        <w:t xml:space="preserve">are </w:t>
      </w:r>
      <w:r w:rsidRPr="00622CB6">
        <w:t>estimated based on Plan</w:t>
      </w:r>
      <w:r>
        <w:t>c</w:t>
      </w:r>
      <w:r w:rsidRPr="00622CB6">
        <w:t>k's law using the measured surface temperature and spectral emissivity of the ceramic heaters</w:t>
      </w:r>
      <w:r>
        <w:t xml:space="preserve"> (Panel a)</w:t>
      </w:r>
      <w:r w:rsidRPr="00622CB6">
        <w:t>. Both filters ha</w:t>
      </w:r>
      <w:r>
        <w:t>ve</w:t>
      </w:r>
      <w:r w:rsidRPr="00622CB6">
        <w:t xml:space="preserve"> high spectral transmittance in specific wavelength</w:t>
      </w:r>
      <w:r>
        <w:t xml:space="preserve"> </w:t>
      </w:r>
      <w:r w:rsidRPr="00622CB6">
        <w:t>range</w:t>
      </w:r>
      <w:r>
        <w:t>s (Panel b)</w:t>
      </w:r>
      <w:r w:rsidRPr="00622CB6">
        <w:t>.</w:t>
      </w:r>
    </w:p>
    <w:p w14:paraId="4317B354" w14:textId="0A8AD252" w:rsidR="00E93D2B" w:rsidRPr="00622CB6" w:rsidRDefault="00E93D2B" w:rsidP="00E93D2B">
      <w:pPr>
        <w:pStyle w:val="TableCaption"/>
      </w:pPr>
      <w:bookmarkStart w:id="9" w:name="_Ref150523194"/>
      <w:r w:rsidRPr="00622CB6">
        <w:t xml:space="preserve">Table </w:t>
      </w:r>
      <w:fldSimple w:instr=" SEQ Table \* ARABIC ">
        <w:r w:rsidR="003A633B">
          <w:rPr>
            <w:noProof/>
          </w:rPr>
          <w:t>2</w:t>
        </w:r>
      </w:fldSimple>
      <w:bookmarkEnd w:id="9"/>
      <w:r w:rsidRPr="00622CB6">
        <w:t xml:space="preserve"> Measured values at the irradiated areas</w:t>
      </w:r>
      <w:r w:rsidR="00E74A96">
        <w:t>.</w:t>
      </w:r>
    </w:p>
    <w:tbl>
      <w:tblPr>
        <w:tblW w:w="5051" w:type="pct"/>
        <w:jc w:val="center"/>
        <w:tblLayout w:type="fixed"/>
        <w:tblCellMar>
          <w:left w:w="57" w:type="dxa"/>
          <w:right w:w="57" w:type="dxa"/>
        </w:tblCellMar>
        <w:tblLook w:val="04A0" w:firstRow="1" w:lastRow="0" w:firstColumn="1" w:lastColumn="0" w:noHBand="0" w:noVBand="1"/>
      </w:tblPr>
      <w:tblGrid>
        <w:gridCol w:w="3834"/>
        <w:gridCol w:w="966"/>
        <w:gridCol w:w="715"/>
        <w:gridCol w:w="477"/>
        <w:gridCol w:w="526"/>
        <w:gridCol w:w="720"/>
        <w:gridCol w:w="485"/>
        <w:gridCol w:w="520"/>
        <w:gridCol w:w="609"/>
        <w:gridCol w:w="495"/>
        <w:gridCol w:w="389"/>
      </w:tblGrid>
      <w:tr w:rsidR="00E93D2B" w:rsidRPr="00622CB6" w14:paraId="0626452C" w14:textId="77777777" w:rsidTr="00E300D6">
        <w:trPr>
          <w:trHeight w:val="378"/>
          <w:jc w:val="center"/>
        </w:trPr>
        <w:tc>
          <w:tcPr>
            <w:tcW w:w="1969" w:type="pct"/>
            <w:tcBorders>
              <w:top w:val="single" w:sz="8" w:space="0" w:color="auto"/>
              <w:left w:val="nil"/>
              <w:bottom w:val="single" w:sz="8" w:space="0" w:color="auto"/>
              <w:right w:val="nil"/>
            </w:tcBorders>
            <w:shd w:val="clear" w:color="auto" w:fill="auto"/>
            <w:noWrap/>
            <w:vAlign w:val="center"/>
            <w:hideMark/>
          </w:tcPr>
          <w:p w14:paraId="7F477E05" w14:textId="77777777" w:rsidR="00E93D2B" w:rsidRPr="00622CB6" w:rsidRDefault="00E93D2B" w:rsidP="00E300D6">
            <w:pPr>
              <w:pStyle w:val="TableText"/>
            </w:pPr>
            <w:r w:rsidRPr="00622CB6">
              <w:t xml:space="preserve">　</w:t>
            </w:r>
          </w:p>
        </w:tc>
        <w:tc>
          <w:tcPr>
            <w:tcW w:w="496" w:type="pct"/>
            <w:tcBorders>
              <w:top w:val="single" w:sz="8" w:space="0" w:color="auto"/>
              <w:left w:val="nil"/>
              <w:bottom w:val="single" w:sz="8" w:space="0" w:color="auto"/>
              <w:right w:val="nil"/>
            </w:tcBorders>
          </w:tcPr>
          <w:p w14:paraId="74BA8438" w14:textId="77777777" w:rsidR="00E93D2B" w:rsidRPr="00622CB6" w:rsidRDefault="00E93D2B" w:rsidP="00E300D6">
            <w:pPr>
              <w:pStyle w:val="TableText"/>
            </w:pPr>
          </w:p>
        </w:tc>
        <w:tc>
          <w:tcPr>
            <w:tcW w:w="882" w:type="pct"/>
            <w:gridSpan w:val="3"/>
            <w:tcBorders>
              <w:top w:val="single" w:sz="8" w:space="0" w:color="auto"/>
              <w:left w:val="nil"/>
              <w:bottom w:val="single" w:sz="8" w:space="0" w:color="auto"/>
              <w:right w:val="nil"/>
            </w:tcBorders>
            <w:shd w:val="clear" w:color="auto" w:fill="auto"/>
            <w:noWrap/>
            <w:vAlign w:val="center"/>
            <w:hideMark/>
          </w:tcPr>
          <w:p w14:paraId="326F42AB" w14:textId="77777777" w:rsidR="00E93D2B" w:rsidRPr="00622CB6" w:rsidRDefault="00E93D2B" w:rsidP="00E300D6">
            <w:pPr>
              <w:pStyle w:val="TableText"/>
            </w:pPr>
            <w:r w:rsidRPr="00622CB6">
              <w:t>A (0.8–1.4 µm)</w:t>
            </w:r>
          </w:p>
        </w:tc>
        <w:tc>
          <w:tcPr>
            <w:tcW w:w="886" w:type="pct"/>
            <w:gridSpan w:val="3"/>
            <w:tcBorders>
              <w:top w:val="single" w:sz="8" w:space="0" w:color="auto"/>
              <w:left w:val="nil"/>
              <w:bottom w:val="single" w:sz="8" w:space="0" w:color="auto"/>
              <w:right w:val="nil"/>
            </w:tcBorders>
            <w:shd w:val="clear" w:color="auto" w:fill="auto"/>
            <w:noWrap/>
            <w:vAlign w:val="center"/>
            <w:hideMark/>
          </w:tcPr>
          <w:p w14:paraId="715D6A5E" w14:textId="77777777" w:rsidR="00E93D2B" w:rsidRPr="00622CB6" w:rsidRDefault="00E93D2B" w:rsidP="00E300D6">
            <w:pPr>
              <w:pStyle w:val="TableText"/>
            </w:pPr>
            <w:r w:rsidRPr="00622CB6">
              <w:t>B (2.3–5.0 µm)</w:t>
            </w:r>
          </w:p>
        </w:tc>
        <w:tc>
          <w:tcPr>
            <w:tcW w:w="767" w:type="pct"/>
            <w:gridSpan w:val="3"/>
            <w:tcBorders>
              <w:top w:val="single" w:sz="8" w:space="0" w:color="auto"/>
              <w:left w:val="nil"/>
              <w:bottom w:val="single" w:sz="8" w:space="0" w:color="auto"/>
              <w:right w:val="nil"/>
            </w:tcBorders>
            <w:shd w:val="clear" w:color="auto" w:fill="auto"/>
            <w:noWrap/>
            <w:vAlign w:val="center"/>
            <w:hideMark/>
          </w:tcPr>
          <w:p w14:paraId="27C68698" w14:textId="77777777" w:rsidR="00E93D2B" w:rsidRPr="00622CB6" w:rsidRDefault="00E93D2B" w:rsidP="00E300D6">
            <w:pPr>
              <w:pStyle w:val="TableText"/>
            </w:pPr>
            <w:r w:rsidRPr="00622CB6">
              <w:t>C (</w:t>
            </w:r>
            <w:r>
              <w:t>2.3 µm and above</w:t>
            </w:r>
            <w:r w:rsidRPr="00622CB6">
              <w:t>)</w:t>
            </w:r>
          </w:p>
        </w:tc>
      </w:tr>
      <w:tr w:rsidR="00E93D2B" w:rsidRPr="00622CB6" w14:paraId="0B3B918D" w14:textId="77777777" w:rsidTr="00E300D6">
        <w:trPr>
          <w:trHeight w:val="378"/>
          <w:jc w:val="center"/>
        </w:trPr>
        <w:tc>
          <w:tcPr>
            <w:tcW w:w="1969" w:type="pct"/>
            <w:tcBorders>
              <w:top w:val="single" w:sz="8" w:space="0" w:color="auto"/>
              <w:left w:val="nil"/>
              <w:bottom w:val="nil"/>
              <w:right w:val="nil"/>
            </w:tcBorders>
            <w:shd w:val="clear" w:color="auto" w:fill="auto"/>
            <w:noWrap/>
            <w:vAlign w:val="center"/>
          </w:tcPr>
          <w:p w14:paraId="05385532" w14:textId="77777777" w:rsidR="00E93D2B" w:rsidRPr="00622CB6" w:rsidRDefault="00E93D2B" w:rsidP="00E300D6">
            <w:pPr>
              <w:pStyle w:val="TableText"/>
            </w:pPr>
            <w:r w:rsidRPr="00622CB6">
              <w:t>Blackbody temperature</w:t>
            </w:r>
          </w:p>
        </w:tc>
        <w:tc>
          <w:tcPr>
            <w:tcW w:w="496" w:type="pct"/>
            <w:tcBorders>
              <w:top w:val="single" w:sz="8" w:space="0" w:color="auto"/>
              <w:left w:val="nil"/>
              <w:bottom w:val="nil"/>
              <w:right w:val="nil"/>
            </w:tcBorders>
          </w:tcPr>
          <w:p w14:paraId="5D291915" w14:textId="77777777" w:rsidR="00E93D2B" w:rsidRPr="00622CB6" w:rsidRDefault="00E93D2B" w:rsidP="00E300D6">
            <w:pPr>
              <w:pStyle w:val="TableText"/>
            </w:pPr>
            <w:r w:rsidRPr="00622CB6">
              <w:t>[°C]</w:t>
            </w:r>
          </w:p>
        </w:tc>
        <w:tc>
          <w:tcPr>
            <w:tcW w:w="367" w:type="pct"/>
            <w:tcBorders>
              <w:top w:val="single" w:sz="8" w:space="0" w:color="auto"/>
              <w:left w:val="nil"/>
              <w:bottom w:val="nil"/>
              <w:right w:val="nil"/>
            </w:tcBorders>
            <w:shd w:val="clear" w:color="auto" w:fill="auto"/>
            <w:noWrap/>
            <w:vAlign w:val="center"/>
          </w:tcPr>
          <w:p w14:paraId="0CB42422" w14:textId="77777777" w:rsidR="00E93D2B" w:rsidRPr="00622CB6" w:rsidRDefault="00E93D2B" w:rsidP="00E300D6">
            <w:pPr>
              <w:pStyle w:val="TableText"/>
            </w:pPr>
            <w:r w:rsidRPr="00622CB6">
              <w:t>37.0</w:t>
            </w:r>
          </w:p>
        </w:tc>
        <w:tc>
          <w:tcPr>
            <w:tcW w:w="245" w:type="pct"/>
            <w:tcBorders>
              <w:top w:val="single" w:sz="8" w:space="0" w:color="auto"/>
              <w:left w:val="nil"/>
              <w:bottom w:val="nil"/>
              <w:right w:val="nil"/>
            </w:tcBorders>
            <w:shd w:val="clear" w:color="auto" w:fill="auto"/>
            <w:vAlign w:val="center"/>
          </w:tcPr>
          <w:p w14:paraId="75DAD63C" w14:textId="77777777" w:rsidR="00E93D2B" w:rsidRPr="00622CB6" w:rsidRDefault="00E93D2B" w:rsidP="00E300D6">
            <w:pPr>
              <w:pStyle w:val="TableText"/>
            </w:pPr>
            <w:r w:rsidRPr="00622CB6">
              <w:rPr>
                <w:rFonts w:eastAsia="ＭＳ Ｐゴシック"/>
              </w:rPr>
              <w:t>±</w:t>
            </w:r>
          </w:p>
        </w:tc>
        <w:tc>
          <w:tcPr>
            <w:tcW w:w="270" w:type="pct"/>
            <w:tcBorders>
              <w:top w:val="single" w:sz="8" w:space="0" w:color="auto"/>
              <w:left w:val="nil"/>
              <w:bottom w:val="nil"/>
              <w:right w:val="nil"/>
            </w:tcBorders>
            <w:shd w:val="clear" w:color="auto" w:fill="auto"/>
            <w:vAlign w:val="center"/>
          </w:tcPr>
          <w:p w14:paraId="6759AA3D" w14:textId="77777777" w:rsidR="00E93D2B" w:rsidRPr="00622CB6" w:rsidRDefault="00E93D2B" w:rsidP="00E300D6">
            <w:pPr>
              <w:pStyle w:val="TableText"/>
            </w:pPr>
            <w:r w:rsidRPr="00622CB6">
              <w:t>0.1</w:t>
            </w:r>
          </w:p>
        </w:tc>
        <w:tc>
          <w:tcPr>
            <w:tcW w:w="370" w:type="pct"/>
            <w:tcBorders>
              <w:top w:val="single" w:sz="8" w:space="0" w:color="auto"/>
              <w:left w:val="nil"/>
              <w:bottom w:val="nil"/>
              <w:right w:val="nil"/>
            </w:tcBorders>
            <w:shd w:val="clear" w:color="auto" w:fill="auto"/>
            <w:noWrap/>
            <w:vAlign w:val="center"/>
          </w:tcPr>
          <w:p w14:paraId="75E4DC78" w14:textId="77777777" w:rsidR="00E93D2B" w:rsidRPr="00622CB6" w:rsidRDefault="00E93D2B" w:rsidP="00E300D6">
            <w:pPr>
              <w:pStyle w:val="TableText"/>
            </w:pPr>
            <w:r w:rsidRPr="00622CB6">
              <w:t>37.0</w:t>
            </w:r>
          </w:p>
        </w:tc>
        <w:tc>
          <w:tcPr>
            <w:tcW w:w="249" w:type="pct"/>
            <w:tcBorders>
              <w:top w:val="single" w:sz="8" w:space="0" w:color="auto"/>
              <w:left w:val="nil"/>
              <w:bottom w:val="nil"/>
              <w:right w:val="nil"/>
            </w:tcBorders>
            <w:shd w:val="clear" w:color="auto" w:fill="auto"/>
            <w:vAlign w:val="center"/>
          </w:tcPr>
          <w:p w14:paraId="67EAE087" w14:textId="77777777" w:rsidR="00E93D2B" w:rsidRPr="00622CB6" w:rsidRDefault="00E93D2B" w:rsidP="00E300D6">
            <w:pPr>
              <w:pStyle w:val="TableText"/>
            </w:pPr>
            <w:r w:rsidRPr="00622CB6">
              <w:rPr>
                <w:rFonts w:eastAsia="ＭＳ Ｐゴシック"/>
              </w:rPr>
              <w:t>±</w:t>
            </w:r>
          </w:p>
        </w:tc>
        <w:tc>
          <w:tcPr>
            <w:tcW w:w="267" w:type="pct"/>
            <w:tcBorders>
              <w:top w:val="single" w:sz="8" w:space="0" w:color="auto"/>
              <w:left w:val="nil"/>
              <w:bottom w:val="nil"/>
              <w:right w:val="nil"/>
            </w:tcBorders>
            <w:shd w:val="clear" w:color="auto" w:fill="auto"/>
            <w:vAlign w:val="center"/>
          </w:tcPr>
          <w:p w14:paraId="38B47B7A" w14:textId="77777777" w:rsidR="00E93D2B" w:rsidRPr="00622CB6" w:rsidRDefault="00E93D2B" w:rsidP="00E300D6">
            <w:pPr>
              <w:pStyle w:val="TableText"/>
            </w:pPr>
            <w:r w:rsidRPr="00622CB6">
              <w:t>0.2</w:t>
            </w:r>
          </w:p>
        </w:tc>
        <w:tc>
          <w:tcPr>
            <w:tcW w:w="313" w:type="pct"/>
            <w:tcBorders>
              <w:top w:val="single" w:sz="8" w:space="0" w:color="auto"/>
              <w:left w:val="nil"/>
              <w:bottom w:val="nil"/>
              <w:right w:val="nil"/>
            </w:tcBorders>
            <w:shd w:val="clear" w:color="auto" w:fill="auto"/>
            <w:noWrap/>
            <w:vAlign w:val="center"/>
          </w:tcPr>
          <w:p w14:paraId="7EF1C864" w14:textId="77777777" w:rsidR="00E93D2B" w:rsidRPr="00622CB6" w:rsidRDefault="00E93D2B" w:rsidP="00E300D6">
            <w:pPr>
              <w:pStyle w:val="TableText"/>
            </w:pPr>
            <w:r w:rsidRPr="00622CB6">
              <w:t>37.0</w:t>
            </w:r>
          </w:p>
        </w:tc>
        <w:tc>
          <w:tcPr>
            <w:tcW w:w="254" w:type="pct"/>
            <w:tcBorders>
              <w:top w:val="single" w:sz="8" w:space="0" w:color="auto"/>
              <w:left w:val="nil"/>
              <w:bottom w:val="nil"/>
              <w:right w:val="nil"/>
            </w:tcBorders>
            <w:shd w:val="clear" w:color="auto" w:fill="auto"/>
            <w:vAlign w:val="center"/>
          </w:tcPr>
          <w:p w14:paraId="1CA192B3" w14:textId="77777777" w:rsidR="00E93D2B" w:rsidRPr="00622CB6" w:rsidRDefault="00E93D2B" w:rsidP="00E300D6">
            <w:pPr>
              <w:pStyle w:val="TableText"/>
            </w:pPr>
            <w:r w:rsidRPr="00622CB6">
              <w:rPr>
                <w:rFonts w:eastAsia="ＭＳ Ｐゴシック"/>
              </w:rPr>
              <w:t>±</w:t>
            </w:r>
          </w:p>
        </w:tc>
        <w:tc>
          <w:tcPr>
            <w:tcW w:w="200" w:type="pct"/>
            <w:tcBorders>
              <w:top w:val="single" w:sz="8" w:space="0" w:color="auto"/>
              <w:left w:val="nil"/>
              <w:bottom w:val="nil"/>
              <w:right w:val="nil"/>
            </w:tcBorders>
            <w:shd w:val="clear" w:color="auto" w:fill="auto"/>
            <w:vAlign w:val="center"/>
          </w:tcPr>
          <w:p w14:paraId="7D85A5EE" w14:textId="77777777" w:rsidR="00E93D2B" w:rsidRPr="00622CB6" w:rsidRDefault="00E93D2B" w:rsidP="00E300D6">
            <w:pPr>
              <w:pStyle w:val="TableText"/>
            </w:pPr>
            <w:r w:rsidRPr="00622CB6">
              <w:t>0.1</w:t>
            </w:r>
          </w:p>
        </w:tc>
      </w:tr>
      <w:tr w:rsidR="00E93D2B" w:rsidRPr="00622CB6" w14:paraId="10C670E4" w14:textId="77777777" w:rsidTr="00E300D6">
        <w:trPr>
          <w:trHeight w:val="378"/>
          <w:jc w:val="center"/>
        </w:trPr>
        <w:tc>
          <w:tcPr>
            <w:tcW w:w="1969" w:type="pct"/>
            <w:tcBorders>
              <w:top w:val="nil"/>
              <w:left w:val="nil"/>
              <w:bottom w:val="nil"/>
              <w:right w:val="nil"/>
            </w:tcBorders>
            <w:shd w:val="clear" w:color="auto" w:fill="auto"/>
            <w:noWrap/>
            <w:vAlign w:val="center"/>
            <w:hideMark/>
          </w:tcPr>
          <w:p w14:paraId="074B8BE4" w14:textId="77777777" w:rsidR="00E93D2B" w:rsidRPr="00622CB6" w:rsidRDefault="00E93D2B" w:rsidP="00E300D6">
            <w:pPr>
              <w:pStyle w:val="TableText"/>
            </w:pPr>
            <w:r w:rsidRPr="00622CB6">
              <w:t>Downward shortwave irradiance (0.285–2.800 µm)</w:t>
            </w:r>
          </w:p>
        </w:tc>
        <w:tc>
          <w:tcPr>
            <w:tcW w:w="496" w:type="pct"/>
            <w:tcBorders>
              <w:top w:val="nil"/>
              <w:left w:val="nil"/>
              <w:bottom w:val="nil"/>
              <w:right w:val="nil"/>
            </w:tcBorders>
          </w:tcPr>
          <w:p w14:paraId="7842701C" w14:textId="77777777" w:rsidR="00E93D2B" w:rsidRPr="00622CB6" w:rsidRDefault="00E93D2B" w:rsidP="00E300D6">
            <w:pPr>
              <w:pStyle w:val="TableText"/>
            </w:pPr>
            <w:r w:rsidRPr="00622CB6">
              <w:t>[W/m</w:t>
            </w:r>
            <w:r w:rsidRPr="00622CB6">
              <w:rPr>
                <w:vertAlign w:val="superscript"/>
              </w:rPr>
              <w:t>2</w:t>
            </w:r>
            <w:r w:rsidRPr="00622CB6">
              <w:t>]</w:t>
            </w:r>
          </w:p>
        </w:tc>
        <w:tc>
          <w:tcPr>
            <w:tcW w:w="882" w:type="pct"/>
            <w:gridSpan w:val="3"/>
            <w:tcBorders>
              <w:top w:val="nil"/>
              <w:left w:val="nil"/>
              <w:bottom w:val="nil"/>
              <w:right w:val="nil"/>
            </w:tcBorders>
            <w:shd w:val="clear" w:color="auto" w:fill="auto"/>
            <w:noWrap/>
            <w:vAlign w:val="center"/>
            <w:hideMark/>
          </w:tcPr>
          <w:p w14:paraId="27D3CA8C" w14:textId="77777777" w:rsidR="00E93D2B" w:rsidRPr="00622CB6" w:rsidRDefault="00E93D2B" w:rsidP="00E300D6">
            <w:pPr>
              <w:pStyle w:val="TableText"/>
            </w:pPr>
            <w:r w:rsidRPr="00622CB6">
              <w:t>228</w:t>
            </w:r>
          </w:p>
        </w:tc>
        <w:tc>
          <w:tcPr>
            <w:tcW w:w="886" w:type="pct"/>
            <w:gridSpan w:val="3"/>
            <w:tcBorders>
              <w:top w:val="nil"/>
              <w:left w:val="nil"/>
              <w:bottom w:val="nil"/>
              <w:right w:val="nil"/>
            </w:tcBorders>
            <w:shd w:val="clear" w:color="auto" w:fill="auto"/>
            <w:noWrap/>
            <w:vAlign w:val="center"/>
            <w:hideMark/>
          </w:tcPr>
          <w:p w14:paraId="030E37C0" w14:textId="77777777" w:rsidR="00E93D2B" w:rsidRPr="00622CB6" w:rsidRDefault="00E93D2B" w:rsidP="00E300D6">
            <w:pPr>
              <w:pStyle w:val="TableText"/>
            </w:pPr>
            <w:r w:rsidRPr="00622CB6">
              <w:t>48</w:t>
            </w:r>
          </w:p>
        </w:tc>
        <w:tc>
          <w:tcPr>
            <w:tcW w:w="767" w:type="pct"/>
            <w:gridSpan w:val="3"/>
            <w:tcBorders>
              <w:top w:val="nil"/>
              <w:left w:val="nil"/>
              <w:bottom w:val="nil"/>
              <w:right w:val="nil"/>
            </w:tcBorders>
            <w:shd w:val="clear" w:color="auto" w:fill="auto"/>
            <w:noWrap/>
            <w:vAlign w:val="center"/>
            <w:hideMark/>
          </w:tcPr>
          <w:p w14:paraId="537D80E3" w14:textId="77777777" w:rsidR="00E93D2B" w:rsidRPr="00622CB6" w:rsidRDefault="00E93D2B" w:rsidP="00E300D6">
            <w:pPr>
              <w:pStyle w:val="TableText"/>
            </w:pPr>
            <w:r w:rsidRPr="00622CB6">
              <w:t>43</w:t>
            </w:r>
          </w:p>
        </w:tc>
      </w:tr>
      <w:tr w:rsidR="00E93D2B" w:rsidRPr="00622CB6" w14:paraId="3119C030" w14:textId="77777777" w:rsidTr="00E300D6">
        <w:trPr>
          <w:trHeight w:val="369"/>
          <w:jc w:val="center"/>
        </w:trPr>
        <w:tc>
          <w:tcPr>
            <w:tcW w:w="1969" w:type="pct"/>
            <w:tcBorders>
              <w:top w:val="nil"/>
              <w:left w:val="nil"/>
              <w:right w:val="nil"/>
            </w:tcBorders>
            <w:shd w:val="clear" w:color="auto" w:fill="auto"/>
            <w:noWrap/>
            <w:vAlign w:val="center"/>
            <w:hideMark/>
          </w:tcPr>
          <w:p w14:paraId="27E59EF1" w14:textId="77777777" w:rsidR="00E93D2B" w:rsidRPr="00622CB6" w:rsidRDefault="00E93D2B" w:rsidP="00E300D6">
            <w:pPr>
              <w:pStyle w:val="TableText"/>
            </w:pPr>
            <w:r w:rsidRPr="00622CB6">
              <w:t xml:space="preserve">Downward longwave irradiance (3–50 µm) </w:t>
            </w:r>
          </w:p>
        </w:tc>
        <w:tc>
          <w:tcPr>
            <w:tcW w:w="496" w:type="pct"/>
            <w:tcBorders>
              <w:top w:val="nil"/>
              <w:left w:val="nil"/>
              <w:right w:val="nil"/>
            </w:tcBorders>
          </w:tcPr>
          <w:p w14:paraId="2F0F3B4C" w14:textId="77777777" w:rsidR="00E93D2B" w:rsidRPr="00622CB6" w:rsidRDefault="00E93D2B" w:rsidP="00E300D6">
            <w:pPr>
              <w:pStyle w:val="TableText"/>
            </w:pPr>
            <w:r w:rsidRPr="00622CB6">
              <w:t>[W/m</w:t>
            </w:r>
            <w:r w:rsidRPr="00622CB6">
              <w:rPr>
                <w:vertAlign w:val="superscript"/>
              </w:rPr>
              <w:t>2</w:t>
            </w:r>
            <w:r w:rsidRPr="00622CB6">
              <w:t>]</w:t>
            </w:r>
          </w:p>
        </w:tc>
        <w:tc>
          <w:tcPr>
            <w:tcW w:w="882" w:type="pct"/>
            <w:gridSpan w:val="3"/>
            <w:tcBorders>
              <w:top w:val="nil"/>
              <w:left w:val="nil"/>
              <w:right w:val="nil"/>
            </w:tcBorders>
            <w:shd w:val="clear" w:color="auto" w:fill="auto"/>
            <w:noWrap/>
            <w:vAlign w:val="center"/>
            <w:hideMark/>
          </w:tcPr>
          <w:p w14:paraId="7662B1D7" w14:textId="77777777" w:rsidR="00E93D2B" w:rsidRPr="00622CB6" w:rsidRDefault="00E93D2B" w:rsidP="00E300D6">
            <w:pPr>
              <w:pStyle w:val="TableText"/>
            </w:pPr>
            <w:r w:rsidRPr="00622CB6">
              <w:t>478</w:t>
            </w:r>
          </w:p>
        </w:tc>
        <w:tc>
          <w:tcPr>
            <w:tcW w:w="886" w:type="pct"/>
            <w:gridSpan w:val="3"/>
            <w:tcBorders>
              <w:top w:val="nil"/>
              <w:left w:val="nil"/>
              <w:right w:val="nil"/>
            </w:tcBorders>
            <w:shd w:val="clear" w:color="auto" w:fill="auto"/>
            <w:noWrap/>
            <w:vAlign w:val="center"/>
            <w:hideMark/>
          </w:tcPr>
          <w:p w14:paraId="434D8023" w14:textId="77777777" w:rsidR="00E93D2B" w:rsidRPr="00622CB6" w:rsidRDefault="00E93D2B" w:rsidP="00E300D6">
            <w:pPr>
              <w:pStyle w:val="TableText"/>
            </w:pPr>
            <w:r w:rsidRPr="00622CB6">
              <w:t>622</w:t>
            </w:r>
          </w:p>
        </w:tc>
        <w:tc>
          <w:tcPr>
            <w:tcW w:w="767" w:type="pct"/>
            <w:gridSpan w:val="3"/>
            <w:tcBorders>
              <w:top w:val="nil"/>
              <w:left w:val="nil"/>
              <w:right w:val="nil"/>
            </w:tcBorders>
            <w:shd w:val="clear" w:color="auto" w:fill="auto"/>
            <w:noWrap/>
            <w:vAlign w:val="center"/>
            <w:hideMark/>
          </w:tcPr>
          <w:p w14:paraId="0F39A273" w14:textId="77777777" w:rsidR="00E93D2B" w:rsidRPr="00622CB6" w:rsidRDefault="00E93D2B" w:rsidP="00E300D6">
            <w:pPr>
              <w:pStyle w:val="TableText"/>
            </w:pPr>
            <w:r w:rsidRPr="00622CB6">
              <w:t>653</w:t>
            </w:r>
          </w:p>
        </w:tc>
      </w:tr>
      <w:tr w:rsidR="00E93D2B" w:rsidRPr="00622CB6" w14:paraId="18D2ACE8" w14:textId="77777777" w:rsidTr="00E300D6">
        <w:trPr>
          <w:trHeight w:val="369"/>
          <w:jc w:val="center"/>
        </w:trPr>
        <w:tc>
          <w:tcPr>
            <w:tcW w:w="1969" w:type="pct"/>
            <w:tcBorders>
              <w:top w:val="nil"/>
              <w:left w:val="nil"/>
              <w:right w:val="nil"/>
            </w:tcBorders>
            <w:shd w:val="clear" w:color="auto" w:fill="auto"/>
            <w:noWrap/>
            <w:vAlign w:val="center"/>
          </w:tcPr>
          <w:p w14:paraId="43EEC3EF" w14:textId="77777777" w:rsidR="00E93D2B" w:rsidRPr="00622CB6" w:rsidRDefault="00E93D2B" w:rsidP="00E300D6">
            <w:pPr>
              <w:pStyle w:val="TableText"/>
            </w:pPr>
            <w:r w:rsidRPr="00622CB6">
              <w:t xml:space="preserve">Downward total irradiance </w:t>
            </w:r>
          </w:p>
        </w:tc>
        <w:tc>
          <w:tcPr>
            <w:tcW w:w="496" w:type="pct"/>
            <w:tcBorders>
              <w:top w:val="nil"/>
              <w:left w:val="nil"/>
              <w:right w:val="nil"/>
            </w:tcBorders>
          </w:tcPr>
          <w:p w14:paraId="39DF8124" w14:textId="77777777" w:rsidR="00E93D2B" w:rsidRPr="00622CB6" w:rsidRDefault="00E93D2B" w:rsidP="00E300D6">
            <w:pPr>
              <w:pStyle w:val="TableText"/>
            </w:pPr>
            <w:r w:rsidRPr="00622CB6">
              <w:t>[W/m</w:t>
            </w:r>
            <w:r w:rsidRPr="00622CB6">
              <w:rPr>
                <w:vertAlign w:val="superscript"/>
              </w:rPr>
              <w:t>2</w:t>
            </w:r>
            <w:r w:rsidRPr="00622CB6">
              <w:t>]</w:t>
            </w:r>
          </w:p>
        </w:tc>
        <w:tc>
          <w:tcPr>
            <w:tcW w:w="882" w:type="pct"/>
            <w:gridSpan w:val="3"/>
            <w:tcBorders>
              <w:top w:val="nil"/>
              <w:left w:val="nil"/>
              <w:right w:val="nil"/>
            </w:tcBorders>
            <w:shd w:val="clear" w:color="auto" w:fill="auto"/>
            <w:noWrap/>
            <w:vAlign w:val="center"/>
          </w:tcPr>
          <w:p w14:paraId="4E6A0956" w14:textId="77777777" w:rsidR="00E93D2B" w:rsidRPr="00622CB6" w:rsidRDefault="00E93D2B" w:rsidP="00E300D6">
            <w:pPr>
              <w:pStyle w:val="TableText"/>
            </w:pPr>
            <w:r w:rsidRPr="00622CB6">
              <w:t>706</w:t>
            </w:r>
          </w:p>
        </w:tc>
        <w:tc>
          <w:tcPr>
            <w:tcW w:w="886" w:type="pct"/>
            <w:gridSpan w:val="3"/>
            <w:tcBorders>
              <w:top w:val="nil"/>
              <w:left w:val="nil"/>
              <w:right w:val="nil"/>
            </w:tcBorders>
            <w:shd w:val="clear" w:color="auto" w:fill="auto"/>
            <w:noWrap/>
            <w:vAlign w:val="center"/>
          </w:tcPr>
          <w:p w14:paraId="54F4F81D" w14:textId="77777777" w:rsidR="00E93D2B" w:rsidRPr="00622CB6" w:rsidRDefault="00E93D2B" w:rsidP="00E300D6">
            <w:pPr>
              <w:pStyle w:val="TableText"/>
            </w:pPr>
            <w:r w:rsidRPr="00622CB6">
              <w:t>670</w:t>
            </w:r>
          </w:p>
        </w:tc>
        <w:tc>
          <w:tcPr>
            <w:tcW w:w="767" w:type="pct"/>
            <w:gridSpan w:val="3"/>
            <w:tcBorders>
              <w:top w:val="nil"/>
              <w:left w:val="nil"/>
              <w:right w:val="nil"/>
            </w:tcBorders>
            <w:shd w:val="clear" w:color="auto" w:fill="auto"/>
            <w:noWrap/>
            <w:vAlign w:val="center"/>
          </w:tcPr>
          <w:p w14:paraId="54DF6280" w14:textId="77777777" w:rsidR="00E93D2B" w:rsidRPr="00622CB6" w:rsidRDefault="00E93D2B" w:rsidP="00E300D6">
            <w:pPr>
              <w:pStyle w:val="TableText"/>
            </w:pPr>
            <w:r w:rsidRPr="00622CB6">
              <w:t>696</w:t>
            </w:r>
          </w:p>
        </w:tc>
      </w:tr>
      <w:tr w:rsidR="00E93D2B" w:rsidRPr="00622CB6" w14:paraId="689277C0" w14:textId="77777777" w:rsidTr="00E300D6">
        <w:trPr>
          <w:trHeight w:val="369"/>
          <w:jc w:val="center"/>
        </w:trPr>
        <w:tc>
          <w:tcPr>
            <w:tcW w:w="1969" w:type="pct"/>
            <w:tcBorders>
              <w:top w:val="nil"/>
              <w:left w:val="nil"/>
              <w:bottom w:val="single" w:sz="8" w:space="0" w:color="auto"/>
              <w:right w:val="nil"/>
            </w:tcBorders>
            <w:shd w:val="clear" w:color="auto" w:fill="auto"/>
            <w:noWrap/>
            <w:vAlign w:val="center"/>
          </w:tcPr>
          <w:p w14:paraId="6540030A" w14:textId="77777777" w:rsidR="00E93D2B" w:rsidRPr="00622CB6" w:rsidRDefault="00E93D2B" w:rsidP="00E300D6">
            <w:pPr>
              <w:pStyle w:val="TableText"/>
            </w:pPr>
            <w:r w:rsidRPr="00622CB6">
              <w:t xml:space="preserve">Irradiance in each </w:t>
            </w:r>
            <w:r>
              <w:t>wavelength range</w:t>
            </w:r>
            <w:r w:rsidRPr="00622CB6">
              <w:t xml:space="preserve"> </w:t>
            </w:r>
          </w:p>
        </w:tc>
        <w:tc>
          <w:tcPr>
            <w:tcW w:w="496" w:type="pct"/>
            <w:tcBorders>
              <w:top w:val="nil"/>
              <w:left w:val="nil"/>
              <w:bottom w:val="single" w:sz="8" w:space="0" w:color="auto"/>
              <w:right w:val="nil"/>
            </w:tcBorders>
          </w:tcPr>
          <w:p w14:paraId="63C190C4" w14:textId="77777777" w:rsidR="00E93D2B" w:rsidRPr="00622CB6" w:rsidRDefault="00E93D2B" w:rsidP="00E300D6">
            <w:pPr>
              <w:pStyle w:val="TableText"/>
            </w:pPr>
            <w:r w:rsidRPr="00622CB6">
              <w:t>[W/m</w:t>
            </w:r>
            <w:r w:rsidRPr="00622CB6">
              <w:rPr>
                <w:vertAlign w:val="superscript"/>
              </w:rPr>
              <w:t>2</w:t>
            </w:r>
            <w:r w:rsidRPr="00622CB6">
              <w:t>]</w:t>
            </w:r>
          </w:p>
        </w:tc>
        <w:tc>
          <w:tcPr>
            <w:tcW w:w="2535" w:type="pct"/>
            <w:gridSpan w:val="9"/>
            <w:tcBorders>
              <w:top w:val="nil"/>
              <w:left w:val="nil"/>
              <w:bottom w:val="single" w:sz="8" w:space="0" w:color="auto"/>
              <w:right w:val="nil"/>
            </w:tcBorders>
            <w:shd w:val="clear" w:color="auto" w:fill="auto"/>
            <w:noWrap/>
            <w:vAlign w:val="center"/>
          </w:tcPr>
          <w:p w14:paraId="13DB8BE4" w14:textId="6426FC41" w:rsidR="00E93D2B" w:rsidRPr="00622CB6" w:rsidRDefault="00E93D2B" w:rsidP="00E300D6">
            <w:pPr>
              <w:pStyle w:val="TableText"/>
            </w:pPr>
            <w:r>
              <w:t>Calculated by</w:t>
            </w:r>
            <w:r w:rsidRPr="00622CB6">
              <w:t xml:space="preserve"> Eq. </w:t>
            </w:r>
            <w:r w:rsidR="00344CD5">
              <w:rPr>
                <w:color w:val="000000" w:themeColor="text1"/>
              </w:rPr>
              <w:fldChar w:fldCharType="begin"/>
            </w:r>
            <w:r w:rsidR="00344CD5">
              <w:rPr>
                <w:color w:val="000000" w:themeColor="text1"/>
              </w:rPr>
              <w:instrText xml:space="preserve"> REF _Ref153205424 \h </w:instrText>
            </w:r>
            <w:r w:rsidR="00344CD5">
              <w:rPr>
                <w:color w:val="000000" w:themeColor="text1"/>
              </w:rPr>
            </w:r>
            <w:r w:rsidR="00344CD5">
              <w:rPr>
                <w:color w:val="000000" w:themeColor="text1"/>
              </w:rPr>
              <w:fldChar w:fldCharType="separate"/>
            </w:r>
            <w:r w:rsidR="003A633B" w:rsidRPr="00344CD5">
              <w:t>(</w:t>
            </w:r>
            <w:r w:rsidR="003A633B">
              <w:rPr>
                <w:noProof/>
              </w:rPr>
              <w:t>1</w:t>
            </w:r>
            <w:r w:rsidR="003A633B" w:rsidRPr="00344CD5">
              <w:t>)</w:t>
            </w:r>
            <w:r w:rsidR="00344CD5">
              <w:rPr>
                <w:color w:val="000000" w:themeColor="text1"/>
              </w:rPr>
              <w:fldChar w:fldCharType="end"/>
            </w:r>
          </w:p>
        </w:tc>
      </w:tr>
    </w:tbl>
    <w:p w14:paraId="5608FD5B" w14:textId="77777777" w:rsidR="00E93D2B" w:rsidRPr="00622CB6" w:rsidDel="00E057E5" w:rsidRDefault="00E93D2B" w:rsidP="00E93D2B">
      <w:pPr>
        <w:pStyle w:val="Heading3"/>
      </w:pPr>
      <w:r w:rsidRPr="00622CB6" w:rsidDel="00E057E5">
        <w:lastRenderedPageBreak/>
        <w:t>Experimental procedure and measurements</w:t>
      </w:r>
    </w:p>
    <w:p w14:paraId="31EC6885" w14:textId="77777777" w:rsidR="00E93D2B" w:rsidRDefault="00E93D2B" w:rsidP="00E93D2B">
      <w:pPr>
        <w:pStyle w:val="BodyText"/>
      </w:pPr>
      <w:r w:rsidRPr="00622CB6">
        <w:t>The subjects gathered in the climate chamber approximately 20 min before the start of the experiment, changed into the designated clothing, and entered the climate chamber after their height and weight were measured. After entering the climate chamber</w:t>
      </w:r>
      <w:r>
        <w:t>s</w:t>
      </w:r>
      <w:r w:rsidRPr="00622CB6">
        <w:t>, the subjects were asked to remain in a seated resting position for 35 min</w:t>
      </w:r>
      <w:r>
        <w:t>,</w:t>
      </w:r>
      <w:r w:rsidRPr="00622CB6">
        <w:t xml:space="preserve"> and </w:t>
      </w:r>
      <w:r>
        <w:t xml:space="preserve">then </w:t>
      </w:r>
      <w:r w:rsidRPr="00622CB6">
        <w:t xml:space="preserve">the paired comparison experiment was conducted three times (A and B, B and C, A and C) every 15 min in random order. </w:t>
      </w:r>
    </w:p>
    <w:p w14:paraId="557295B3" w14:textId="3F29308C" w:rsidR="00E93D2B" w:rsidRPr="00622CB6" w:rsidRDefault="00E93D2B" w:rsidP="00E93D2B">
      <w:pPr>
        <w:pStyle w:val="BodyText"/>
      </w:pPr>
      <w:r>
        <w:fldChar w:fldCharType="begin"/>
      </w:r>
      <w:r>
        <w:instrText xml:space="preserve"> REF _Ref150523915 \h  \* MERGEFORMAT </w:instrText>
      </w:r>
      <w:r>
        <w:fldChar w:fldCharType="separate"/>
      </w:r>
      <w:r w:rsidR="003A633B" w:rsidRPr="00622CB6">
        <w:t xml:space="preserve">Fig. </w:t>
      </w:r>
      <w:r w:rsidR="003A633B">
        <w:rPr>
          <w:noProof/>
        </w:rPr>
        <w:t>4</w:t>
      </w:r>
      <w:r>
        <w:fldChar w:fldCharType="end"/>
      </w:r>
      <w:r>
        <w:t xml:space="preserve"> shows t</w:t>
      </w:r>
      <w:r w:rsidRPr="00622CB6">
        <w:t xml:space="preserve">he </w:t>
      </w:r>
      <w:r w:rsidR="00D474B7">
        <w:t xml:space="preserve">survey </w:t>
      </w:r>
      <w:r w:rsidRPr="00622CB6">
        <w:t>questionnaire.</w:t>
      </w:r>
      <w:r>
        <w:t xml:space="preserve"> </w:t>
      </w:r>
      <w:r w:rsidRPr="00622CB6">
        <w:t xml:space="preserve">To </w:t>
      </w:r>
      <w:r w:rsidR="00D474B7">
        <w:t>assess</w:t>
      </w:r>
      <w:r w:rsidRPr="00622CB6">
        <w:t xml:space="preserve"> the </w:t>
      </w:r>
      <w:r w:rsidR="00D474B7">
        <w:t xml:space="preserve">subject’s </w:t>
      </w:r>
      <w:r w:rsidRPr="00622CB6">
        <w:t>thermal states</w:t>
      </w:r>
      <w:r w:rsidR="00D474B7">
        <w:t xml:space="preserve"> </w:t>
      </w:r>
      <w:r w:rsidRPr="00622CB6">
        <w:t>during the experiment, the</w:t>
      </w:r>
      <w:r w:rsidR="00D474B7">
        <w:t>y</w:t>
      </w:r>
      <w:r w:rsidRPr="00622CB6">
        <w:t xml:space="preserve"> were asked to </w:t>
      </w:r>
      <w:r w:rsidR="00D474B7">
        <w:t>rate</w:t>
      </w:r>
      <w:r w:rsidRPr="00622CB6">
        <w:t xml:space="preserve"> their whole-body thermal sensation before irradiation at 0.5 </w:t>
      </w:r>
      <w:r>
        <w:t>intervals</w:t>
      </w:r>
      <w:r w:rsidRPr="00622CB6">
        <w:t xml:space="preserve"> on a 7-point scale </w:t>
      </w:r>
      <w:r>
        <w:t>(</w:t>
      </w:r>
      <w:r>
        <w:fldChar w:fldCharType="begin"/>
      </w:r>
      <w:r>
        <w:instrText xml:space="preserve"> REF _Ref150523915 \h  \* MERGEFORMAT </w:instrText>
      </w:r>
      <w:r>
        <w:fldChar w:fldCharType="separate"/>
      </w:r>
      <w:r w:rsidR="003A633B" w:rsidRPr="00622CB6">
        <w:t xml:space="preserve">Fig. </w:t>
      </w:r>
      <w:r w:rsidR="003A633B">
        <w:rPr>
          <w:noProof/>
        </w:rPr>
        <w:t>4</w:t>
      </w:r>
      <w:r>
        <w:fldChar w:fldCharType="end"/>
      </w:r>
      <w:r>
        <w:t xml:space="preserve">a) </w:t>
      </w:r>
      <w:r w:rsidRPr="00622CB6">
        <w:t xml:space="preserve">in accordance with ASHRAE standard 55 (2017) </w:t>
      </w:r>
      <w:r w:rsidRPr="00622CB6">
        <w:rPr>
          <w:rFonts w:eastAsiaTheme="minorEastAsia"/>
          <w:bCs/>
          <w:color w:val="000000" w:themeColor="text1"/>
          <w:szCs w:val="21"/>
        </w:rPr>
        <w:fldChar w:fldCharType="begin" w:fldLock="1"/>
      </w:r>
      <w:r w:rsidR="002B2B2B">
        <w:rPr>
          <w:bCs/>
          <w:color w:val="000000" w:themeColor="text1"/>
          <w:szCs w:val="21"/>
        </w:rPr>
        <w:instrText>ADDIN CSL_CITATION {"citationItems":[{"id":"ITEM-1","itemData":{"author":[{"dropping-particle":"","family":"ASHRAE","given":"","non-dropping-particle":"","parse-names":false,"suffix":""}],"id":"ITEM-1","issued":{"date-parts":[["2017"]]},"publisher":"American Society of Heating, Ventilation, Refrigerating and Air-Conditioning Engineers","title":"ANSI/ASHRAE Standard 55-2017 Thermal environmental conditions for human occupancy","type":"report"},"uris":["http://www.mendeley.com/documents/?uuid=34912940-81f7-38ab-b216-0d9c1abc3fa7"]}],"mendeley":{"formattedCitation":"[20]","plainTextFormattedCitation":"[20]","previouslyFormattedCitation":"[20]"},"properties":{"noteIndex":0},"schema":"https://github.com/citation-style-language/schema/raw/master/csl-citation.json"}</w:instrText>
      </w:r>
      <w:r w:rsidRPr="00622CB6">
        <w:rPr>
          <w:rFonts w:eastAsiaTheme="minorEastAsia"/>
          <w:bCs/>
          <w:color w:val="000000" w:themeColor="text1"/>
          <w:szCs w:val="21"/>
        </w:rPr>
        <w:fldChar w:fldCharType="separate"/>
      </w:r>
      <w:r w:rsidR="007B2B48" w:rsidRPr="007B2B48">
        <w:rPr>
          <w:bCs/>
          <w:noProof/>
          <w:color w:val="000000" w:themeColor="text1"/>
          <w:szCs w:val="21"/>
        </w:rPr>
        <w:t>[20]</w:t>
      </w:r>
      <w:r w:rsidRPr="00622CB6">
        <w:rPr>
          <w:bCs/>
          <w:color w:val="000000" w:themeColor="text1"/>
          <w:szCs w:val="21"/>
        </w:rPr>
        <w:fldChar w:fldCharType="end"/>
      </w:r>
      <w:r>
        <w:rPr>
          <w:bCs/>
          <w:color w:val="000000" w:themeColor="text1"/>
          <w:szCs w:val="21"/>
        </w:rPr>
        <w:t>.</w:t>
      </w:r>
      <w:r w:rsidRPr="00622CB6">
        <w:t xml:space="preserve"> Immediately after the irradiation, the</w:t>
      </w:r>
      <w:r w:rsidR="00D474B7">
        <w:t xml:space="preserve">y </w:t>
      </w:r>
      <w:r w:rsidRPr="00622CB6">
        <w:t xml:space="preserve">were asked to </w:t>
      </w:r>
      <w:r w:rsidR="00D474B7">
        <w:t xml:space="preserve">rate which </w:t>
      </w:r>
      <w:r w:rsidRPr="00622CB6">
        <w:t xml:space="preserve">radiation </w:t>
      </w:r>
      <w:r w:rsidR="00D474B7">
        <w:t xml:space="preserve">type produced </w:t>
      </w:r>
      <w:r w:rsidRPr="00622CB6">
        <w:t xml:space="preserve">a warmer </w:t>
      </w:r>
      <w:r w:rsidR="00D474B7">
        <w:t xml:space="preserve">or more comfortable </w:t>
      </w:r>
      <w:r w:rsidRPr="00622CB6">
        <w:t xml:space="preserve">thermal sensation at 0.5 </w:t>
      </w:r>
      <w:r>
        <w:t>intervals</w:t>
      </w:r>
      <w:r w:rsidRPr="00622CB6">
        <w:t xml:space="preserve"> on a 7-point scale</w:t>
      </w:r>
      <w:r>
        <w:t xml:space="preserve"> (</w:t>
      </w:r>
      <w:r>
        <w:fldChar w:fldCharType="begin"/>
      </w:r>
      <w:r>
        <w:instrText xml:space="preserve"> REF _Ref150523915 \h  \* MERGEFORMAT </w:instrText>
      </w:r>
      <w:r>
        <w:fldChar w:fldCharType="separate"/>
      </w:r>
      <w:r w:rsidR="003A633B" w:rsidRPr="00622CB6">
        <w:t xml:space="preserve">Fig. </w:t>
      </w:r>
      <w:r w:rsidR="003A633B">
        <w:rPr>
          <w:noProof/>
        </w:rPr>
        <w:t>4</w:t>
      </w:r>
      <w:r>
        <w:fldChar w:fldCharType="end"/>
      </w:r>
      <w:r>
        <w:t xml:space="preserve">b and </w:t>
      </w:r>
      <w:r>
        <w:fldChar w:fldCharType="begin"/>
      </w:r>
      <w:r>
        <w:instrText xml:space="preserve"> REF _Ref150523915 \h  \* MERGEFORMAT </w:instrText>
      </w:r>
      <w:r>
        <w:fldChar w:fldCharType="separate"/>
      </w:r>
      <w:r w:rsidR="003A633B" w:rsidRPr="00622CB6">
        <w:t xml:space="preserve">Fig. </w:t>
      </w:r>
      <w:r w:rsidR="003A633B">
        <w:rPr>
          <w:noProof/>
        </w:rPr>
        <w:t>4</w:t>
      </w:r>
      <w:r>
        <w:fldChar w:fldCharType="end"/>
      </w:r>
      <w:r>
        <w:t>c)</w:t>
      </w:r>
      <w:r w:rsidRPr="00622CB6">
        <w:t xml:space="preserve">. </w:t>
      </w:r>
    </w:p>
    <w:p w14:paraId="27E5D6A3" w14:textId="77777777" w:rsidR="00E93D2B" w:rsidRPr="00622CB6" w:rsidRDefault="00E93D2B" w:rsidP="00E93D2B">
      <w:pPr>
        <w:pStyle w:val="Graphic"/>
      </w:pPr>
      <w:r w:rsidRPr="00AE5B0A">
        <w:t xml:space="preserve"> </w:t>
      </w:r>
      <w:r w:rsidRPr="00597420">
        <w:drawing>
          <wp:inline distT="0" distB="0" distL="0" distR="0" wp14:anchorId="2CF2BCFF" wp14:editId="7749543B">
            <wp:extent cx="5486400" cy="3680749"/>
            <wp:effectExtent l="0" t="0" r="0" b="0"/>
            <wp:docPr id="150796128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cstate="screen">
                      <a:extLst>
                        <a:ext uri="{28A0092B-C50C-407E-A947-70E740481C1C}">
                          <a14:useLocalDpi xmlns:a14="http://schemas.microsoft.com/office/drawing/2010/main"/>
                        </a:ext>
                      </a:extLst>
                    </a:blip>
                    <a:srcRect/>
                    <a:stretch>
                      <a:fillRect/>
                    </a:stretch>
                  </pic:blipFill>
                  <pic:spPr bwMode="auto">
                    <a:xfrm>
                      <a:off x="0" y="0"/>
                      <a:ext cx="5486400" cy="3680749"/>
                    </a:xfrm>
                    <a:prstGeom prst="rect">
                      <a:avLst/>
                    </a:prstGeom>
                    <a:noFill/>
                    <a:ln>
                      <a:noFill/>
                    </a:ln>
                  </pic:spPr>
                </pic:pic>
              </a:graphicData>
            </a:graphic>
          </wp:inline>
        </w:drawing>
      </w:r>
    </w:p>
    <w:p w14:paraId="3767E031" w14:textId="3CAE8B5B" w:rsidR="00E93D2B" w:rsidRPr="00622CB6" w:rsidRDefault="00E93D2B" w:rsidP="00E93D2B">
      <w:pPr>
        <w:pStyle w:val="FigureCaption"/>
      </w:pPr>
      <w:bookmarkStart w:id="10" w:name="_Ref150523915"/>
      <w:bookmarkStart w:id="11" w:name="_Ref150523908"/>
      <w:r w:rsidRPr="00622CB6">
        <w:t xml:space="preserve">Fig. </w:t>
      </w:r>
      <w:fldSimple w:instr=" SEQ Figure \* ARABIC ">
        <w:r w:rsidR="003A633B">
          <w:rPr>
            <w:noProof/>
          </w:rPr>
          <w:t>4</w:t>
        </w:r>
      </w:fldSimple>
      <w:bookmarkEnd w:id="10"/>
      <w:r w:rsidRPr="00622CB6">
        <w:t>. S</w:t>
      </w:r>
      <w:r w:rsidR="00D474B7">
        <w:t>urvey</w:t>
      </w:r>
      <w:r w:rsidRPr="00622CB6">
        <w:t xml:space="preserve"> questionnaire</w:t>
      </w:r>
      <w:r>
        <w:t xml:space="preserve">: </w:t>
      </w:r>
      <w:r>
        <w:rPr>
          <w:rFonts w:hint="eastAsia"/>
        </w:rPr>
        <w:t>(</w:t>
      </w:r>
      <w:r>
        <w:t>a)</w:t>
      </w:r>
      <w:r w:rsidRPr="00622CB6">
        <w:t xml:space="preserve"> </w:t>
      </w:r>
      <w:r>
        <w:t>T</w:t>
      </w:r>
      <w:r w:rsidRPr="00622CB6">
        <w:t xml:space="preserve">hermal sensation for the whole body, </w:t>
      </w:r>
      <w:r>
        <w:t>(b)</w:t>
      </w:r>
      <w:r w:rsidRPr="00622CB6">
        <w:t xml:space="preserve"> relative thermal </w:t>
      </w:r>
      <w:r w:rsidR="00D474B7">
        <w:t>sensation</w:t>
      </w:r>
      <w:r w:rsidRPr="00622CB6">
        <w:t xml:space="preserve"> for the irradiated area, </w:t>
      </w:r>
      <w:r>
        <w:t>and (c)</w:t>
      </w:r>
      <w:r w:rsidRPr="00622CB6">
        <w:t xml:space="preserve"> relative thermal comfort</w:t>
      </w:r>
      <w:r w:rsidR="00D474B7">
        <w:t xml:space="preserve"> </w:t>
      </w:r>
      <w:r w:rsidRPr="00622CB6">
        <w:t>for the irradiated area</w:t>
      </w:r>
      <w:bookmarkEnd w:id="11"/>
      <w:r>
        <w:t>.</w:t>
      </w:r>
    </w:p>
    <w:p w14:paraId="27107B63" w14:textId="77777777" w:rsidR="00E93D2B" w:rsidRPr="00181E65" w:rsidRDefault="00E93D2B" w:rsidP="00E93D2B">
      <w:pPr>
        <w:pStyle w:val="Heading2"/>
      </w:pPr>
      <w:r w:rsidRPr="00181E65">
        <w:rPr>
          <w:rFonts w:eastAsia="游明朝"/>
        </w:rPr>
        <w:t>Quantification of thermal sensitivity to each radiation (Experiment 2)</w:t>
      </w:r>
    </w:p>
    <w:p w14:paraId="7E83C95A" w14:textId="77777777" w:rsidR="001E585A" w:rsidRDefault="00F05EEB" w:rsidP="00E93D2B">
      <w:pPr>
        <w:pStyle w:val="BodyText"/>
      </w:pPr>
      <w:r w:rsidRPr="00F05EEB">
        <w:t>Due to the non-proportional scale of the survey questionnaire used in Experiment 1, numerically examining thermal sensitivity to radiation in each wavelength range is challenging</w:t>
      </w:r>
      <w:r w:rsidR="00E93D2B" w:rsidRPr="00622CB6">
        <w:t>. Therefore, 15 min after</w:t>
      </w:r>
      <w:r>
        <w:t xml:space="preserve"> completing</w:t>
      </w:r>
      <w:r w:rsidR="00E93D2B" w:rsidRPr="00622CB6">
        <w:t xml:space="preserve"> Experiment 1, we </w:t>
      </w:r>
      <w:r>
        <w:t xml:space="preserve">conducted </w:t>
      </w:r>
      <w:r w:rsidRPr="00622CB6">
        <w:t>Experiment 2</w:t>
      </w:r>
      <w:r w:rsidR="00E93D2B" w:rsidRPr="00622CB6">
        <w:t xml:space="preserve"> to quantify </w:t>
      </w:r>
      <w:r>
        <w:t xml:space="preserve">this </w:t>
      </w:r>
      <w:r w:rsidR="00E93D2B" w:rsidRPr="00622CB6">
        <w:t>thermal sensitivity</w:t>
      </w:r>
      <w:r w:rsidR="00E93D2B">
        <w:t xml:space="preserve"> using</w:t>
      </w:r>
      <w:r w:rsidR="00E93D2B" w:rsidRPr="00622CB6">
        <w:t xml:space="preserve"> </w:t>
      </w:r>
      <w:r w:rsidR="00E93D2B">
        <w:t>an</w:t>
      </w:r>
      <w:r w:rsidR="00E93D2B" w:rsidRPr="00622CB6">
        <w:t xml:space="preserve"> adjustment method. Th</w:t>
      </w:r>
      <w:r w:rsidR="00E93D2B">
        <w:t>is</w:t>
      </w:r>
      <w:r w:rsidR="00E93D2B" w:rsidRPr="00622CB6">
        <w:t xml:space="preserve"> method is a psychophysical technique in which subjects or experimenters adjust a variable stimulus to match a constant or standard</w:t>
      </w:r>
      <w:r w:rsidR="001E585A">
        <w:t xml:space="preserve"> </w:t>
      </w:r>
      <w:r w:rsidR="001E585A" w:rsidRPr="00622CB6">
        <w:t>stimulus</w:t>
      </w:r>
      <w:r w:rsidR="00E93D2B" w:rsidRPr="00622CB6">
        <w:t xml:space="preserve">. The experimental conditions were </w:t>
      </w:r>
      <w:r w:rsidR="001E585A">
        <w:t xml:space="preserve">identical to </w:t>
      </w:r>
      <w:r w:rsidR="00E93D2B" w:rsidRPr="00622CB6">
        <w:t xml:space="preserve">those used in Experiment 1. </w:t>
      </w:r>
    </w:p>
    <w:p w14:paraId="2B08211D" w14:textId="4BAAA8B0" w:rsidR="00E93D2B" w:rsidRDefault="001E585A" w:rsidP="00E93D2B">
      <w:pPr>
        <w:pStyle w:val="BodyText"/>
      </w:pPr>
      <w:r>
        <w:t>In Experiment 2, t</w:t>
      </w:r>
      <w:r w:rsidR="00E93D2B" w:rsidRPr="00622CB6">
        <w:t xml:space="preserve">he </w:t>
      </w:r>
      <w:r>
        <w:t xml:space="preserve">subject’s </w:t>
      </w:r>
      <w:r w:rsidR="00E93D2B" w:rsidRPr="00622CB6">
        <w:t xml:space="preserve">left and right hands were irradiated with a combination of </w:t>
      </w:r>
      <w:r w:rsidR="00E93D2B">
        <w:t>Radiation A</w:t>
      </w:r>
      <w:r w:rsidR="00E93D2B" w:rsidRPr="00622CB6">
        <w:t xml:space="preserve"> and B or </w:t>
      </w:r>
      <w:r w:rsidR="00E93D2B">
        <w:t>Radiation A</w:t>
      </w:r>
      <w:r w:rsidR="00E93D2B" w:rsidRPr="00622CB6">
        <w:t xml:space="preserve"> and C. The experiment was conducted twice (A and B, A and C) every 15 min in random order. The </w:t>
      </w:r>
      <w:r>
        <w:t xml:space="preserve">experimenter adjusted the </w:t>
      </w:r>
      <w:r w:rsidR="00E93D2B" w:rsidRPr="00622CB6">
        <w:t xml:space="preserve">intensity of </w:t>
      </w:r>
      <w:r w:rsidR="00E93D2B">
        <w:t>Radiation A</w:t>
      </w:r>
      <w:r>
        <w:t xml:space="preserve"> </w:t>
      </w:r>
      <w:r w:rsidR="00E93D2B" w:rsidRPr="00622CB6">
        <w:t xml:space="preserve">until the subjects felt </w:t>
      </w:r>
      <w:r w:rsidR="004208F0">
        <w:t xml:space="preserve">a </w:t>
      </w:r>
      <w:r w:rsidR="00E93D2B" w:rsidRPr="00622CB6">
        <w:lastRenderedPageBreak/>
        <w:t>similar thermal sensation on</w:t>
      </w:r>
      <w:r>
        <w:t xml:space="preserve"> both </w:t>
      </w:r>
      <w:r w:rsidR="00E93D2B" w:rsidRPr="00622CB6">
        <w:t xml:space="preserve">hands, and the blackbody temperature </w:t>
      </w:r>
      <w:r w:rsidR="00E93D2B" w:rsidRPr="00622CB6">
        <w:rPr>
          <w:rFonts w:eastAsia="游明朝"/>
          <w:i/>
          <w:iCs/>
        </w:rPr>
        <w:t>T</w:t>
      </w:r>
      <w:r w:rsidR="00E93D2B" w:rsidRPr="00756030">
        <w:rPr>
          <w:rFonts w:eastAsia="游明朝"/>
          <w:vertAlign w:val="subscript"/>
        </w:rPr>
        <w:t>b</w:t>
      </w:r>
      <w:r w:rsidR="00E93D2B">
        <w:rPr>
          <w:rFonts w:eastAsia="游明朝"/>
          <w:vertAlign w:val="subscript"/>
        </w:rPr>
        <w:t>,ir</w:t>
      </w:r>
      <w:r w:rsidR="00E93D2B">
        <w:t xml:space="preserve"> </w:t>
      </w:r>
      <w:r w:rsidR="00E93D2B" w:rsidRPr="00622CB6">
        <w:t>at the</w:t>
      </w:r>
      <w:r w:rsidR="00E93D2B">
        <w:t xml:space="preserve"> irradiated area</w:t>
      </w:r>
      <w:r w:rsidR="00E93D2B" w:rsidRPr="00622CB6">
        <w:t xml:space="preserve"> was measured. </w:t>
      </w:r>
      <w:r w:rsidRPr="001E585A">
        <w:t xml:space="preserve">Thermal sensitivity to radiation in each wavelength range, denoted as </w:t>
      </w:r>
      <w:r w:rsidRPr="001E585A">
        <w:rPr>
          <w:i/>
          <w:iCs/>
        </w:rPr>
        <w:t>TS</w:t>
      </w:r>
      <w:r w:rsidRPr="001E585A">
        <w:t>, was calculated as the inverse of the increase in blackbody temperature due to irradiation, a relationship detailed in Eq.</w:t>
      </w:r>
      <w:r>
        <w:t xml:space="preserve"> </w:t>
      </w:r>
      <w:r w:rsidR="00E93D2B">
        <w:fldChar w:fldCharType="begin"/>
      </w:r>
      <w:r w:rsidR="00E93D2B">
        <w:instrText xml:space="preserve"> REF _Ref152149004 \h </w:instrText>
      </w:r>
      <w:r w:rsidR="00E93D2B">
        <w:fldChar w:fldCharType="separate"/>
      </w:r>
      <w:r w:rsidR="003A633B" w:rsidRPr="00344CD5">
        <w:t>(</w:t>
      </w:r>
      <w:r w:rsidR="003A633B">
        <w:rPr>
          <w:noProof/>
        </w:rPr>
        <w:t>2</w:t>
      </w:r>
      <w:r w:rsidR="003A633B" w:rsidRPr="00344CD5">
        <w:t>)</w:t>
      </w:r>
      <w:r w:rsidR="00E93D2B">
        <w:fldChar w:fldCharType="end"/>
      </w:r>
      <w:r w:rsidR="00E93D2B" w:rsidRPr="00622CB6">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6"/>
        <w:gridCol w:w="8318"/>
        <w:gridCol w:w="644"/>
      </w:tblGrid>
      <w:tr w:rsidR="00E93D2B" w14:paraId="01ED5322" w14:textId="77777777" w:rsidTr="00E300D6">
        <w:trPr>
          <w:trHeight w:val="864"/>
        </w:trPr>
        <w:tc>
          <w:tcPr>
            <w:tcW w:w="350" w:type="pct"/>
            <w:vAlign w:val="center"/>
          </w:tcPr>
          <w:p w14:paraId="71EB2794" w14:textId="77777777" w:rsidR="00E93D2B" w:rsidRDefault="00E93D2B" w:rsidP="00344CD5">
            <w:pPr>
              <w:pStyle w:val="a3"/>
            </w:pPr>
          </w:p>
        </w:tc>
        <w:tc>
          <w:tcPr>
            <w:tcW w:w="4300" w:type="pct"/>
            <w:vAlign w:val="center"/>
          </w:tcPr>
          <w:p w14:paraId="655A54FF" w14:textId="4E4FD545" w:rsidR="00E93D2B" w:rsidRDefault="000365BF" w:rsidP="00344CD5">
            <w:pPr>
              <w:pStyle w:val="a3"/>
            </w:pPr>
            <m:oMathPara>
              <m:oMath>
                <m:r>
                  <m:t>TS</m:t>
                </m:r>
                <m:r>
                  <m:rPr>
                    <m:sty m:val="p"/>
                  </m:rPr>
                  <m:t xml:space="preserve">= </m:t>
                </m:r>
                <m:f>
                  <m:fPr>
                    <m:ctrlPr/>
                  </m:fPr>
                  <m:num>
                    <m:r>
                      <m:rPr>
                        <m:sty m:val="p"/>
                      </m:rPr>
                      <m:t>1</m:t>
                    </m:r>
                  </m:num>
                  <m:den>
                    <m:sSub>
                      <m:sSubPr>
                        <m:ctrlPr/>
                      </m:sSubPr>
                      <m:e>
                        <m:r>
                          <m:t>T</m:t>
                        </m:r>
                      </m:e>
                      <m:sub>
                        <m:r>
                          <m:t>b</m:t>
                        </m:r>
                        <m:r>
                          <m:rPr>
                            <m:sty m:val="p"/>
                          </m:rPr>
                          <m:t xml:space="preserve">,  </m:t>
                        </m:r>
                        <m:r>
                          <m:t>ir</m:t>
                        </m:r>
                      </m:sub>
                    </m:sSub>
                    <m:r>
                      <m:rPr>
                        <m:sty m:val="p"/>
                      </m:rPr>
                      <m:t>-</m:t>
                    </m:r>
                    <m:sSub>
                      <m:sSubPr>
                        <m:ctrlPr/>
                      </m:sSubPr>
                      <m:e>
                        <m:r>
                          <m:t>T</m:t>
                        </m:r>
                      </m:e>
                      <m:sub>
                        <m:r>
                          <m:t>mrt</m:t>
                        </m:r>
                      </m:sub>
                    </m:sSub>
                  </m:den>
                </m:f>
              </m:oMath>
            </m:oMathPara>
          </w:p>
        </w:tc>
        <w:tc>
          <w:tcPr>
            <w:tcW w:w="333" w:type="pct"/>
            <w:vAlign w:val="center"/>
          </w:tcPr>
          <w:p w14:paraId="557B9AC5" w14:textId="4701B3F1" w:rsidR="00E93D2B" w:rsidRPr="00344CD5" w:rsidRDefault="00E93D2B" w:rsidP="00344CD5">
            <w:pPr>
              <w:pStyle w:val="a3"/>
            </w:pPr>
            <w:bookmarkStart w:id="12" w:name="_Ref152146771"/>
            <w:bookmarkStart w:id="13" w:name="_Ref152149004"/>
            <w:r w:rsidRPr="00344CD5">
              <w:t>(</w:t>
            </w:r>
            <w:fldSimple w:instr=" SEQ Equation \* ARABIC ">
              <w:r w:rsidR="003A633B">
                <w:rPr>
                  <w:noProof/>
                </w:rPr>
                <w:t>2</w:t>
              </w:r>
            </w:fldSimple>
            <w:bookmarkEnd w:id="12"/>
            <w:r w:rsidRPr="00344CD5">
              <w:t>)</w:t>
            </w:r>
            <w:bookmarkEnd w:id="13"/>
          </w:p>
        </w:tc>
      </w:tr>
    </w:tbl>
    <w:p w14:paraId="089AF17B" w14:textId="77777777" w:rsidR="00E93D2B" w:rsidRPr="00622CB6" w:rsidRDefault="00E93D2B" w:rsidP="00E93D2B">
      <w:pPr>
        <w:pStyle w:val="Heading2"/>
      </w:pPr>
      <w:r w:rsidRPr="00622CB6">
        <w:t>Experimental results</w:t>
      </w:r>
    </w:p>
    <w:p w14:paraId="3B2EC305" w14:textId="77777777" w:rsidR="00E93D2B" w:rsidRPr="00622CB6" w:rsidRDefault="00E93D2B" w:rsidP="00E93D2B">
      <w:pPr>
        <w:pStyle w:val="Heading3"/>
      </w:pPr>
      <w:r w:rsidRPr="00622CB6">
        <w:t>Thermal sensation and comfort of the whole body</w:t>
      </w:r>
    </w:p>
    <w:p w14:paraId="0BFC5E4B" w14:textId="260C1A2A" w:rsidR="00E93D2B" w:rsidRPr="00622CB6" w:rsidRDefault="00E93D2B" w:rsidP="00E93D2B">
      <w:pPr>
        <w:pStyle w:val="BodyText"/>
      </w:pPr>
      <w:r w:rsidRPr="00622CB6">
        <w:t xml:space="preserve">Although the subjects felt slightly cool before irradiation, the mean values of the thermal sensation votes of all subjects were </w:t>
      </w:r>
      <w:r>
        <w:t xml:space="preserve">within </w:t>
      </w:r>
      <w:r w:rsidRPr="00622CB6">
        <w:t xml:space="preserve">the recommended thermal comfort zone </w:t>
      </w:r>
      <w:r>
        <w:t>of</w:t>
      </w:r>
      <w:r w:rsidRPr="00622CB6">
        <w:t xml:space="preserve"> category B </w:t>
      </w:r>
      <w:r>
        <w:t>in</w:t>
      </w:r>
      <w:r w:rsidRPr="00622CB6">
        <w:t xml:space="preserve"> ISO 7730 (2005) </w:t>
      </w:r>
      <w:r w:rsidRPr="00622CB6">
        <w:fldChar w:fldCharType="begin" w:fldLock="1"/>
      </w:r>
      <w:r w:rsidR="007B2B48">
        <w:instrText>ADDIN CSL_CITATION {"citationItems":[{"id":"ITEM-1","itemData":{"id":"ITEM-1","issued":{"date-parts":[["2005"]]},"publisher-place":"Geneva","title":"ISO 7730:2005 - Ergonomics of the thermal environment - Analytical determination and interpretation of thermal comfort using calculation of the PMV and PPD indices and local thermal comfort criteria","type":"report"},"uris":["http://www.mendeley.com/documents/?uuid=146bcf87-16ed-3164-a3c9-316b8faddf48"]}],"mendeley":{"formattedCitation":"[21]","plainTextFormattedCitation":"[21]","previouslyFormattedCitation":"[21]"},"properties":{"noteIndex":0},"schema":"https://github.com/citation-style-language/schema/raw/master/csl-citation.json"}</w:instrText>
      </w:r>
      <w:r w:rsidRPr="00622CB6">
        <w:fldChar w:fldCharType="separate"/>
      </w:r>
      <w:r w:rsidR="007B2B48" w:rsidRPr="007B2B48">
        <w:rPr>
          <w:noProof/>
        </w:rPr>
        <w:t>[21]</w:t>
      </w:r>
      <w:r w:rsidRPr="00622CB6">
        <w:fldChar w:fldCharType="end"/>
      </w:r>
      <w:r w:rsidRPr="00622CB6">
        <w:t xml:space="preserve"> (−0.5 &lt; thermal sensation vote &lt; 0.5)</w:t>
      </w:r>
      <w:r>
        <w:t xml:space="preserve"> </w:t>
      </w:r>
      <w:r w:rsidRPr="00622CB6">
        <w:t xml:space="preserve">under all conditions. The maximum difference between the mean values of the whole-body thermal sensation votes for each condition was 0.2, </w:t>
      </w:r>
      <w:r>
        <w:t xml:space="preserve">indicating </w:t>
      </w:r>
      <w:r w:rsidRPr="00622CB6">
        <w:t>that the influence of the differences in thermal sensation under each condition on the experimental results described below is small.</w:t>
      </w:r>
    </w:p>
    <w:p w14:paraId="6BBA1260" w14:textId="77777777" w:rsidR="00E93D2B" w:rsidRPr="00622CB6" w:rsidRDefault="00E93D2B" w:rsidP="00E93D2B">
      <w:pPr>
        <w:pStyle w:val="Heading3"/>
      </w:pPr>
      <w:r w:rsidRPr="00622CB6">
        <w:t>Thermal sensation and comfort of the irradiated area (Experiment 1)</w:t>
      </w:r>
    </w:p>
    <w:p w14:paraId="62C9FB78" w14:textId="32F64CDE" w:rsidR="00E93D2B" w:rsidRDefault="00E93D2B" w:rsidP="00181E65">
      <w:pPr>
        <w:pStyle w:val="BodyText"/>
      </w:pPr>
      <w:r>
        <w:fldChar w:fldCharType="begin"/>
      </w:r>
      <w:r>
        <w:instrText xml:space="preserve"> REF _Ref150523944 \h  \* MERGEFORMAT </w:instrText>
      </w:r>
      <w:r>
        <w:fldChar w:fldCharType="separate"/>
      </w:r>
      <w:r w:rsidR="003A633B" w:rsidRPr="00622CB6">
        <w:t xml:space="preserve">Fig. </w:t>
      </w:r>
      <w:r w:rsidR="003A633B">
        <w:rPr>
          <w:noProof/>
        </w:rPr>
        <w:t>5</w:t>
      </w:r>
      <w:r>
        <w:fldChar w:fldCharType="end"/>
      </w:r>
      <w:r>
        <w:t xml:space="preserve"> </w:t>
      </w:r>
      <w:r w:rsidRPr="00622CB6">
        <w:t xml:space="preserve">shows the relative thermal sensation and comfort for the backs of the hands when the two types of radiation are compared. Although the intensities of </w:t>
      </w:r>
      <w:r>
        <w:t xml:space="preserve">Radiation B </w:t>
      </w:r>
      <w:r w:rsidRPr="00622CB6">
        <w:t xml:space="preserve">and C </w:t>
      </w:r>
      <w:r w:rsidR="00E5615E">
        <w:t>were</w:t>
      </w:r>
      <w:r w:rsidRPr="00622CB6">
        <w:t xml:space="preserve"> slightly </w:t>
      </w:r>
      <w:r w:rsidR="003A5DD2">
        <w:t>lower</w:t>
      </w:r>
      <w:r w:rsidRPr="00622CB6">
        <w:t xml:space="preserve"> than that of </w:t>
      </w:r>
      <w:r>
        <w:t xml:space="preserve">Radiation A </w:t>
      </w:r>
      <w:r w:rsidR="00E5615E">
        <w:t>in</w:t>
      </w:r>
      <w:r w:rsidRPr="00622CB6">
        <w:t xml:space="preserve"> the </w:t>
      </w:r>
      <w:r w:rsidR="00E5615E">
        <w:t>irradiated areas</w:t>
      </w:r>
      <w:r w:rsidRPr="00622CB6">
        <w:t xml:space="preserve">, </w:t>
      </w:r>
      <w:r w:rsidRPr="00F83F1B">
        <w:t xml:space="preserve">they </w:t>
      </w:r>
      <w:r w:rsidR="00E5615E">
        <w:t>were</w:t>
      </w:r>
      <w:r w:rsidRPr="00F83F1B">
        <w:t xml:space="preserve"> perceived as hotter and more uncomfortable than </w:t>
      </w:r>
      <w:r>
        <w:t xml:space="preserve">Radiation A. </w:t>
      </w:r>
      <w:r w:rsidRPr="00622CB6">
        <w:t xml:space="preserve">This result is attributed to the </w:t>
      </w:r>
      <w:r w:rsidR="00E5615E">
        <w:t>optical</w:t>
      </w:r>
      <w:r w:rsidRPr="00622CB6">
        <w:t xml:space="preserve"> characteristics of the skin and is consistent with the results of a previous study </w:t>
      </w:r>
      <w:r w:rsidRPr="00622CB6">
        <w:fldChar w:fldCharType="begin" w:fldLock="1"/>
      </w:r>
      <w:r w:rsidR="007B2B48">
        <w:instrText>ADDIN CSL_CITATION {"citationItems":[{"id":"ITEM-1","itemData":{"DOI":"10.1016/j.buildenv.2021.107763","ISSN":"03601323","abstract":"Thermal radiation is considered a fundamental factor of human thermal perception, however the effect of specific radiation spectra has not yet been explored comprehensively. This study investigates the influence of different radiation types, short-wave infrared A and long-wave infrared C radiation, on thermal sensation and thermal comfort. 29 participants were exposed to these two radiation types at two irradiance levels, 100 W/m2 and 200 W/m2, and at two air temperatures, 16 °C and 22 °C. The results confirm the well-established observation that additional irradiation induces a warmer thermal sensation. For an otherwise cold environment, a certain level of irradiation did also improve thermal comfort. When it comes to moderate thermal environments, we found that comparable amounts of infrared C irradiation are perceived substantially warmer than their infrared A counterparts. This significant outcome can potentially be explained by the radiative properties of human skin, which greatly depend on the irradiation spectrum. Current thermal perception models do not fully account for such differences. Thereby our findings contribute to a better understanding of thermal perception in environments as buildings or outdoors.","author":[{"dropping-particle":"","family":"Hirn","given":"Thomas","non-dropping-particle":"","parse-names":false,"suffix":""},{"dropping-particle":"","family":"Kirmas","given":"Alexander","non-dropping-particle":"","parse-names":false,"suffix":""},{"dropping-particle":"","family":"Backes","given":"Damian","non-dropping-particle":"","parse-names":false,"suffix":""},{"dropping-particle":"","family":"Eckstein","given":"Lutz","non-dropping-particle":"","parse-names":false,"suffix":""}],"container-title":"Building and Environment","id":"ITEM-1","issued":{"date-parts":[["2021","6","1"]]},"page":"107763","publisher":"Elsevier Ltd","title":"The influence of radiation intensity and wavelength on thermal perception","type":"article-journal","volume":"196"},"uris":["http://www.mendeley.com/documents/?uuid=747a5634-d535-336a-aafd-68e6a66c37ae"]}],"mendeley":{"formattedCitation":"[7]","plainTextFormattedCitation":"[7]","previouslyFormattedCitation":"[7]"},"properties":{"noteIndex":0},"schema":"https://github.com/citation-style-language/schema/raw/master/csl-citation.json"}</w:instrText>
      </w:r>
      <w:r w:rsidRPr="00622CB6">
        <w:fldChar w:fldCharType="separate"/>
      </w:r>
      <w:r w:rsidR="007B2B48" w:rsidRPr="007B2B48">
        <w:rPr>
          <w:noProof/>
        </w:rPr>
        <w:t>[7]</w:t>
      </w:r>
      <w:r w:rsidRPr="00622CB6">
        <w:fldChar w:fldCharType="end"/>
      </w:r>
      <w:r w:rsidRPr="00622CB6">
        <w:t>, which showed that far-infrared radiation caused warmer thermal sensation</w:t>
      </w:r>
      <w:r w:rsidR="007647FA">
        <w:t>s</w:t>
      </w:r>
      <w:r w:rsidRPr="00622CB6">
        <w:t xml:space="preserve"> on the skin than near-infrared radiation. Further, </w:t>
      </w:r>
      <w:r>
        <w:t xml:space="preserve">Radiation C </w:t>
      </w:r>
      <w:r w:rsidRPr="00622CB6">
        <w:t>generate</w:t>
      </w:r>
      <w:r w:rsidR="00E5615E">
        <w:t>d</w:t>
      </w:r>
      <w:r w:rsidRPr="00622CB6">
        <w:t xml:space="preserve"> warmer</w:t>
      </w:r>
      <w:r w:rsidRPr="00622CB6" w:rsidDel="00300BBA">
        <w:t xml:space="preserve"> </w:t>
      </w:r>
      <w:r w:rsidRPr="00622CB6">
        <w:t>thermal sensation</w:t>
      </w:r>
      <w:r w:rsidR="007647FA">
        <w:t>s</w:t>
      </w:r>
      <w:r w:rsidRPr="00622CB6">
        <w:t xml:space="preserve"> and discomfort </w:t>
      </w:r>
      <w:r>
        <w:t>at</w:t>
      </w:r>
      <w:r w:rsidRPr="00622CB6">
        <w:t xml:space="preserve"> the back of the hand than </w:t>
      </w:r>
      <w:r>
        <w:t>Radiation B</w:t>
      </w:r>
      <w:r w:rsidRPr="00622CB6">
        <w:t xml:space="preserve">. </w:t>
      </w:r>
      <w:r w:rsidR="003A5DD2" w:rsidRPr="00622CB6">
        <w:t xml:space="preserve">This result implies that far-infrared radiation, especially in the range of 5 µm or longer, </w:t>
      </w:r>
      <w:r w:rsidR="003A5DD2">
        <w:t xml:space="preserve">may </w:t>
      </w:r>
      <w:r w:rsidR="003A5DD2" w:rsidRPr="00622CB6">
        <w:t xml:space="preserve">cause warmer thermal sensation and more discomfort at the back of the hand than far-infrared radiation of wavelength shorter than 5 µm. </w:t>
      </w:r>
      <w:r w:rsidRPr="001F25F3">
        <w:t xml:space="preserve">However, clarifying the cause is difficult. The intensity of </w:t>
      </w:r>
      <w:r>
        <w:t xml:space="preserve">Radiation C </w:t>
      </w:r>
      <w:r w:rsidRPr="001F25F3">
        <w:t xml:space="preserve">was slightly higher than that of </w:t>
      </w:r>
      <w:r>
        <w:t xml:space="preserve">Radiation B </w:t>
      </w:r>
      <w:r w:rsidRPr="001F25F3">
        <w:t>at the receiving level, which might have contributed to this difference.</w:t>
      </w:r>
      <w:r>
        <w:t xml:space="preserve"> </w:t>
      </w:r>
    </w:p>
    <w:p w14:paraId="79C10973" w14:textId="77777777" w:rsidR="00E93D2B" w:rsidRPr="00622CB6" w:rsidRDefault="00E93D2B" w:rsidP="00E93D2B">
      <w:pPr>
        <w:pStyle w:val="Graphic"/>
      </w:pPr>
      <w:r w:rsidRPr="0047033E">
        <w:lastRenderedPageBreak/>
        <w:drawing>
          <wp:inline distT="0" distB="0" distL="0" distR="0" wp14:anchorId="53315438" wp14:editId="2678BAB1">
            <wp:extent cx="6120130" cy="3060065"/>
            <wp:effectExtent l="0" t="0" r="0" b="6985"/>
            <wp:docPr id="2984888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48888" name=""/>
                    <pic:cNvPicPr/>
                  </pic:nvPicPr>
                  <pic:blipFill>
                    <a:blip r:embed="rId16" cstate="screen">
                      <a:extLst>
                        <a:ext uri="{28A0092B-C50C-407E-A947-70E740481C1C}">
                          <a14:useLocalDpi xmlns:a14="http://schemas.microsoft.com/office/drawing/2010/main"/>
                        </a:ext>
                        <a:ext uri="{96DAC541-7B7A-43D3-8B79-37D633B846F1}">
                          <asvg:svgBlip xmlns:asvg="http://schemas.microsoft.com/office/drawing/2016/SVG/main" r:embed="rId17"/>
                        </a:ext>
                      </a:extLst>
                    </a:blip>
                    <a:stretch>
                      <a:fillRect/>
                    </a:stretch>
                  </pic:blipFill>
                  <pic:spPr>
                    <a:xfrm>
                      <a:off x="0" y="0"/>
                      <a:ext cx="6120130" cy="3060065"/>
                    </a:xfrm>
                    <a:prstGeom prst="rect">
                      <a:avLst/>
                    </a:prstGeom>
                  </pic:spPr>
                </pic:pic>
              </a:graphicData>
            </a:graphic>
          </wp:inline>
        </w:drawing>
      </w:r>
    </w:p>
    <w:p w14:paraId="7D947F54" w14:textId="641FB5A5" w:rsidR="00E93D2B" w:rsidRPr="00DB340B" w:rsidRDefault="00E93D2B" w:rsidP="00E93D2B">
      <w:pPr>
        <w:pStyle w:val="FigureCaption"/>
        <w:rPr>
          <w:rFonts w:eastAsia="游明朝"/>
          <w:lang w:eastAsia="ja-JP"/>
        </w:rPr>
      </w:pPr>
      <w:bookmarkStart w:id="14" w:name="_Ref150523944"/>
      <w:r w:rsidRPr="00622CB6">
        <w:t xml:space="preserve">Fig. </w:t>
      </w:r>
      <w:fldSimple w:instr=" SEQ Figure \* ARABIC ">
        <w:r w:rsidR="003A633B">
          <w:rPr>
            <w:noProof/>
          </w:rPr>
          <w:t>5</w:t>
        </w:r>
      </w:fldSimple>
      <w:bookmarkEnd w:id="14"/>
      <w:r w:rsidRPr="00622CB6">
        <w:t xml:space="preserve">. </w:t>
      </w:r>
      <w:r>
        <w:t xml:space="preserve">Subjective response </w:t>
      </w:r>
      <w:r w:rsidRPr="00673BF9">
        <w:t xml:space="preserve">for the backs of the hands when </w:t>
      </w:r>
      <w:r>
        <w:t xml:space="preserve">comparing </w:t>
      </w:r>
      <w:r w:rsidRPr="00673BF9">
        <w:t>the two types of radiation</w:t>
      </w:r>
      <w:r>
        <w:t>: (a) R</w:t>
      </w:r>
      <w:r w:rsidRPr="00622CB6">
        <w:t xml:space="preserve">elative thermal sensation </w:t>
      </w:r>
      <w:r>
        <w:t xml:space="preserve">vote </w:t>
      </w:r>
      <w:r w:rsidRPr="00622CB6">
        <w:t xml:space="preserve">and </w:t>
      </w:r>
      <w:r>
        <w:t xml:space="preserve">(b) relative thermal </w:t>
      </w:r>
      <w:r w:rsidRPr="00622CB6">
        <w:t>comfort vote.</w:t>
      </w:r>
      <w:r>
        <w:t xml:space="preserve"> </w:t>
      </w:r>
      <w:r w:rsidRPr="001F25F3">
        <w:t>The data closer to the left or right labels (A, B, or C) in the panels indicate the radiation perceived as hotter or more comfortable in each pair of comparisons</w:t>
      </w:r>
      <w:r>
        <w:t>.</w:t>
      </w:r>
    </w:p>
    <w:p w14:paraId="44E5B1C7" w14:textId="77777777" w:rsidR="00E93D2B" w:rsidRPr="00622CB6" w:rsidRDefault="00E93D2B" w:rsidP="00E93D2B">
      <w:pPr>
        <w:pStyle w:val="Heading3"/>
      </w:pPr>
      <w:r w:rsidRPr="00622CB6">
        <w:t>Thermal sensitivity to radiation in each wavelength range</w:t>
      </w:r>
      <w:r w:rsidRPr="00622CB6">
        <w:rPr>
          <w:rFonts w:eastAsia="ＭＳ 明朝"/>
        </w:rPr>
        <w:t xml:space="preserve"> (Experiment 2)</w:t>
      </w:r>
    </w:p>
    <w:p w14:paraId="3AE1E74D" w14:textId="7A81B79D" w:rsidR="00E93D2B" w:rsidRPr="00622CB6" w:rsidRDefault="00E93D2B" w:rsidP="00E93D2B">
      <w:pPr>
        <w:pStyle w:val="BodyText"/>
      </w:pPr>
      <w:r>
        <w:rPr>
          <w:rFonts w:eastAsia="ＭＳ 明朝"/>
        </w:rPr>
        <w:fldChar w:fldCharType="begin"/>
      </w:r>
      <w:r>
        <w:instrText xml:space="preserve"> REF _Ref150523273 \h  \* MERGEFORMAT </w:instrText>
      </w:r>
      <w:r>
        <w:rPr>
          <w:rFonts w:eastAsia="ＭＳ 明朝"/>
        </w:rPr>
      </w:r>
      <w:r>
        <w:rPr>
          <w:rFonts w:eastAsia="ＭＳ 明朝"/>
        </w:rPr>
        <w:fldChar w:fldCharType="separate"/>
      </w:r>
      <w:r w:rsidR="003A633B" w:rsidRPr="0036453D">
        <w:t xml:space="preserve">Table </w:t>
      </w:r>
      <w:r w:rsidR="003A633B">
        <w:rPr>
          <w:noProof/>
        </w:rPr>
        <w:t>3</w:t>
      </w:r>
      <w:r>
        <w:rPr>
          <w:rFonts w:eastAsia="ＭＳ 明朝"/>
        </w:rPr>
        <w:fldChar w:fldCharType="end"/>
      </w:r>
      <w:r>
        <w:t xml:space="preserve"> </w:t>
      </w:r>
      <w:r w:rsidRPr="00622CB6">
        <w:t>shows the blackbody temperature under each condition when the subjects sensed similar sensation</w:t>
      </w:r>
      <w:r w:rsidR="007647FA">
        <w:t>s</w:t>
      </w:r>
      <w:r w:rsidRPr="00622CB6">
        <w:t xml:space="preserve"> on </w:t>
      </w:r>
      <w:r w:rsidR="003A5DD2">
        <w:t>the</w:t>
      </w:r>
      <w:r w:rsidRPr="00622CB6">
        <w:t xml:space="preserve"> </w:t>
      </w:r>
      <w:r w:rsidR="003A5DD2">
        <w:t>back</w:t>
      </w:r>
      <w:r w:rsidR="007647FA">
        <w:t>s</w:t>
      </w:r>
      <w:r w:rsidR="003A5DD2">
        <w:t xml:space="preserve"> of </w:t>
      </w:r>
      <w:r w:rsidR="007647FA">
        <w:t>their</w:t>
      </w:r>
      <w:r w:rsidR="003A5DD2">
        <w:t xml:space="preserve"> </w:t>
      </w:r>
      <w:r w:rsidRPr="00622CB6">
        <w:t xml:space="preserve">hands. The blackbody temperature for </w:t>
      </w:r>
      <w:r>
        <w:t xml:space="preserve">Radiation A </w:t>
      </w:r>
      <w:r w:rsidRPr="00622CB6">
        <w:t>was higher in males than in females, but the difference was not significant.</w:t>
      </w:r>
      <w:r>
        <w:t xml:space="preserve"> </w:t>
      </w:r>
      <w:r w:rsidRPr="00622CB6">
        <w:t xml:space="preserve">Regarding the mean values for all subjects, the subjects felt </w:t>
      </w:r>
      <w:r>
        <w:t>a</w:t>
      </w:r>
      <w:r w:rsidRPr="00622CB6">
        <w:t xml:space="preserve"> thermal sensation on the backs of the left and right hands to be similar when the blackbody temperature with </w:t>
      </w:r>
      <w:r>
        <w:t xml:space="preserve">Radiation B </w:t>
      </w:r>
      <w:r w:rsidRPr="00622CB6">
        <w:t xml:space="preserve">was 36.9 °C and that with </w:t>
      </w:r>
      <w:r>
        <w:t xml:space="preserve">Radiation A </w:t>
      </w:r>
      <w:r w:rsidRPr="00622CB6">
        <w:t xml:space="preserve">was 39.4 °C. When the blackbody temperature for </w:t>
      </w:r>
      <w:r>
        <w:t xml:space="preserve">Radiation A </w:t>
      </w:r>
      <w:r w:rsidRPr="00552EB2">
        <w:t>reached</w:t>
      </w:r>
      <w:r w:rsidRPr="00622CB6">
        <w:t xml:space="preserve"> 40.9 °C and 37.2 °C for </w:t>
      </w:r>
      <w:r>
        <w:t>Radiation C</w:t>
      </w:r>
      <w:r w:rsidRPr="00622CB6">
        <w:t>,</w:t>
      </w:r>
      <w:r w:rsidR="003A5DD2">
        <w:t xml:space="preserve"> they </w:t>
      </w:r>
      <w:r w:rsidRPr="00622CB6">
        <w:t>sensed similar thermal sensations on the backs of their left and right hands.</w:t>
      </w:r>
    </w:p>
    <w:p w14:paraId="07733DCF" w14:textId="32618827" w:rsidR="00E93D2B" w:rsidRPr="00622CB6" w:rsidRDefault="00E93D2B" w:rsidP="00E93D2B">
      <w:pPr>
        <w:pStyle w:val="BodyText"/>
        <w:rPr>
          <w:lang w:eastAsia="ja-JP"/>
        </w:rPr>
      </w:pPr>
      <w:r>
        <w:fldChar w:fldCharType="begin"/>
      </w:r>
      <w:r>
        <w:instrText xml:space="preserve"> REF _Ref150523288 \h  \* MERGEFORMAT </w:instrText>
      </w:r>
      <w:r>
        <w:fldChar w:fldCharType="separate"/>
      </w:r>
      <w:r w:rsidR="003A633B" w:rsidRPr="0036453D">
        <w:t xml:space="preserve">Table </w:t>
      </w:r>
      <w:r w:rsidR="003A633B">
        <w:rPr>
          <w:noProof/>
        </w:rPr>
        <w:t>4</w:t>
      </w:r>
      <w:r>
        <w:fldChar w:fldCharType="end"/>
      </w:r>
      <w:r w:rsidRPr="00622CB6">
        <w:t xml:space="preserve"> </w:t>
      </w:r>
      <w:r>
        <w:t>list</w:t>
      </w:r>
      <w:r w:rsidRPr="00622CB6">
        <w:t xml:space="preserve">s the </w:t>
      </w:r>
      <w:r>
        <w:t xml:space="preserve">ratios of </w:t>
      </w:r>
      <w:r w:rsidRPr="00622CB6">
        <w:t xml:space="preserve">blackbody temperature rise and thermal sensitivity for </w:t>
      </w:r>
      <w:r>
        <w:t xml:space="preserve">radiation in </w:t>
      </w:r>
      <w:r w:rsidRPr="00622CB6">
        <w:t xml:space="preserve">each </w:t>
      </w:r>
      <w:r>
        <w:t>wavelength range</w:t>
      </w:r>
      <w:r w:rsidRPr="00622CB6">
        <w:t xml:space="preserve">. </w:t>
      </w:r>
      <w:r w:rsidR="003A5DD2">
        <w:t>Based on</w:t>
      </w:r>
      <w:r>
        <w:t xml:space="preserve"> </w:t>
      </w:r>
      <w:r>
        <w:rPr>
          <w:rFonts w:eastAsia="ＭＳ 明朝"/>
        </w:rPr>
        <w:fldChar w:fldCharType="begin"/>
      </w:r>
      <w:r>
        <w:instrText xml:space="preserve"> REF _Ref150523273 \h  \* MERGEFORMAT </w:instrText>
      </w:r>
      <w:r>
        <w:rPr>
          <w:rFonts w:eastAsia="ＭＳ 明朝"/>
        </w:rPr>
      </w:r>
      <w:r>
        <w:rPr>
          <w:rFonts w:eastAsia="ＭＳ 明朝"/>
        </w:rPr>
        <w:fldChar w:fldCharType="separate"/>
      </w:r>
      <w:r w:rsidR="003A633B" w:rsidRPr="0036453D">
        <w:t xml:space="preserve">Table </w:t>
      </w:r>
      <w:r w:rsidR="003A633B">
        <w:rPr>
          <w:noProof/>
        </w:rPr>
        <w:t>3</w:t>
      </w:r>
      <w:r>
        <w:rPr>
          <w:rFonts w:eastAsia="ＭＳ 明朝"/>
        </w:rPr>
        <w:fldChar w:fldCharType="end"/>
      </w:r>
      <w:r>
        <w:rPr>
          <w:rFonts w:eastAsia="ＭＳ 明朝"/>
        </w:rPr>
        <w:t xml:space="preserve">, </w:t>
      </w:r>
      <w:r>
        <w:t>t</w:t>
      </w:r>
      <w:r w:rsidRPr="00622CB6">
        <w:t xml:space="preserve">he ratios were calculated for the </w:t>
      </w:r>
      <w:r w:rsidR="003A5DD2">
        <w:t>blackbody</w:t>
      </w:r>
      <w:r w:rsidRPr="00622CB6">
        <w:t xml:space="preserve"> temperature rise, which was subtracted from the measured mean radiant temperature of the surrounding environment (25.0 °C). When the value for </w:t>
      </w:r>
      <w:r>
        <w:t xml:space="preserve">Radiation A </w:t>
      </w:r>
      <w:r w:rsidRPr="00622CB6">
        <w:t xml:space="preserve">was set to 1.00, the ratio of the blackbody temperature rise for </w:t>
      </w:r>
      <w:r>
        <w:t xml:space="preserve">Radiation B </w:t>
      </w:r>
      <w:r w:rsidRPr="00622CB6">
        <w:t xml:space="preserve">and C, at which the stimulations generated by the </w:t>
      </w:r>
      <w:r>
        <w:t>radiation</w:t>
      </w:r>
      <w:r w:rsidRPr="00622CB6">
        <w:t xml:space="preserve"> were sensed to be similar, was A</w:t>
      </w:r>
      <w:r w:rsidRPr="00622CB6">
        <w:rPr>
          <w:noProof/>
        </w:rPr>
        <w:t xml:space="preserve"> </w:t>
      </w:r>
      <w:r w:rsidRPr="00622CB6">
        <w:t>: B: C = 1.00: 0.82: 0.76. The inverse of th</w:t>
      </w:r>
      <w:r>
        <w:t xml:space="preserve">is </w:t>
      </w:r>
      <w:r w:rsidRPr="00622CB6">
        <w:t>temperature rise was defined as</w:t>
      </w:r>
      <w:r>
        <w:t xml:space="preserve"> thermal</w:t>
      </w:r>
      <w:r w:rsidRPr="00622CB6">
        <w:t xml:space="preserve"> sensitivity</w:t>
      </w:r>
      <w:r>
        <w:t>,</w:t>
      </w:r>
      <w:r w:rsidRPr="00622CB6">
        <w:t xml:space="preserve"> and </w:t>
      </w:r>
      <w:r>
        <w:t>its</w:t>
      </w:r>
      <w:r w:rsidRPr="00622CB6">
        <w:t xml:space="preserve"> ratio</w:t>
      </w:r>
      <w:r>
        <w:t xml:space="preserve"> for</w:t>
      </w:r>
      <w:r w:rsidRPr="00622CB6">
        <w:t xml:space="preserve"> each </w:t>
      </w:r>
      <w:r>
        <w:t xml:space="preserve">wavelength range </w:t>
      </w:r>
      <w:r w:rsidRPr="00622CB6">
        <w:t>was calculated to be A: B: C = 0.76: 0.93: 1.00.</w:t>
      </w:r>
      <w:r w:rsidR="00DF26CD">
        <w:t xml:space="preserve"> </w:t>
      </w:r>
      <w:r w:rsidR="00DF26CD" w:rsidRPr="00DF26CD">
        <w:t>Thus, the data quantitatively indicates that the intensity of thermal sensation induced by the radiation follows the order of A, B, and C</w:t>
      </w:r>
      <w:r w:rsidR="008B0F34">
        <w:rPr>
          <w:rFonts w:ascii="ＭＳ 明朝" w:eastAsia="ＭＳ 明朝" w:hAnsi="ＭＳ 明朝" w:cs="ＭＳ 明朝" w:hint="eastAsia"/>
          <w:lang w:eastAsia="ja-JP"/>
        </w:rPr>
        <w:t>.</w:t>
      </w:r>
    </w:p>
    <w:p w14:paraId="6B16D097" w14:textId="225A2755" w:rsidR="00E93D2B" w:rsidRPr="0036453D" w:rsidRDefault="00E93D2B" w:rsidP="00E93D2B">
      <w:pPr>
        <w:pStyle w:val="TableCaption"/>
      </w:pPr>
      <w:bookmarkStart w:id="15" w:name="_Ref150523273"/>
      <w:r w:rsidRPr="0036453D">
        <w:t xml:space="preserve">Table </w:t>
      </w:r>
      <w:fldSimple w:instr=" SEQ Table \* ARABIC ">
        <w:r w:rsidR="003A633B">
          <w:rPr>
            <w:noProof/>
          </w:rPr>
          <w:t>3</w:t>
        </w:r>
      </w:fldSimple>
      <w:bookmarkEnd w:id="15"/>
      <w:r w:rsidRPr="0036453D">
        <w:t xml:space="preserve"> </w:t>
      </w:r>
      <w:r>
        <w:t xml:space="preserve">Blackbody </w:t>
      </w:r>
      <w:r w:rsidRPr="0036453D">
        <w:t>temperature when subjects felt similar thermal sensations [°C].</w:t>
      </w:r>
    </w:p>
    <w:tbl>
      <w:tblPr>
        <w:tblW w:w="5000" w:type="pct"/>
        <w:tblCellMar>
          <w:left w:w="28" w:type="dxa"/>
          <w:right w:w="28" w:type="dxa"/>
        </w:tblCellMar>
        <w:tblLook w:val="04A0" w:firstRow="1" w:lastRow="0" w:firstColumn="1" w:lastColumn="0" w:noHBand="0" w:noVBand="1"/>
      </w:tblPr>
      <w:tblGrid>
        <w:gridCol w:w="1445"/>
        <w:gridCol w:w="2720"/>
        <w:gridCol w:w="760"/>
        <w:gridCol w:w="374"/>
        <w:gridCol w:w="605"/>
        <w:gridCol w:w="760"/>
        <w:gridCol w:w="374"/>
        <w:gridCol w:w="605"/>
        <w:gridCol w:w="866"/>
        <w:gridCol w:w="438"/>
        <w:gridCol w:w="691"/>
      </w:tblGrid>
      <w:tr w:rsidR="00E93D2B" w:rsidRPr="00622CB6" w14:paraId="42160D9C" w14:textId="77777777" w:rsidTr="00E300D6">
        <w:trPr>
          <w:trHeight w:val="340"/>
        </w:trPr>
        <w:tc>
          <w:tcPr>
            <w:tcW w:w="762" w:type="pct"/>
            <w:tcBorders>
              <w:top w:val="single" w:sz="8" w:space="0" w:color="auto"/>
              <w:left w:val="nil"/>
              <w:bottom w:val="single" w:sz="8" w:space="0" w:color="auto"/>
              <w:right w:val="nil"/>
            </w:tcBorders>
            <w:shd w:val="clear" w:color="auto" w:fill="auto"/>
            <w:noWrap/>
            <w:vAlign w:val="center"/>
            <w:hideMark/>
          </w:tcPr>
          <w:p w14:paraId="654D1901" w14:textId="77777777" w:rsidR="00E93D2B" w:rsidRPr="00622CB6" w:rsidRDefault="00E93D2B" w:rsidP="00E300D6">
            <w:pPr>
              <w:pStyle w:val="TableText"/>
            </w:pPr>
            <w:r w:rsidRPr="00622CB6">
              <w:t>Ensemble</w:t>
            </w:r>
          </w:p>
        </w:tc>
        <w:tc>
          <w:tcPr>
            <w:tcW w:w="1423" w:type="pct"/>
            <w:tcBorders>
              <w:top w:val="single" w:sz="8" w:space="0" w:color="auto"/>
              <w:left w:val="nil"/>
              <w:bottom w:val="single" w:sz="8" w:space="0" w:color="auto"/>
              <w:right w:val="nil"/>
            </w:tcBorders>
            <w:shd w:val="clear" w:color="auto" w:fill="auto"/>
            <w:noWrap/>
            <w:vAlign w:val="center"/>
            <w:hideMark/>
          </w:tcPr>
          <w:p w14:paraId="59C527C9" w14:textId="77777777" w:rsidR="00E93D2B" w:rsidRPr="00622CB6" w:rsidRDefault="00E93D2B" w:rsidP="00E300D6">
            <w:pPr>
              <w:pStyle w:val="TableText"/>
            </w:pPr>
          </w:p>
        </w:tc>
        <w:tc>
          <w:tcPr>
            <w:tcW w:w="938" w:type="pct"/>
            <w:gridSpan w:val="3"/>
            <w:tcBorders>
              <w:top w:val="single" w:sz="8" w:space="0" w:color="auto"/>
              <w:left w:val="nil"/>
              <w:bottom w:val="single" w:sz="8" w:space="0" w:color="auto"/>
              <w:right w:val="nil"/>
            </w:tcBorders>
            <w:shd w:val="clear" w:color="auto" w:fill="auto"/>
            <w:noWrap/>
            <w:vAlign w:val="center"/>
            <w:hideMark/>
          </w:tcPr>
          <w:p w14:paraId="7B941D7D" w14:textId="77777777" w:rsidR="00E93D2B" w:rsidRPr="00622CB6" w:rsidRDefault="00E93D2B" w:rsidP="00E300D6">
            <w:pPr>
              <w:pStyle w:val="TableText"/>
            </w:pPr>
            <w:r w:rsidRPr="00622CB6">
              <w:rPr>
                <w:rFonts w:eastAsia="Yu Gothic"/>
              </w:rPr>
              <w:t>A (0.8–1.4 µm)</w:t>
            </w:r>
          </w:p>
        </w:tc>
        <w:tc>
          <w:tcPr>
            <w:tcW w:w="938" w:type="pct"/>
            <w:gridSpan w:val="3"/>
            <w:tcBorders>
              <w:top w:val="single" w:sz="8" w:space="0" w:color="auto"/>
              <w:left w:val="nil"/>
              <w:bottom w:val="single" w:sz="8" w:space="0" w:color="auto"/>
              <w:right w:val="nil"/>
            </w:tcBorders>
            <w:shd w:val="clear" w:color="auto" w:fill="auto"/>
            <w:noWrap/>
            <w:vAlign w:val="center"/>
            <w:hideMark/>
          </w:tcPr>
          <w:p w14:paraId="7C3C2B95" w14:textId="77777777" w:rsidR="00E93D2B" w:rsidRPr="00622CB6" w:rsidRDefault="00E93D2B" w:rsidP="00E300D6">
            <w:pPr>
              <w:pStyle w:val="TableText"/>
            </w:pPr>
            <w:r w:rsidRPr="00622CB6">
              <w:rPr>
                <w:rFonts w:eastAsia="Yu Gothic"/>
              </w:rPr>
              <w:t>B (2.3–5.0 µm)</w:t>
            </w:r>
          </w:p>
        </w:tc>
        <w:tc>
          <w:tcPr>
            <w:tcW w:w="940" w:type="pct"/>
            <w:gridSpan w:val="3"/>
            <w:tcBorders>
              <w:top w:val="single" w:sz="8" w:space="0" w:color="auto"/>
              <w:left w:val="nil"/>
              <w:bottom w:val="single" w:sz="8" w:space="0" w:color="auto"/>
              <w:right w:val="nil"/>
            </w:tcBorders>
            <w:shd w:val="clear" w:color="auto" w:fill="auto"/>
            <w:noWrap/>
            <w:vAlign w:val="center"/>
            <w:hideMark/>
          </w:tcPr>
          <w:p w14:paraId="2B60F7FA" w14:textId="77777777" w:rsidR="00E93D2B" w:rsidRPr="00622CB6" w:rsidRDefault="00E93D2B" w:rsidP="00E300D6">
            <w:pPr>
              <w:pStyle w:val="TableText"/>
            </w:pPr>
            <w:r w:rsidRPr="00622CB6">
              <w:rPr>
                <w:rFonts w:eastAsia="Yu Gothic"/>
              </w:rPr>
              <w:t>C (</w:t>
            </w:r>
            <w:r>
              <w:rPr>
                <w:rFonts w:eastAsia="Yu Gothic"/>
              </w:rPr>
              <w:t>2.3 µm and above</w:t>
            </w:r>
            <w:r w:rsidRPr="00622CB6">
              <w:rPr>
                <w:rFonts w:eastAsia="Yu Gothic"/>
              </w:rPr>
              <w:t>)</w:t>
            </w:r>
          </w:p>
        </w:tc>
      </w:tr>
      <w:tr w:rsidR="00E93D2B" w:rsidRPr="00622CB6" w14:paraId="1E9AD885" w14:textId="77777777" w:rsidTr="00E300D6">
        <w:trPr>
          <w:trHeight w:val="340"/>
        </w:trPr>
        <w:tc>
          <w:tcPr>
            <w:tcW w:w="762" w:type="pct"/>
            <w:vMerge w:val="restart"/>
            <w:tcBorders>
              <w:top w:val="single" w:sz="8" w:space="0" w:color="auto"/>
              <w:left w:val="nil"/>
              <w:bottom w:val="nil"/>
              <w:right w:val="nil"/>
            </w:tcBorders>
            <w:shd w:val="clear" w:color="auto" w:fill="auto"/>
            <w:noWrap/>
            <w:vAlign w:val="center"/>
            <w:hideMark/>
          </w:tcPr>
          <w:p w14:paraId="6314E0B4" w14:textId="77777777" w:rsidR="00E93D2B" w:rsidRPr="00622CB6" w:rsidRDefault="00E93D2B" w:rsidP="00E300D6">
            <w:pPr>
              <w:pStyle w:val="TableText"/>
            </w:pPr>
            <w:r>
              <w:t>A</w:t>
            </w:r>
            <w:r w:rsidRPr="00622CB6">
              <w:t xml:space="preserve"> and B</w:t>
            </w:r>
          </w:p>
        </w:tc>
        <w:tc>
          <w:tcPr>
            <w:tcW w:w="1423" w:type="pct"/>
            <w:tcBorders>
              <w:top w:val="single" w:sz="8" w:space="0" w:color="auto"/>
              <w:left w:val="nil"/>
              <w:bottom w:val="nil"/>
              <w:right w:val="nil"/>
            </w:tcBorders>
            <w:shd w:val="clear" w:color="auto" w:fill="auto"/>
            <w:noWrap/>
            <w:vAlign w:val="center"/>
            <w:hideMark/>
          </w:tcPr>
          <w:p w14:paraId="32FD3AB9" w14:textId="77777777" w:rsidR="00E93D2B" w:rsidRPr="00622CB6" w:rsidRDefault="00E93D2B" w:rsidP="00E300D6">
            <w:pPr>
              <w:pStyle w:val="TableText"/>
            </w:pPr>
            <w:r w:rsidRPr="00622CB6">
              <w:t>Male (N=10)</w:t>
            </w:r>
          </w:p>
        </w:tc>
        <w:tc>
          <w:tcPr>
            <w:tcW w:w="406" w:type="pct"/>
            <w:tcBorders>
              <w:top w:val="single" w:sz="8" w:space="0" w:color="auto"/>
              <w:left w:val="nil"/>
              <w:bottom w:val="nil"/>
              <w:right w:val="nil"/>
            </w:tcBorders>
            <w:shd w:val="clear" w:color="auto" w:fill="auto"/>
            <w:noWrap/>
            <w:vAlign w:val="center"/>
            <w:hideMark/>
          </w:tcPr>
          <w:p w14:paraId="37C2A32C" w14:textId="77777777" w:rsidR="00E93D2B" w:rsidRPr="00622CB6" w:rsidRDefault="00E93D2B" w:rsidP="00E300D6">
            <w:pPr>
              <w:pStyle w:val="TableText"/>
            </w:pPr>
            <w:r w:rsidRPr="00622CB6">
              <w:t>40.8</w:t>
            </w:r>
          </w:p>
        </w:tc>
        <w:tc>
          <w:tcPr>
            <w:tcW w:w="206" w:type="pct"/>
            <w:tcBorders>
              <w:top w:val="single" w:sz="8" w:space="0" w:color="auto"/>
              <w:left w:val="nil"/>
              <w:bottom w:val="nil"/>
              <w:right w:val="nil"/>
            </w:tcBorders>
            <w:shd w:val="clear" w:color="auto" w:fill="auto"/>
            <w:noWrap/>
            <w:vAlign w:val="center"/>
            <w:hideMark/>
          </w:tcPr>
          <w:p w14:paraId="40FAB244" w14:textId="77777777" w:rsidR="00E93D2B" w:rsidRPr="00622CB6" w:rsidRDefault="00E93D2B" w:rsidP="00E300D6">
            <w:pPr>
              <w:pStyle w:val="TableText"/>
            </w:pPr>
            <w:r w:rsidRPr="00622CB6">
              <w:t>±</w:t>
            </w:r>
          </w:p>
        </w:tc>
        <w:tc>
          <w:tcPr>
            <w:tcW w:w="326" w:type="pct"/>
            <w:tcBorders>
              <w:top w:val="single" w:sz="8" w:space="0" w:color="auto"/>
              <w:left w:val="nil"/>
              <w:bottom w:val="nil"/>
              <w:right w:val="nil"/>
            </w:tcBorders>
            <w:shd w:val="clear" w:color="auto" w:fill="auto"/>
            <w:noWrap/>
            <w:vAlign w:val="center"/>
            <w:hideMark/>
          </w:tcPr>
          <w:p w14:paraId="6C95A807" w14:textId="77777777" w:rsidR="00E93D2B" w:rsidRPr="00622CB6" w:rsidRDefault="00E93D2B" w:rsidP="00E300D6">
            <w:pPr>
              <w:pStyle w:val="TableText"/>
            </w:pPr>
            <w:r w:rsidRPr="00622CB6">
              <w:t>6.1</w:t>
            </w:r>
          </w:p>
        </w:tc>
        <w:tc>
          <w:tcPr>
            <w:tcW w:w="406" w:type="pct"/>
            <w:tcBorders>
              <w:top w:val="nil"/>
              <w:left w:val="nil"/>
              <w:bottom w:val="nil"/>
              <w:right w:val="nil"/>
            </w:tcBorders>
            <w:shd w:val="clear" w:color="auto" w:fill="auto"/>
            <w:noWrap/>
            <w:vAlign w:val="center"/>
            <w:hideMark/>
          </w:tcPr>
          <w:p w14:paraId="445BFFC4" w14:textId="77777777" w:rsidR="00E93D2B" w:rsidRPr="00622CB6" w:rsidRDefault="00E93D2B" w:rsidP="00E300D6">
            <w:pPr>
              <w:pStyle w:val="TableText"/>
            </w:pPr>
            <w:r w:rsidRPr="00622CB6">
              <w:t>36.9</w:t>
            </w:r>
          </w:p>
        </w:tc>
        <w:tc>
          <w:tcPr>
            <w:tcW w:w="206" w:type="pct"/>
            <w:tcBorders>
              <w:top w:val="nil"/>
              <w:left w:val="nil"/>
              <w:bottom w:val="nil"/>
              <w:right w:val="nil"/>
            </w:tcBorders>
            <w:shd w:val="clear" w:color="auto" w:fill="auto"/>
            <w:noWrap/>
            <w:vAlign w:val="center"/>
            <w:hideMark/>
          </w:tcPr>
          <w:p w14:paraId="186FD959" w14:textId="77777777" w:rsidR="00E93D2B" w:rsidRPr="00622CB6" w:rsidRDefault="00E93D2B" w:rsidP="00E300D6">
            <w:pPr>
              <w:pStyle w:val="TableText"/>
            </w:pPr>
            <w:r w:rsidRPr="00622CB6">
              <w:t>±</w:t>
            </w:r>
          </w:p>
        </w:tc>
        <w:tc>
          <w:tcPr>
            <w:tcW w:w="326" w:type="pct"/>
            <w:tcBorders>
              <w:top w:val="nil"/>
              <w:left w:val="nil"/>
              <w:bottom w:val="nil"/>
              <w:right w:val="nil"/>
            </w:tcBorders>
            <w:shd w:val="clear" w:color="auto" w:fill="auto"/>
            <w:noWrap/>
            <w:vAlign w:val="center"/>
            <w:hideMark/>
          </w:tcPr>
          <w:p w14:paraId="15F1E854" w14:textId="77777777" w:rsidR="00E93D2B" w:rsidRPr="00622CB6" w:rsidRDefault="00E93D2B" w:rsidP="00E300D6">
            <w:pPr>
              <w:pStyle w:val="TableText"/>
            </w:pPr>
            <w:r w:rsidRPr="00622CB6">
              <w:t>0.4</w:t>
            </w:r>
          </w:p>
        </w:tc>
        <w:tc>
          <w:tcPr>
            <w:tcW w:w="940" w:type="pct"/>
            <w:gridSpan w:val="3"/>
            <w:vMerge w:val="restart"/>
            <w:tcBorders>
              <w:top w:val="single" w:sz="8" w:space="0" w:color="auto"/>
              <w:left w:val="nil"/>
              <w:bottom w:val="nil"/>
              <w:right w:val="nil"/>
            </w:tcBorders>
            <w:shd w:val="clear" w:color="auto" w:fill="auto"/>
            <w:noWrap/>
            <w:vAlign w:val="center"/>
            <w:hideMark/>
          </w:tcPr>
          <w:p w14:paraId="7C6A8C71" w14:textId="77777777" w:rsidR="00E93D2B" w:rsidRPr="00622CB6" w:rsidRDefault="00E93D2B" w:rsidP="00E300D6">
            <w:pPr>
              <w:pStyle w:val="TableText"/>
            </w:pPr>
          </w:p>
        </w:tc>
      </w:tr>
      <w:tr w:rsidR="00E93D2B" w:rsidRPr="00622CB6" w14:paraId="076E4F7A" w14:textId="77777777" w:rsidTr="00E300D6">
        <w:trPr>
          <w:trHeight w:val="340"/>
        </w:trPr>
        <w:tc>
          <w:tcPr>
            <w:tcW w:w="762" w:type="pct"/>
            <w:vMerge/>
            <w:tcBorders>
              <w:top w:val="nil"/>
              <w:left w:val="nil"/>
              <w:bottom w:val="nil"/>
              <w:right w:val="nil"/>
            </w:tcBorders>
            <w:vAlign w:val="center"/>
            <w:hideMark/>
          </w:tcPr>
          <w:p w14:paraId="35711765" w14:textId="77777777" w:rsidR="00E93D2B" w:rsidRPr="00622CB6" w:rsidRDefault="00E93D2B" w:rsidP="00E300D6">
            <w:pPr>
              <w:pStyle w:val="TableText"/>
            </w:pPr>
          </w:p>
        </w:tc>
        <w:tc>
          <w:tcPr>
            <w:tcW w:w="1423" w:type="pct"/>
            <w:tcBorders>
              <w:top w:val="nil"/>
              <w:left w:val="nil"/>
              <w:bottom w:val="nil"/>
              <w:right w:val="nil"/>
            </w:tcBorders>
            <w:shd w:val="clear" w:color="auto" w:fill="auto"/>
            <w:noWrap/>
            <w:vAlign w:val="center"/>
            <w:hideMark/>
          </w:tcPr>
          <w:p w14:paraId="4E9B568E" w14:textId="77777777" w:rsidR="00E93D2B" w:rsidRPr="00622CB6" w:rsidRDefault="00E93D2B" w:rsidP="00E300D6">
            <w:pPr>
              <w:pStyle w:val="TableText"/>
            </w:pPr>
            <w:r w:rsidRPr="00622CB6">
              <w:t>Female (N=10)</w:t>
            </w:r>
          </w:p>
        </w:tc>
        <w:tc>
          <w:tcPr>
            <w:tcW w:w="406" w:type="pct"/>
            <w:tcBorders>
              <w:top w:val="nil"/>
              <w:left w:val="nil"/>
              <w:bottom w:val="nil"/>
              <w:right w:val="nil"/>
            </w:tcBorders>
            <w:shd w:val="clear" w:color="auto" w:fill="auto"/>
            <w:noWrap/>
            <w:vAlign w:val="center"/>
            <w:hideMark/>
          </w:tcPr>
          <w:p w14:paraId="38546FC3" w14:textId="77777777" w:rsidR="00E93D2B" w:rsidRPr="00622CB6" w:rsidRDefault="00E93D2B" w:rsidP="00E300D6">
            <w:pPr>
              <w:pStyle w:val="TableText"/>
            </w:pPr>
            <w:r w:rsidRPr="00622CB6">
              <w:t>37.8</w:t>
            </w:r>
          </w:p>
        </w:tc>
        <w:tc>
          <w:tcPr>
            <w:tcW w:w="206" w:type="pct"/>
            <w:tcBorders>
              <w:top w:val="nil"/>
              <w:left w:val="nil"/>
              <w:bottom w:val="nil"/>
              <w:right w:val="nil"/>
            </w:tcBorders>
            <w:shd w:val="clear" w:color="auto" w:fill="auto"/>
            <w:noWrap/>
            <w:vAlign w:val="center"/>
            <w:hideMark/>
          </w:tcPr>
          <w:p w14:paraId="1A504E14" w14:textId="77777777" w:rsidR="00E93D2B" w:rsidRPr="00622CB6" w:rsidRDefault="00E93D2B" w:rsidP="00E300D6">
            <w:pPr>
              <w:pStyle w:val="TableText"/>
            </w:pPr>
            <w:r w:rsidRPr="00622CB6">
              <w:t>±</w:t>
            </w:r>
          </w:p>
        </w:tc>
        <w:tc>
          <w:tcPr>
            <w:tcW w:w="326" w:type="pct"/>
            <w:tcBorders>
              <w:top w:val="nil"/>
              <w:left w:val="nil"/>
              <w:bottom w:val="nil"/>
              <w:right w:val="nil"/>
            </w:tcBorders>
            <w:shd w:val="clear" w:color="auto" w:fill="auto"/>
            <w:noWrap/>
            <w:vAlign w:val="center"/>
            <w:hideMark/>
          </w:tcPr>
          <w:p w14:paraId="15D01EA0" w14:textId="77777777" w:rsidR="00E93D2B" w:rsidRPr="00622CB6" w:rsidRDefault="00E93D2B" w:rsidP="00E300D6">
            <w:pPr>
              <w:pStyle w:val="TableText"/>
            </w:pPr>
            <w:r w:rsidRPr="00622CB6">
              <w:t>1.2</w:t>
            </w:r>
          </w:p>
        </w:tc>
        <w:tc>
          <w:tcPr>
            <w:tcW w:w="406" w:type="pct"/>
            <w:tcBorders>
              <w:top w:val="nil"/>
              <w:left w:val="nil"/>
              <w:bottom w:val="nil"/>
              <w:right w:val="nil"/>
            </w:tcBorders>
            <w:shd w:val="clear" w:color="auto" w:fill="auto"/>
            <w:noWrap/>
            <w:vAlign w:val="center"/>
            <w:hideMark/>
          </w:tcPr>
          <w:p w14:paraId="6C338CEE" w14:textId="77777777" w:rsidR="00E93D2B" w:rsidRPr="00622CB6" w:rsidRDefault="00E93D2B" w:rsidP="00E300D6">
            <w:pPr>
              <w:pStyle w:val="TableText"/>
            </w:pPr>
            <w:r w:rsidRPr="00622CB6">
              <w:t>36.9</w:t>
            </w:r>
          </w:p>
        </w:tc>
        <w:tc>
          <w:tcPr>
            <w:tcW w:w="206" w:type="pct"/>
            <w:tcBorders>
              <w:top w:val="nil"/>
              <w:left w:val="nil"/>
              <w:bottom w:val="nil"/>
              <w:right w:val="nil"/>
            </w:tcBorders>
            <w:shd w:val="clear" w:color="auto" w:fill="auto"/>
            <w:noWrap/>
            <w:vAlign w:val="center"/>
            <w:hideMark/>
          </w:tcPr>
          <w:p w14:paraId="10B27821" w14:textId="77777777" w:rsidR="00E93D2B" w:rsidRPr="00622CB6" w:rsidRDefault="00E93D2B" w:rsidP="00E300D6">
            <w:pPr>
              <w:pStyle w:val="TableText"/>
            </w:pPr>
            <w:r w:rsidRPr="00622CB6">
              <w:t>±</w:t>
            </w:r>
          </w:p>
        </w:tc>
        <w:tc>
          <w:tcPr>
            <w:tcW w:w="326" w:type="pct"/>
            <w:tcBorders>
              <w:top w:val="nil"/>
              <w:left w:val="nil"/>
              <w:bottom w:val="nil"/>
              <w:right w:val="nil"/>
            </w:tcBorders>
            <w:shd w:val="clear" w:color="auto" w:fill="auto"/>
            <w:noWrap/>
            <w:vAlign w:val="center"/>
            <w:hideMark/>
          </w:tcPr>
          <w:p w14:paraId="29B75298" w14:textId="77777777" w:rsidR="00E93D2B" w:rsidRPr="00622CB6" w:rsidRDefault="00E93D2B" w:rsidP="00E300D6">
            <w:pPr>
              <w:pStyle w:val="TableText"/>
            </w:pPr>
            <w:r w:rsidRPr="00622CB6">
              <w:t>0.4</w:t>
            </w:r>
          </w:p>
        </w:tc>
        <w:tc>
          <w:tcPr>
            <w:tcW w:w="940" w:type="pct"/>
            <w:gridSpan w:val="3"/>
            <w:vMerge/>
            <w:tcBorders>
              <w:top w:val="nil"/>
              <w:left w:val="nil"/>
              <w:bottom w:val="nil"/>
              <w:right w:val="nil"/>
            </w:tcBorders>
            <w:vAlign w:val="center"/>
            <w:hideMark/>
          </w:tcPr>
          <w:p w14:paraId="78E86B6E" w14:textId="77777777" w:rsidR="00E93D2B" w:rsidRPr="00622CB6" w:rsidRDefault="00E93D2B" w:rsidP="00E300D6">
            <w:pPr>
              <w:pStyle w:val="TableText"/>
            </w:pPr>
          </w:p>
        </w:tc>
      </w:tr>
      <w:tr w:rsidR="00E93D2B" w:rsidRPr="00622CB6" w14:paraId="1791F3F4" w14:textId="77777777" w:rsidTr="00E300D6">
        <w:trPr>
          <w:trHeight w:val="340"/>
        </w:trPr>
        <w:tc>
          <w:tcPr>
            <w:tcW w:w="762" w:type="pct"/>
            <w:vMerge/>
            <w:tcBorders>
              <w:top w:val="nil"/>
              <w:left w:val="nil"/>
              <w:bottom w:val="single" w:sz="4" w:space="0" w:color="auto"/>
              <w:right w:val="nil"/>
            </w:tcBorders>
            <w:vAlign w:val="center"/>
            <w:hideMark/>
          </w:tcPr>
          <w:p w14:paraId="2DEBC02E" w14:textId="77777777" w:rsidR="00E93D2B" w:rsidRPr="00622CB6" w:rsidRDefault="00E93D2B" w:rsidP="00E300D6">
            <w:pPr>
              <w:pStyle w:val="TableText"/>
            </w:pPr>
          </w:p>
        </w:tc>
        <w:tc>
          <w:tcPr>
            <w:tcW w:w="1423" w:type="pct"/>
            <w:tcBorders>
              <w:top w:val="nil"/>
              <w:left w:val="nil"/>
              <w:bottom w:val="single" w:sz="4" w:space="0" w:color="auto"/>
              <w:right w:val="nil"/>
            </w:tcBorders>
            <w:shd w:val="clear" w:color="auto" w:fill="auto"/>
            <w:noWrap/>
            <w:vAlign w:val="center"/>
            <w:hideMark/>
          </w:tcPr>
          <w:p w14:paraId="48387BC7" w14:textId="77777777" w:rsidR="00E93D2B" w:rsidRPr="00622CB6" w:rsidRDefault="00E93D2B" w:rsidP="00E300D6">
            <w:pPr>
              <w:pStyle w:val="TableText"/>
            </w:pPr>
            <w:r w:rsidRPr="00622CB6">
              <w:t>All subjects (N=20)</w:t>
            </w:r>
          </w:p>
        </w:tc>
        <w:tc>
          <w:tcPr>
            <w:tcW w:w="406" w:type="pct"/>
            <w:tcBorders>
              <w:top w:val="nil"/>
              <w:left w:val="nil"/>
              <w:bottom w:val="single" w:sz="4" w:space="0" w:color="auto"/>
              <w:right w:val="nil"/>
            </w:tcBorders>
            <w:shd w:val="clear" w:color="auto" w:fill="auto"/>
            <w:noWrap/>
            <w:vAlign w:val="center"/>
            <w:hideMark/>
          </w:tcPr>
          <w:p w14:paraId="39F15DAE" w14:textId="77777777" w:rsidR="00E93D2B" w:rsidRPr="00622CB6" w:rsidRDefault="00E93D2B" w:rsidP="00E300D6">
            <w:pPr>
              <w:pStyle w:val="TableText"/>
            </w:pPr>
            <w:r w:rsidRPr="00622CB6">
              <w:t>39.4</w:t>
            </w:r>
          </w:p>
        </w:tc>
        <w:tc>
          <w:tcPr>
            <w:tcW w:w="206" w:type="pct"/>
            <w:tcBorders>
              <w:top w:val="nil"/>
              <w:left w:val="nil"/>
              <w:bottom w:val="single" w:sz="4" w:space="0" w:color="auto"/>
              <w:right w:val="nil"/>
            </w:tcBorders>
            <w:shd w:val="clear" w:color="auto" w:fill="auto"/>
            <w:noWrap/>
            <w:vAlign w:val="center"/>
            <w:hideMark/>
          </w:tcPr>
          <w:p w14:paraId="7BA3B49F" w14:textId="77777777" w:rsidR="00E93D2B" w:rsidRPr="00622CB6" w:rsidRDefault="00E93D2B" w:rsidP="00E300D6">
            <w:pPr>
              <w:pStyle w:val="TableText"/>
            </w:pPr>
            <w:r w:rsidRPr="00622CB6">
              <w:t>±</w:t>
            </w:r>
          </w:p>
        </w:tc>
        <w:tc>
          <w:tcPr>
            <w:tcW w:w="326" w:type="pct"/>
            <w:tcBorders>
              <w:top w:val="nil"/>
              <w:left w:val="nil"/>
              <w:bottom w:val="single" w:sz="4" w:space="0" w:color="auto"/>
              <w:right w:val="nil"/>
            </w:tcBorders>
            <w:shd w:val="clear" w:color="auto" w:fill="auto"/>
            <w:noWrap/>
            <w:vAlign w:val="center"/>
            <w:hideMark/>
          </w:tcPr>
          <w:p w14:paraId="525544DA" w14:textId="77777777" w:rsidR="00E93D2B" w:rsidRPr="00622CB6" w:rsidRDefault="00E93D2B" w:rsidP="00E300D6">
            <w:pPr>
              <w:pStyle w:val="TableText"/>
            </w:pPr>
            <w:r w:rsidRPr="00622CB6">
              <w:t>4.9</w:t>
            </w:r>
          </w:p>
        </w:tc>
        <w:tc>
          <w:tcPr>
            <w:tcW w:w="406" w:type="pct"/>
            <w:tcBorders>
              <w:top w:val="nil"/>
              <w:left w:val="nil"/>
              <w:bottom w:val="single" w:sz="4" w:space="0" w:color="auto"/>
              <w:right w:val="nil"/>
            </w:tcBorders>
            <w:shd w:val="clear" w:color="auto" w:fill="auto"/>
            <w:noWrap/>
            <w:vAlign w:val="center"/>
            <w:hideMark/>
          </w:tcPr>
          <w:p w14:paraId="2C3F3A3C" w14:textId="77777777" w:rsidR="00E93D2B" w:rsidRPr="00622CB6" w:rsidRDefault="00E93D2B" w:rsidP="00E300D6">
            <w:pPr>
              <w:pStyle w:val="TableText"/>
            </w:pPr>
            <w:r w:rsidRPr="00622CB6">
              <w:t>36.9</w:t>
            </w:r>
          </w:p>
        </w:tc>
        <w:tc>
          <w:tcPr>
            <w:tcW w:w="206" w:type="pct"/>
            <w:tcBorders>
              <w:top w:val="nil"/>
              <w:left w:val="nil"/>
              <w:bottom w:val="single" w:sz="4" w:space="0" w:color="auto"/>
              <w:right w:val="nil"/>
            </w:tcBorders>
            <w:shd w:val="clear" w:color="auto" w:fill="auto"/>
            <w:noWrap/>
            <w:vAlign w:val="center"/>
            <w:hideMark/>
          </w:tcPr>
          <w:p w14:paraId="10A9DDE0" w14:textId="77777777" w:rsidR="00E93D2B" w:rsidRPr="00622CB6" w:rsidRDefault="00E93D2B" w:rsidP="00E300D6">
            <w:pPr>
              <w:pStyle w:val="TableText"/>
            </w:pPr>
            <w:r w:rsidRPr="00622CB6">
              <w:t>±</w:t>
            </w:r>
          </w:p>
        </w:tc>
        <w:tc>
          <w:tcPr>
            <w:tcW w:w="326" w:type="pct"/>
            <w:tcBorders>
              <w:top w:val="nil"/>
              <w:left w:val="nil"/>
              <w:bottom w:val="single" w:sz="4" w:space="0" w:color="auto"/>
              <w:right w:val="nil"/>
            </w:tcBorders>
            <w:shd w:val="clear" w:color="auto" w:fill="auto"/>
            <w:noWrap/>
            <w:vAlign w:val="center"/>
            <w:hideMark/>
          </w:tcPr>
          <w:p w14:paraId="5FB19830" w14:textId="77777777" w:rsidR="00E93D2B" w:rsidRPr="00622CB6" w:rsidRDefault="00E93D2B" w:rsidP="00E300D6">
            <w:pPr>
              <w:pStyle w:val="TableText"/>
            </w:pPr>
            <w:r w:rsidRPr="00622CB6">
              <w:t>0.4</w:t>
            </w:r>
          </w:p>
        </w:tc>
        <w:tc>
          <w:tcPr>
            <w:tcW w:w="940" w:type="pct"/>
            <w:gridSpan w:val="3"/>
            <w:vMerge/>
            <w:tcBorders>
              <w:top w:val="nil"/>
              <w:left w:val="nil"/>
              <w:bottom w:val="single" w:sz="4" w:space="0" w:color="auto"/>
              <w:right w:val="nil"/>
            </w:tcBorders>
            <w:vAlign w:val="center"/>
            <w:hideMark/>
          </w:tcPr>
          <w:p w14:paraId="3B286405" w14:textId="77777777" w:rsidR="00E93D2B" w:rsidRPr="00622CB6" w:rsidRDefault="00E93D2B" w:rsidP="00E300D6">
            <w:pPr>
              <w:pStyle w:val="TableText"/>
            </w:pPr>
          </w:p>
        </w:tc>
      </w:tr>
      <w:tr w:rsidR="00E93D2B" w:rsidRPr="00622CB6" w14:paraId="1CAD7143" w14:textId="77777777" w:rsidTr="00E300D6">
        <w:trPr>
          <w:trHeight w:val="340"/>
        </w:trPr>
        <w:tc>
          <w:tcPr>
            <w:tcW w:w="762" w:type="pct"/>
            <w:vMerge w:val="restart"/>
            <w:tcBorders>
              <w:top w:val="single" w:sz="4" w:space="0" w:color="auto"/>
              <w:left w:val="nil"/>
              <w:bottom w:val="single" w:sz="8" w:space="0" w:color="000000"/>
              <w:right w:val="nil"/>
            </w:tcBorders>
            <w:shd w:val="clear" w:color="auto" w:fill="auto"/>
            <w:noWrap/>
            <w:vAlign w:val="center"/>
            <w:hideMark/>
          </w:tcPr>
          <w:p w14:paraId="55488CD7" w14:textId="77777777" w:rsidR="00E93D2B" w:rsidRPr="00622CB6" w:rsidRDefault="00E93D2B" w:rsidP="00E300D6">
            <w:pPr>
              <w:pStyle w:val="TableText"/>
            </w:pPr>
            <w:r w:rsidRPr="00622CB6">
              <w:lastRenderedPageBreak/>
              <w:t>A and C</w:t>
            </w:r>
          </w:p>
        </w:tc>
        <w:tc>
          <w:tcPr>
            <w:tcW w:w="1423" w:type="pct"/>
            <w:tcBorders>
              <w:top w:val="single" w:sz="4" w:space="0" w:color="auto"/>
              <w:left w:val="nil"/>
              <w:bottom w:val="nil"/>
              <w:right w:val="nil"/>
            </w:tcBorders>
            <w:shd w:val="clear" w:color="auto" w:fill="auto"/>
            <w:noWrap/>
            <w:vAlign w:val="center"/>
            <w:hideMark/>
          </w:tcPr>
          <w:p w14:paraId="5B4FEC98" w14:textId="77777777" w:rsidR="00E93D2B" w:rsidRPr="00622CB6" w:rsidRDefault="00E93D2B" w:rsidP="00E300D6">
            <w:pPr>
              <w:pStyle w:val="TableText"/>
            </w:pPr>
            <w:r w:rsidRPr="00622CB6">
              <w:t>Male (N=10)</w:t>
            </w:r>
          </w:p>
        </w:tc>
        <w:tc>
          <w:tcPr>
            <w:tcW w:w="406" w:type="pct"/>
            <w:tcBorders>
              <w:top w:val="single" w:sz="4" w:space="0" w:color="auto"/>
              <w:left w:val="nil"/>
              <w:bottom w:val="nil"/>
              <w:right w:val="nil"/>
            </w:tcBorders>
            <w:shd w:val="clear" w:color="auto" w:fill="auto"/>
            <w:noWrap/>
            <w:vAlign w:val="center"/>
            <w:hideMark/>
          </w:tcPr>
          <w:p w14:paraId="243470EA" w14:textId="77777777" w:rsidR="00E93D2B" w:rsidRPr="00622CB6" w:rsidRDefault="00E93D2B" w:rsidP="00E300D6">
            <w:pPr>
              <w:pStyle w:val="TableText"/>
            </w:pPr>
            <w:r w:rsidRPr="00622CB6">
              <w:t>41.8</w:t>
            </w:r>
          </w:p>
        </w:tc>
        <w:tc>
          <w:tcPr>
            <w:tcW w:w="206" w:type="pct"/>
            <w:tcBorders>
              <w:top w:val="single" w:sz="4" w:space="0" w:color="auto"/>
              <w:left w:val="nil"/>
              <w:bottom w:val="nil"/>
              <w:right w:val="nil"/>
            </w:tcBorders>
            <w:shd w:val="clear" w:color="auto" w:fill="auto"/>
            <w:noWrap/>
            <w:vAlign w:val="center"/>
            <w:hideMark/>
          </w:tcPr>
          <w:p w14:paraId="0ADC97DA" w14:textId="77777777" w:rsidR="00E93D2B" w:rsidRPr="00622CB6" w:rsidRDefault="00E93D2B" w:rsidP="00E300D6">
            <w:pPr>
              <w:pStyle w:val="TableText"/>
            </w:pPr>
            <w:r w:rsidRPr="00622CB6">
              <w:t>±</w:t>
            </w:r>
          </w:p>
        </w:tc>
        <w:tc>
          <w:tcPr>
            <w:tcW w:w="326" w:type="pct"/>
            <w:tcBorders>
              <w:top w:val="single" w:sz="4" w:space="0" w:color="auto"/>
              <w:left w:val="nil"/>
              <w:bottom w:val="nil"/>
              <w:right w:val="nil"/>
            </w:tcBorders>
            <w:shd w:val="clear" w:color="auto" w:fill="auto"/>
            <w:noWrap/>
            <w:vAlign w:val="center"/>
            <w:hideMark/>
          </w:tcPr>
          <w:p w14:paraId="4BBA4DAD" w14:textId="77777777" w:rsidR="00E93D2B" w:rsidRPr="00622CB6" w:rsidRDefault="00E93D2B" w:rsidP="00E300D6">
            <w:pPr>
              <w:pStyle w:val="TableText"/>
            </w:pPr>
            <w:r w:rsidRPr="00622CB6">
              <w:t>6.4</w:t>
            </w:r>
          </w:p>
        </w:tc>
        <w:tc>
          <w:tcPr>
            <w:tcW w:w="938" w:type="pct"/>
            <w:gridSpan w:val="3"/>
            <w:vMerge w:val="restart"/>
            <w:tcBorders>
              <w:top w:val="single" w:sz="4" w:space="0" w:color="auto"/>
              <w:left w:val="nil"/>
              <w:bottom w:val="single" w:sz="8" w:space="0" w:color="000000"/>
              <w:right w:val="nil"/>
            </w:tcBorders>
            <w:shd w:val="clear" w:color="auto" w:fill="auto"/>
            <w:noWrap/>
            <w:vAlign w:val="center"/>
            <w:hideMark/>
          </w:tcPr>
          <w:p w14:paraId="4542CAA0" w14:textId="77777777" w:rsidR="00E93D2B" w:rsidRPr="00622CB6" w:rsidRDefault="00E93D2B" w:rsidP="00E300D6">
            <w:pPr>
              <w:pStyle w:val="TableText"/>
            </w:pPr>
          </w:p>
        </w:tc>
        <w:tc>
          <w:tcPr>
            <w:tcW w:w="408" w:type="pct"/>
            <w:tcBorders>
              <w:top w:val="single" w:sz="4" w:space="0" w:color="auto"/>
              <w:left w:val="nil"/>
              <w:bottom w:val="nil"/>
              <w:right w:val="nil"/>
            </w:tcBorders>
            <w:shd w:val="clear" w:color="auto" w:fill="auto"/>
            <w:noWrap/>
            <w:vAlign w:val="center"/>
            <w:hideMark/>
          </w:tcPr>
          <w:p w14:paraId="2E6441BB" w14:textId="77777777" w:rsidR="00E93D2B" w:rsidRPr="00622CB6" w:rsidRDefault="00E93D2B" w:rsidP="00E300D6">
            <w:pPr>
              <w:pStyle w:val="TableText"/>
            </w:pPr>
            <w:r w:rsidRPr="00622CB6">
              <w:t>37.2</w:t>
            </w:r>
          </w:p>
        </w:tc>
        <w:tc>
          <w:tcPr>
            <w:tcW w:w="206" w:type="pct"/>
            <w:tcBorders>
              <w:top w:val="single" w:sz="4" w:space="0" w:color="auto"/>
              <w:left w:val="nil"/>
              <w:bottom w:val="nil"/>
              <w:right w:val="nil"/>
            </w:tcBorders>
            <w:shd w:val="clear" w:color="auto" w:fill="auto"/>
            <w:noWrap/>
            <w:vAlign w:val="center"/>
            <w:hideMark/>
          </w:tcPr>
          <w:p w14:paraId="573A6219" w14:textId="77777777" w:rsidR="00E93D2B" w:rsidRPr="00622CB6" w:rsidRDefault="00E93D2B" w:rsidP="00E300D6">
            <w:pPr>
              <w:pStyle w:val="TableText"/>
            </w:pPr>
            <w:r w:rsidRPr="00622CB6">
              <w:t>±</w:t>
            </w:r>
          </w:p>
        </w:tc>
        <w:tc>
          <w:tcPr>
            <w:tcW w:w="326" w:type="pct"/>
            <w:tcBorders>
              <w:top w:val="single" w:sz="4" w:space="0" w:color="auto"/>
              <w:left w:val="nil"/>
              <w:bottom w:val="nil"/>
              <w:right w:val="nil"/>
            </w:tcBorders>
            <w:shd w:val="clear" w:color="auto" w:fill="auto"/>
            <w:noWrap/>
            <w:vAlign w:val="center"/>
            <w:hideMark/>
          </w:tcPr>
          <w:p w14:paraId="75D237A3" w14:textId="77777777" w:rsidR="00E93D2B" w:rsidRPr="00622CB6" w:rsidRDefault="00E93D2B" w:rsidP="00E300D6">
            <w:pPr>
              <w:pStyle w:val="TableText"/>
            </w:pPr>
            <w:r w:rsidRPr="00622CB6">
              <w:t>0.6</w:t>
            </w:r>
          </w:p>
        </w:tc>
      </w:tr>
      <w:tr w:rsidR="00E93D2B" w:rsidRPr="00622CB6" w14:paraId="6BEF82EC" w14:textId="77777777" w:rsidTr="00E300D6">
        <w:trPr>
          <w:trHeight w:val="340"/>
        </w:trPr>
        <w:tc>
          <w:tcPr>
            <w:tcW w:w="762" w:type="pct"/>
            <w:vMerge/>
            <w:tcBorders>
              <w:top w:val="nil"/>
              <w:left w:val="nil"/>
              <w:bottom w:val="single" w:sz="8" w:space="0" w:color="000000"/>
              <w:right w:val="nil"/>
            </w:tcBorders>
            <w:vAlign w:val="center"/>
            <w:hideMark/>
          </w:tcPr>
          <w:p w14:paraId="44DED35C" w14:textId="77777777" w:rsidR="00E93D2B" w:rsidRPr="00622CB6" w:rsidRDefault="00E93D2B" w:rsidP="00E300D6">
            <w:pPr>
              <w:pStyle w:val="TableText"/>
            </w:pPr>
          </w:p>
        </w:tc>
        <w:tc>
          <w:tcPr>
            <w:tcW w:w="1423" w:type="pct"/>
            <w:tcBorders>
              <w:top w:val="nil"/>
              <w:left w:val="nil"/>
              <w:bottom w:val="nil"/>
              <w:right w:val="nil"/>
            </w:tcBorders>
            <w:shd w:val="clear" w:color="auto" w:fill="auto"/>
            <w:noWrap/>
            <w:vAlign w:val="center"/>
            <w:hideMark/>
          </w:tcPr>
          <w:p w14:paraId="335F36DB" w14:textId="77777777" w:rsidR="00E93D2B" w:rsidRPr="00622CB6" w:rsidRDefault="00E93D2B" w:rsidP="00E300D6">
            <w:pPr>
              <w:pStyle w:val="TableText"/>
            </w:pPr>
            <w:r w:rsidRPr="00622CB6">
              <w:t>Female (N=10)</w:t>
            </w:r>
          </w:p>
        </w:tc>
        <w:tc>
          <w:tcPr>
            <w:tcW w:w="406" w:type="pct"/>
            <w:tcBorders>
              <w:top w:val="nil"/>
              <w:left w:val="nil"/>
              <w:bottom w:val="nil"/>
              <w:right w:val="nil"/>
            </w:tcBorders>
            <w:shd w:val="clear" w:color="auto" w:fill="auto"/>
            <w:noWrap/>
            <w:vAlign w:val="center"/>
            <w:hideMark/>
          </w:tcPr>
          <w:p w14:paraId="66C83F81" w14:textId="77777777" w:rsidR="00E93D2B" w:rsidRPr="00622CB6" w:rsidRDefault="00E93D2B" w:rsidP="00E300D6">
            <w:pPr>
              <w:pStyle w:val="TableText"/>
            </w:pPr>
            <w:r w:rsidRPr="00622CB6">
              <w:t>40.1</w:t>
            </w:r>
          </w:p>
        </w:tc>
        <w:tc>
          <w:tcPr>
            <w:tcW w:w="206" w:type="pct"/>
            <w:tcBorders>
              <w:top w:val="nil"/>
              <w:left w:val="nil"/>
              <w:bottom w:val="nil"/>
              <w:right w:val="nil"/>
            </w:tcBorders>
            <w:shd w:val="clear" w:color="auto" w:fill="auto"/>
            <w:noWrap/>
            <w:vAlign w:val="center"/>
            <w:hideMark/>
          </w:tcPr>
          <w:p w14:paraId="2B3930CD" w14:textId="77777777" w:rsidR="00E93D2B" w:rsidRPr="00622CB6" w:rsidRDefault="00E93D2B" w:rsidP="00E300D6">
            <w:pPr>
              <w:pStyle w:val="TableText"/>
            </w:pPr>
            <w:r w:rsidRPr="00622CB6">
              <w:t>±</w:t>
            </w:r>
          </w:p>
        </w:tc>
        <w:tc>
          <w:tcPr>
            <w:tcW w:w="326" w:type="pct"/>
            <w:tcBorders>
              <w:top w:val="nil"/>
              <w:left w:val="nil"/>
              <w:bottom w:val="nil"/>
              <w:right w:val="nil"/>
            </w:tcBorders>
            <w:shd w:val="clear" w:color="auto" w:fill="auto"/>
            <w:noWrap/>
            <w:vAlign w:val="center"/>
            <w:hideMark/>
          </w:tcPr>
          <w:p w14:paraId="4C11E264" w14:textId="77777777" w:rsidR="00E93D2B" w:rsidRPr="00622CB6" w:rsidRDefault="00E93D2B" w:rsidP="00E300D6">
            <w:pPr>
              <w:pStyle w:val="TableText"/>
            </w:pPr>
            <w:r w:rsidRPr="00622CB6">
              <w:t>4.5</w:t>
            </w:r>
          </w:p>
        </w:tc>
        <w:tc>
          <w:tcPr>
            <w:tcW w:w="938" w:type="pct"/>
            <w:gridSpan w:val="3"/>
            <w:vMerge/>
            <w:tcBorders>
              <w:top w:val="nil"/>
              <w:left w:val="nil"/>
              <w:bottom w:val="nil"/>
              <w:right w:val="nil"/>
            </w:tcBorders>
            <w:vAlign w:val="center"/>
            <w:hideMark/>
          </w:tcPr>
          <w:p w14:paraId="6526FFD3" w14:textId="77777777" w:rsidR="00E93D2B" w:rsidRPr="00622CB6" w:rsidRDefault="00E93D2B" w:rsidP="00E300D6">
            <w:pPr>
              <w:pStyle w:val="TableText"/>
            </w:pPr>
          </w:p>
        </w:tc>
        <w:tc>
          <w:tcPr>
            <w:tcW w:w="408" w:type="pct"/>
            <w:tcBorders>
              <w:top w:val="nil"/>
              <w:left w:val="nil"/>
              <w:bottom w:val="nil"/>
              <w:right w:val="nil"/>
            </w:tcBorders>
            <w:shd w:val="clear" w:color="auto" w:fill="auto"/>
            <w:noWrap/>
            <w:vAlign w:val="center"/>
            <w:hideMark/>
          </w:tcPr>
          <w:p w14:paraId="24313844" w14:textId="77777777" w:rsidR="00E93D2B" w:rsidRPr="00622CB6" w:rsidRDefault="00E93D2B" w:rsidP="00E300D6">
            <w:pPr>
              <w:pStyle w:val="TableText"/>
            </w:pPr>
            <w:r w:rsidRPr="00622CB6">
              <w:t>37.1</w:t>
            </w:r>
          </w:p>
        </w:tc>
        <w:tc>
          <w:tcPr>
            <w:tcW w:w="206" w:type="pct"/>
            <w:tcBorders>
              <w:top w:val="nil"/>
              <w:left w:val="nil"/>
              <w:bottom w:val="nil"/>
              <w:right w:val="nil"/>
            </w:tcBorders>
            <w:shd w:val="clear" w:color="auto" w:fill="auto"/>
            <w:noWrap/>
            <w:vAlign w:val="center"/>
            <w:hideMark/>
          </w:tcPr>
          <w:p w14:paraId="0F4850CA" w14:textId="77777777" w:rsidR="00E93D2B" w:rsidRPr="00622CB6" w:rsidRDefault="00E93D2B" w:rsidP="00E300D6">
            <w:pPr>
              <w:pStyle w:val="TableText"/>
            </w:pPr>
            <w:r w:rsidRPr="00622CB6">
              <w:t>±</w:t>
            </w:r>
          </w:p>
        </w:tc>
        <w:tc>
          <w:tcPr>
            <w:tcW w:w="326" w:type="pct"/>
            <w:tcBorders>
              <w:top w:val="nil"/>
              <w:left w:val="nil"/>
              <w:bottom w:val="nil"/>
              <w:right w:val="nil"/>
            </w:tcBorders>
            <w:shd w:val="clear" w:color="auto" w:fill="auto"/>
            <w:noWrap/>
            <w:vAlign w:val="center"/>
            <w:hideMark/>
          </w:tcPr>
          <w:p w14:paraId="644FFED1" w14:textId="77777777" w:rsidR="00E93D2B" w:rsidRPr="00622CB6" w:rsidRDefault="00E93D2B" w:rsidP="00E300D6">
            <w:pPr>
              <w:pStyle w:val="TableText"/>
            </w:pPr>
            <w:r w:rsidRPr="00622CB6">
              <w:t>0.6</w:t>
            </w:r>
          </w:p>
        </w:tc>
      </w:tr>
      <w:tr w:rsidR="00E93D2B" w:rsidRPr="00622CB6" w14:paraId="3FCDD4A2" w14:textId="77777777" w:rsidTr="00E300D6">
        <w:trPr>
          <w:trHeight w:val="340"/>
        </w:trPr>
        <w:tc>
          <w:tcPr>
            <w:tcW w:w="762" w:type="pct"/>
            <w:vMerge/>
            <w:tcBorders>
              <w:top w:val="nil"/>
              <w:left w:val="nil"/>
              <w:bottom w:val="single" w:sz="8" w:space="0" w:color="000000"/>
              <w:right w:val="nil"/>
            </w:tcBorders>
            <w:vAlign w:val="center"/>
            <w:hideMark/>
          </w:tcPr>
          <w:p w14:paraId="5E7E8042" w14:textId="77777777" w:rsidR="00E93D2B" w:rsidRPr="00622CB6" w:rsidRDefault="00E93D2B" w:rsidP="00E300D6">
            <w:pPr>
              <w:pStyle w:val="TableText"/>
            </w:pPr>
          </w:p>
        </w:tc>
        <w:tc>
          <w:tcPr>
            <w:tcW w:w="1423" w:type="pct"/>
            <w:tcBorders>
              <w:top w:val="nil"/>
              <w:left w:val="nil"/>
              <w:bottom w:val="single" w:sz="8" w:space="0" w:color="auto"/>
              <w:right w:val="nil"/>
            </w:tcBorders>
            <w:shd w:val="clear" w:color="auto" w:fill="auto"/>
            <w:noWrap/>
            <w:vAlign w:val="center"/>
            <w:hideMark/>
          </w:tcPr>
          <w:p w14:paraId="360B4CCD" w14:textId="77777777" w:rsidR="00E93D2B" w:rsidRPr="00622CB6" w:rsidRDefault="00E93D2B" w:rsidP="00E300D6">
            <w:pPr>
              <w:pStyle w:val="TableText"/>
            </w:pPr>
            <w:r w:rsidRPr="00622CB6">
              <w:t>All subjects (N=20)</w:t>
            </w:r>
          </w:p>
        </w:tc>
        <w:tc>
          <w:tcPr>
            <w:tcW w:w="406" w:type="pct"/>
            <w:tcBorders>
              <w:top w:val="nil"/>
              <w:left w:val="nil"/>
              <w:bottom w:val="single" w:sz="8" w:space="0" w:color="auto"/>
              <w:right w:val="nil"/>
            </w:tcBorders>
            <w:shd w:val="clear" w:color="auto" w:fill="auto"/>
            <w:noWrap/>
            <w:vAlign w:val="center"/>
            <w:hideMark/>
          </w:tcPr>
          <w:p w14:paraId="6A8E32BB" w14:textId="77777777" w:rsidR="00E93D2B" w:rsidRPr="00622CB6" w:rsidRDefault="00E93D2B" w:rsidP="00E300D6">
            <w:pPr>
              <w:pStyle w:val="TableText"/>
            </w:pPr>
            <w:r w:rsidRPr="00622CB6">
              <w:t>40.9</w:t>
            </w:r>
          </w:p>
        </w:tc>
        <w:tc>
          <w:tcPr>
            <w:tcW w:w="206" w:type="pct"/>
            <w:tcBorders>
              <w:top w:val="nil"/>
              <w:left w:val="nil"/>
              <w:bottom w:val="single" w:sz="8" w:space="0" w:color="auto"/>
              <w:right w:val="nil"/>
            </w:tcBorders>
            <w:shd w:val="clear" w:color="auto" w:fill="auto"/>
            <w:noWrap/>
            <w:vAlign w:val="center"/>
            <w:hideMark/>
          </w:tcPr>
          <w:p w14:paraId="6C3D1D1A" w14:textId="77777777" w:rsidR="00E93D2B" w:rsidRPr="00622CB6" w:rsidRDefault="00E93D2B" w:rsidP="00E300D6">
            <w:pPr>
              <w:pStyle w:val="TableText"/>
            </w:pPr>
            <w:r w:rsidRPr="00622CB6">
              <w:t>±</w:t>
            </w:r>
          </w:p>
        </w:tc>
        <w:tc>
          <w:tcPr>
            <w:tcW w:w="326" w:type="pct"/>
            <w:tcBorders>
              <w:top w:val="nil"/>
              <w:left w:val="nil"/>
              <w:bottom w:val="single" w:sz="8" w:space="0" w:color="auto"/>
              <w:right w:val="nil"/>
            </w:tcBorders>
            <w:shd w:val="clear" w:color="auto" w:fill="auto"/>
            <w:noWrap/>
            <w:vAlign w:val="center"/>
            <w:hideMark/>
          </w:tcPr>
          <w:p w14:paraId="7F92613B" w14:textId="77777777" w:rsidR="00E93D2B" w:rsidRPr="00622CB6" w:rsidRDefault="00E93D2B" w:rsidP="00E300D6">
            <w:pPr>
              <w:pStyle w:val="TableText"/>
            </w:pPr>
            <w:r w:rsidRPr="00622CB6">
              <w:t>5.6</w:t>
            </w:r>
          </w:p>
        </w:tc>
        <w:tc>
          <w:tcPr>
            <w:tcW w:w="938" w:type="pct"/>
            <w:gridSpan w:val="3"/>
            <w:vMerge/>
            <w:tcBorders>
              <w:top w:val="nil"/>
              <w:left w:val="nil"/>
              <w:bottom w:val="single" w:sz="8" w:space="0" w:color="auto"/>
              <w:right w:val="nil"/>
            </w:tcBorders>
            <w:vAlign w:val="center"/>
            <w:hideMark/>
          </w:tcPr>
          <w:p w14:paraId="2DA91F21" w14:textId="77777777" w:rsidR="00E93D2B" w:rsidRPr="00622CB6" w:rsidRDefault="00E93D2B" w:rsidP="00E300D6">
            <w:pPr>
              <w:pStyle w:val="TableText"/>
            </w:pPr>
          </w:p>
        </w:tc>
        <w:tc>
          <w:tcPr>
            <w:tcW w:w="408" w:type="pct"/>
            <w:tcBorders>
              <w:top w:val="nil"/>
              <w:left w:val="nil"/>
              <w:bottom w:val="single" w:sz="8" w:space="0" w:color="auto"/>
              <w:right w:val="nil"/>
            </w:tcBorders>
            <w:shd w:val="clear" w:color="auto" w:fill="auto"/>
            <w:noWrap/>
            <w:vAlign w:val="center"/>
            <w:hideMark/>
          </w:tcPr>
          <w:p w14:paraId="4C1BF0DB" w14:textId="77777777" w:rsidR="00E93D2B" w:rsidRPr="00622CB6" w:rsidRDefault="00E93D2B" w:rsidP="00E300D6">
            <w:pPr>
              <w:pStyle w:val="TableText"/>
            </w:pPr>
            <w:r w:rsidRPr="00622CB6">
              <w:t>37.2</w:t>
            </w:r>
          </w:p>
        </w:tc>
        <w:tc>
          <w:tcPr>
            <w:tcW w:w="206" w:type="pct"/>
            <w:tcBorders>
              <w:top w:val="nil"/>
              <w:left w:val="nil"/>
              <w:bottom w:val="single" w:sz="8" w:space="0" w:color="auto"/>
              <w:right w:val="nil"/>
            </w:tcBorders>
            <w:shd w:val="clear" w:color="auto" w:fill="auto"/>
            <w:noWrap/>
            <w:vAlign w:val="center"/>
            <w:hideMark/>
          </w:tcPr>
          <w:p w14:paraId="66F3E06A" w14:textId="77777777" w:rsidR="00E93D2B" w:rsidRPr="00622CB6" w:rsidRDefault="00E93D2B" w:rsidP="00E300D6">
            <w:pPr>
              <w:pStyle w:val="TableText"/>
            </w:pPr>
            <w:r w:rsidRPr="00622CB6">
              <w:t>±</w:t>
            </w:r>
          </w:p>
        </w:tc>
        <w:tc>
          <w:tcPr>
            <w:tcW w:w="326" w:type="pct"/>
            <w:tcBorders>
              <w:top w:val="nil"/>
              <w:left w:val="nil"/>
              <w:bottom w:val="single" w:sz="8" w:space="0" w:color="auto"/>
              <w:right w:val="nil"/>
            </w:tcBorders>
            <w:shd w:val="clear" w:color="auto" w:fill="auto"/>
            <w:noWrap/>
            <w:vAlign w:val="center"/>
            <w:hideMark/>
          </w:tcPr>
          <w:p w14:paraId="34F54110" w14:textId="77777777" w:rsidR="00E93D2B" w:rsidRPr="00622CB6" w:rsidRDefault="00E93D2B" w:rsidP="00E300D6">
            <w:pPr>
              <w:pStyle w:val="TableText"/>
            </w:pPr>
            <w:r w:rsidRPr="00622CB6">
              <w:t>0.6</w:t>
            </w:r>
          </w:p>
        </w:tc>
      </w:tr>
    </w:tbl>
    <w:p w14:paraId="5663322D" w14:textId="28874A63" w:rsidR="00E93D2B" w:rsidRPr="0036453D" w:rsidRDefault="00E93D2B" w:rsidP="00E93D2B">
      <w:pPr>
        <w:pStyle w:val="TableCaption"/>
      </w:pPr>
      <w:bookmarkStart w:id="16" w:name="_Ref150523288"/>
      <w:r w:rsidRPr="0036453D">
        <w:t xml:space="preserve">Table </w:t>
      </w:r>
      <w:fldSimple w:instr=" SEQ Table \* ARABIC ">
        <w:r w:rsidR="003A633B">
          <w:rPr>
            <w:noProof/>
          </w:rPr>
          <w:t>4</w:t>
        </w:r>
      </w:fldSimple>
      <w:bookmarkEnd w:id="16"/>
      <w:r w:rsidRPr="0036453D">
        <w:t xml:space="preserve"> Ratios of</w:t>
      </w:r>
      <w:r>
        <w:t xml:space="preserve"> </w:t>
      </w:r>
      <w:r w:rsidRPr="00552EB2">
        <w:t>blackbody temperature rise and thermal sensitivity for radiation in each wavelength range</w:t>
      </w:r>
      <w:r w:rsidRPr="0036453D">
        <w:t>.</w:t>
      </w:r>
    </w:p>
    <w:tbl>
      <w:tblPr>
        <w:tblW w:w="5000" w:type="pct"/>
        <w:tblCellMar>
          <w:left w:w="99" w:type="dxa"/>
          <w:right w:w="99" w:type="dxa"/>
        </w:tblCellMar>
        <w:tblLook w:val="04A0" w:firstRow="1" w:lastRow="0" w:firstColumn="1" w:lastColumn="0" w:noHBand="0" w:noVBand="1"/>
      </w:tblPr>
      <w:tblGrid>
        <w:gridCol w:w="4451"/>
        <w:gridCol w:w="1525"/>
        <w:gridCol w:w="1525"/>
        <w:gridCol w:w="2137"/>
      </w:tblGrid>
      <w:tr w:rsidR="00E93D2B" w:rsidRPr="00622CB6" w14:paraId="6F4BF406" w14:textId="77777777" w:rsidTr="00E300D6">
        <w:trPr>
          <w:trHeight w:val="340"/>
        </w:trPr>
        <w:tc>
          <w:tcPr>
            <w:tcW w:w="3145" w:type="pct"/>
            <w:tcBorders>
              <w:top w:val="single" w:sz="8" w:space="0" w:color="auto"/>
              <w:left w:val="nil"/>
              <w:bottom w:val="single" w:sz="8" w:space="0" w:color="auto"/>
              <w:right w:val="nil"/>
            </w:tcBorders>
            <w:shd w:val="clear" w:color="auto" w:fill="auto"/>
            <w:noWrap/>
            <w:vAlign w:val="center"/>
            <w:hideMark/>
          </w:tcPr>
          <w:p w14:paraId="3688D4B2" w14:textId="77777777" w:rsidR="00E93D2B" w:rsidRPr="00622CB6" w:rsidRDefault="00E93D2B" w:rsidP="00E300D6">
            <w:pPr>
              <w:pStyle w:val="TableText"/>
            </w:pPr>
          </w:p>
        </w:tc>
        <w:tc>
          <w:tcPr>
            <w:tcW w:w="619" w:type="pct"/>
            <w:tcBorders>
              <w:top w:val="single" w:sz="8" w:space="0" w:color="auto"/>
              <w:left w:val="nil"/>
              <w:bottom w:val="single" w:sz="8" w:space="0" w:color="auto"/>
              <w:right w:val="nil"/>
            </w:tcBorders>
            <w:shd w:val="clear" w:color="auto" w:fill="auto"/>
            <w:noWrap/>
            <w:vAlign w:val="center"/>
            <w:hideMark/>
          </w:tcPr>
          <w:p w14:paraId="3A547D2B" w14:textId="77777777" w:rsidR="00E93D2B" w:rsidRPr="00622CB6" w:rsidRDefault="00E93D2B" w:rsidP="00E300D6">
            <w:pPr>
              <w:pStyle w:val="TableText"/>
            </w:pPr>
            <w:r w:rsidRPr="00622CB6">
              <w:rPr>
                <w:rFonts w:eastAsia="Yu Gothic"/>
              </w:rPr>
              <w:t>A (0.8–1.4 µm)</w:t>
            </w:r>
          </w:p>
        </w:tc>
        <w:tc>
          <w:tcPr>
            <w:tcW w:w="619" w:type="pct"/>
            <w:tcBorders>
              <w:top w:val="single" w:sz="8" w:space="0" w:color="auto"/>
              <w:left w:val="nil"/>
              <w:bottom w:val="single" w:sz="8" w:space="0" w:color="auto"/>
              <w:right w:val="nil"/>
            </w:tcBorders>
            <w:shd w:val="clear" w:color="auto" w:fill="auto"/>
            <w:noWrap/>
            <w:vAlign w:val="center"/>
            <w:hideMark/>
          </w:tcPr>
          <w:p w14:paraId="56529F8E" w14:textId="77777777" w:rsidR="00E93D2B" w:rsidRPr="00622CB6" w:rsidRDefault="00E93D2B" w:rsidP="00E300D6">
            <w:pPr>
              <w:pStyle w:val="TableText"/>
            </w:pPr>
            <w:r w:rsidRPr="00622CB6">
              <w:rPr>
                <w:rFonts w:eastAsia="Yu Gothic"/>
              </w:rPr>
              <w:t>B (2.3–5.0 µm)</w:t>
            </w:r>
          </w:p>
        </w:tc>
        <w:tc>
          <w:tcPr>
            <w:tcW w:w="617" w:type="pct"/>
            <w:tcBorders>
              <w:top w:val="single" w:sz="8" w:space="0" w:color="auto"/>
              <w:left w:val="nil"/>
              <w:bottom w:val="single" w:sz="8" w:space="0" w:color="auto"/>
              <w:right w:val="nil"/>
            </w:tcBorders>
            <w:shd w:val="clear" w:color="auto" w:fill="auto"/>
            <w:noWrap/>
            <w:vAlign w:val="center"/>
            <w:hideMark/>
          </w:tcPr>
          <w:p w14:paraId="3ABFE89F" w14:textId="77777777" w:rsidR="00E93D2B" w:rsidRPr="00622CB6" w:rsidRDefault="00E93D2B" w:rsidP="00E300D6">
            <w:pPr>
              <w:pStyle w:val="TableText"/>
            </w:pPr>
            <w:r w:rsidRPr="00622CB6">
              <w:rPr>
                <w:rFonts w:eastAsia="Yu Gothic"/>
              </w:rPr>
              <w:t>C (</w:t>
            </w:r>
            <w:r>
              <w:rPr>
                <w:rFonts w:eastAsia="Yu Gothic"/>
              </w:rPr>
              <w:t>2.3 µm and above</w:t>
            </w:r>
            <w:r w:rsidRPr="00622CB6">
              <w:rPr>
                <w:rFonts w:eastAsia="Yu Gothic"/>
              </w:rPr>
              <w:t>)</w:t>
            </w:r>
          </w:p>
        </w:tc>
      </w:tr>
      <w:tr w:rsidR="00E93D2B" w:rsidRPr="00622CB6" w14:paraId="4AA04B35" w14:textId="77777777" w:rsidTr="00E300D6">
        <w:trPr>
          <w:trHeight w:val="340"/>
        </w:trPr>
        <w:tc>
          <w:tcPr>
            <w:tcW w:w="3145" w:type="pct"/>
            <w:tcBorders>
              <w:top w:val="single" w:sz="8" w:space="0" w:color="auto"/>
              <w:left w:val="nil"/>
              <w:bottom w:val="nil"/>
              <w:right w:val="nil"/>
            </w:tcBorders>
            <w:shd w:val="clear" w:color="auto" w:fill="auto"/>
            <w:noWrap/>
            <w:vAlign w:val="center"/>
            <w:hideMark/>
          </w:tcPr>
          <w:p w14:paraId="4FDD8955" w14:textId="77777777" w:rsidR="00E93D2B" w:rsidRPr="00622CB6" w:rsidRDefault="00E93D2B" w:rsidP="00E300D6">
            <w:pPr>
              <w:pStyle w:val="TableText"/>
            </w:pPr>
            <w:r>
              <w:t>Ratio of blackbody</w:t>
            </w:r>
            <w:r w:rsidRPr="00622CB6">
              <w:t xml:space="preserve"> temp</w:t>
            </w:r>
            <w:r>
              <w:t>erature</w:t>
            </w:r>
            <w:r w:rsidRPr="00622CB6">
              <w:t xml:space="preserve"> r</w:t>
            </w:r>
            <w:r>
              <w:t>ise</w:t>
            </w:r>
            <w:r w:rsidRPr="00622CB6">
              <w:t xml:space="preserve"> [-] (N=20)</w:t>
            </w:r>
          </w:p>
        </w:tc>
        <w:tc>
          <w:tcPr>
            <w:tcW w:w="619" w:type="pct"/>
            <w:tcBorders>
              <w:top w:val="single" w:sz="8" w:space="0" w:color="auto"/>
              <w:left w:val="nil"/>
              <w:bottom w:val="nil"/>
              <w:right w:val="nil"/>
            </w:tcBorders>
            <w:shd w:val="clear" w:color="auto" w:fill="auto"/>
            <w:noWrap/>
            <w:vAlign w:val="center"/>
            <w:hideMark/>
          </w:tcPr>
          <w:p w14:paraId="00EA652A" w14:textId="77777777" w:rsidR="00E93D2B" w:rsidRPr="00622CB6" w:rsidRDefault="00E93D2B" w:rsidP="00E300D6">
            <w:pPr>
              <w:pStyle w:val="TableText"/>
            </w:pPr>
            <w:r w:rsidRPr="00622CB6">
              <w:t>1.00</w:t>
            </w:r>
          </w:p>
        </w:tc>
        <w:tc>
          <w:tcPr>
            <w:tcW w:w="619" w:type="pct"/>
            <w:tcBorders>
              <w:top w:val="single" w:sz="8" w:space="0" w:color="auto"/>
              <w:left w:val="nil"/>
              <w:bottom w:val="nil"/>
              <w:right w:val="nil"/>
            </w:tcBorders>
            <w:shd w:val="clear" w:color="auto" w:fill="auto"/>
            <w:noWrap/>
            <w:vAlign w:val="center"/>
            <w:hideMark/>
          </w:tcPr>
          <w:p w14:paraId="3B37A339" w14:textId="77777777" w:rsidR="00E93D2B" w:rsidRPr="00622CB6" w:rsidRDefault="00E93D2B" w:rsidP="00E300D6">
            <w:pPr>
              <w:pStyle w:val="TableText"/>
            </w:pPr>
            <w:r w:rsidRPr="00622CB6">
              <w:t>0.82</w:t>
            </w:r>
          </w:p>
        </w:tc>
        <w:tc>
          <w:tcPr>
            <w:tcW w:w="617" w:type="pct"/>
            <w:tcBorders>
              <w:top w:val="single" w:sz="8" w:space="0" w:color="auto"/>
              <w:left w:val="nil"/>
              <w:bottom w:val="nil"/>
              <w:right w:val="nil"/>
            </w:tcBorders>
            <w:shd w:val="clear" w:color="auto" w:fill="auto"/>
            <w:noWrap/>
            <w:vAlign w:val="center"/>
            <w:hideMark/>
          </w:tcPr>
          <w:p w14:paraId="607D8691" w14:textId="77777777" w:rsidR="00E93D2B" w:rsidRPr="00622CB6" w:rsidRDefault="00E93D2B" w:rsidP="00E300D6">
            <w:pPr>
              <w:pStyle w:val="TableText"/>
            </w:pPr>
            <w:r w:rsidRPr="00622CB6">
              <w:t>0.76</w:t>
            </w:r>
          </w:p>
        </w:tc>
      </w:tr>
      <w:tr w:rsidR="00E93D2B" w:rsidRPr="00622CB6" w14:paraId="30162286" w14:textId="77777777" w:rsidTr="00E300D6">
        <w:trPr>
          <w:trHeight w:val="340"/>
        </w:trPr>
        <w:tc>
          <w:tcPr>
            <w:tcW w:w="3145" w:type="pct"/>
            <w:tcBorders>
              <w:top w:val="nil"/>
              <w:left w:val="nil"/>
              <w:bottom w:val="single" w:sz="8" w:space="0" w:color="auto"/>
              <w:right w:val="nil"/>
            </w:tcBorders>
            <w:shd w:val="clear" w:color="auto" w:fill="auto"/>
            <w:noWrap/>
            <w:vAlign w:val="center"/>
            <w:hideMark/>
          </w:tcPr>
          <w:p w14:paraId="027204A1" w14:textId="77777777" w:rsidR="00E93D2B" w:rsidRPr="00622CB6" w:rsidRDefault="00E93D2B" w:rsidP="00E300D6">
            <w:pPr>
              <w:pStyle w:val="TableText"/>
            </w:pPr>
            <w:r w:rsidRPr="00622CB6">
              <w:t>Thermal sensitivity ratio [-] (N=20)</w:t>
            </w:r>
          </w:p>
        </w:tc>
        <w:tc>
          <w:tcPr>
            <w:tcW w:w="619" w:type="pct"/>
            <w:tcBorders>
              <w:top w:val="nil"/>
              <w:left w:val="nil"/>
              <w:bottom w:val="single" w:sz="8" w:space="0" w:color="auto"/>
              <w:right w:val="nil"/>
            </w:tcBorders>
            <w:shd w:val="clear" w:color="auto" w:fill="auto"/>
            <w:noWrap/>
            <w:vAlign w:val="center"/>
          </w:tcPr>
          <w:p w14:paraId="6B2835D4" w14:textId="77777777" w:rsidR="00E93D2B" w:rsidRPr="00622CB6" w:rsidRDefault="00E93D2B" w:rsidP="00E300D6">
            <w:pPr>
              <w:pStyle w:val="TableText"/>
            </w:pPr>
            <w:r w:rsidRPr="00622CB6">
              <w:t>0.76</w:t>
            </w:r>
          </w:p>
        </w:tc>
        <w:tc>
          <w:tcPr>
            <w:tcW w:w="619" w:type="pct"/>
            <w:tcBorders>
              <w:top w:val="nil"/>
              <w:left w:val="nil"/>
              <w:bottom w:val="single" w:sz="8" w:space="0" w:color="auto"/>
              <w:right w:val="nil"/>
            </w:tcBorders>
            <w:shd w:val="clear" w:color="auto" w:fill="auto"/>
            <w:noWrap/>
            <w:vAlign w:val="center"/>
          </w:tcPr>
          <w:p w14:paraId="00A5FFB5" w14:textId="77777777" w:rsidR="00E93D2B" w:rsidRPr="00622CB6" w:rsidRDefault="00E93D2B" w:rsidP="00E300D6">
            <w:pPr>
              <w:pStyle w:val="TableText"/>
            </w:pPr>
            <w:r w:rsidRPr="00622CB6">
              <w:t>0.93</w:t>
            </w:r>
          </w:p>
        </w:tc>
        <w:tc>
          <w:tcPr>
            <w:tcW w:w="617" w:type="pct"/>
            <w:tcBorders>
              <w:top w:val="nil"/>
              <w:left w:val="nil"/>
              <w:bottom w:val="single" w:sz="8" w:space="0" w:color="auto"/>
              <w:right w:val="nil"/>
            </w:tcBorders>
            <w:shd w:val="clear" w:color="auto" w:fill="auto"/>
            <w:noWrap/>
            <w:vAlign w:val="center"/>
          </w:tcPr>
          <w:p w14:paraId="7B4F6657" w14:textId="77777777" w:rsidR="00E93D2B" w:rsidRPr="00622CB6" w:rsidRDefault="00E93D2B" w:rsidP="00E300D6">
            <w:pPr>
              <w:pStyle w:val="TableText"/>
            </w:pPr>
            <w:r w:rsidRPr="00622CB6">
              <w:t>1.00</w:t>
            </w:r>
          </w:p>
        </w:tc>
      </w:tr>
    </w:tbl>
    <w:p w14:paraId="5C374AEA" w14:textId="77777777" w:rsidR="00E93D2B" w:rsidRDefault="00E93D2B" w:rsidP="00E93D2B">
      <w:pPr>
        <w:pStyle w:val="Heading1"/>
      </w:pPr>
      <w:r w:rsidRPr="00622CB6">
        <w:t xml:space="preserve">Development of a prediction model for psychosensory intensity </w:t>
      </w:r>
      <w:r w:rsidRPr="00622CB6">
        <w:rPr>
          <w:rFonts w:eastAsia="ＭＳ ゴシック"/>
        </w:rPr>
        <w:t>affected</w:t>
      </w:r>
      <w:r w:rsidRPr="00622CB6">
        <w:t xml:space="preserve"> by </w:t>
      </w:r>
      <w:r>
        <w:t>radiation</w:t>
      </w:r>
      <w:r w:rsidRPr="00622CB6">
        <w:t xml:space="preserve"> of different wavelengths</w:t>
      </w:r>
    </w:p>
    <w:p w14:paraId="19C9A71E" w14:textId="764A0939" w:rsidR="00EE2389" w:rsidRPr="00622CB6" w:rsidRDefault="00EE2389" w:rsidP="00EE2389">
      <w:pPr>
        <w:pStyle w:val="BodyText"/>
      </w:pPr>
      <w:r w:rsidRPr="00622CB6">
        <w:t xml:space="preserve">In this study, we developed a new mathematical model to predict </w:t>
      </w:r>
      <w:r w:rsidRPr="00EE2389">
        <w:t>psychosensory intensity (PSI)</w:t>
      </w:r>
      <w:r>
        <w:t xml:space="preserve"> </w:t>
      </w:r>
      <w:r w:rsidRPr="00622CB6">
        <w:t>affected by radiation of different wavelengths.</w:t>
      </w:r>
      <w:r>
        <w:t xml:space="preserve"> </w:t>
      </w:r>
      <w:r w:rsidRPr="00622CB6">
        <w:t xml:space="preserve">The model is based on </w:t>
      </w:r>
      <w:r w:rsidR="00EE25F2">
        <w:t xml:space="preserve">the previous PSI </w:t>
      </w:r>
      <w:r w:rsidRPr="00622CB6">
        <w:t xml:space="preserve">model </w:t>
      </w:r>
      <w:r>
        <w:t xml:space="preserve">proposed by de Dear </w:t>
      </w:r>
      <w:r w:rsidR="007647FA">
        <w:t xml:space="preserve">et al. </w:t>
      </w:r>
      <w:r w:rsidRPr="00622CB6">
        <w:fldChar w:fldCharType="begin" w:fldLock="1"/>
      </w:r>
      <w:r>
        <w:instrText>ADDIN CSL_CITATION {"citationItems":[{"id":"ITEM-1","itemData":{"DOI":"10.1111/j.1600-0668.1993.t01-1-00004.x","ISSN":"0905-6947","author":[{"dropping-particle":"","family":"Dear","given":"R","non-dropping-particle":"de","parse-names":false,"suffix":""},{"dropping-particle":"","family":"Ring","given":"J","non-dropping-particle":"","parse-names":false,"suffix":""},{"dropping-particle":"","family":"Fanger","given":"P. O.","non-dropping-particle":"","parse-names":false,"suffix":""}],"container-title":"Indoor Air","genre":"article","id":"ITEM-1","issue":"3","issued":{"date-parts":[["1993"]]},"page":"181-192","publisher":"Munksgaard International Publishers","publisher-place":"Oxford, UK","title":"Thermal sensations resulting from sudden ambient temperature changes","type":"article-journal","volume":"3"},"uris":["http://www.mendeley.com/documents/?uuid=77d002e5-4e88-340f-a164-066c2c8ff7e2"]}],"mendeley":{"formattedCitation":"[24]","plainTextFormattedCitation":"[24]","previouslyFormattedCitation":"[24]"},"properties":{"noteIndex":0},"schema":"https://github.com/citation-style-language/schema/raw/master/csl-citation.json"}</w:instrText>
      </w:r>
      <w:r w:rsidRPr="00622CB6">
        <w:fldChar w:fldCharType="separate"/>
      </w:r>
      <w:r w:rsidRPr="007B2B48">
        <w:rPr>
          <w:noProof/>
        </w:rPr>
        <w:t>[24]</w:t>
      </w:r>
      <w:r w:rsidRPr="00622CB6">
        <w:fldChar w:fldCharType="end"/>
      </w:r>
      <w:r w:rsidRPr="00622CB6">
        <w:t xml:space="preserve"> and </w:t>
      </w:r>
      <w:r w:rsidR="00EE25F2">
        <w:t>further</w:t>
      </w:r>
      <w:r w:rsidR="00FE5303">
        <w:t xml:space="preserve"> updates</w:t>
      </w:r>
      <w:r w:rsidR="00EE25F2">
        <w:t xml:space="preserve"> the equations to simulate the effects of wavelengths on PSI of radiant heat using </w:t>
      </w:r>
      <w:r w:rsidRPr="00622CB6">
        <w:t xml:space="preserve">spectral skin data provided by Terada et al. </w:t>
      </w:r>
      <w:r w:rsidRPr="00622CB6">
        <w:fldChar w:fldCharType="begin" w:fldLock="1"/>
      </w:r>
      <w:r>
        <w:instrText>ADDIN CSL_CITATION {"citationItems":[{"id":"ITEM-1","itemData":{"DOI":"10.1007/BF00502381","ISSN":"0195928X","abstract":"Spectral radiative properties of the human body were studied experimentally in the region from the ultraviolet to the far-infrared to know the thermal response of the human body exposed to solar radiation and infrared radiation. The measuring equipment for reflectance and transmittance of a semitransparent scattering medium was developed and measurement on a living human skin was performed in vivo. The measured parts are forearm, cheek, dorsum hand, hip, and hair. The values obtained by the present study are much different from those of previous in vitro measurements. Fairly large values for hemispherical reflectances are observed in the visible and near-infrared regions but very small values for hemispherical reflectances are observed in the infrared region, below 0.05. By applying the four-flux treatment of radiative transfer, the absorption coefficient and scattering coefficient in the human skin are determined. The scattering coefficient is large in the visible region but negligible in the infrared region. The absorption coefficient is very close to that of water and large in the infrared region. © 1986 Plenum Publishing Corporation.","author":[{"dropping-particle":"","family":"Terada","given":"N.","non-dropping-particle":"","parse-names":false,"suffix":""},{"dropping-particle":"","family":"Ohnishi","given":"K.","non-dropping-particle":"","parse-names":false,"suffix":""},{"dropping-particle":"","family":"Kobayashi","given":"M.","non-dropping-particle":"","parse-names":false,"suffix":""},{"dropping-particle":"","family":"Kunitomo","given":"T.","non-dropping-particle":"","parse-names":false,"suffix":""}],"container-title":"International Journal of Thermophysics","id":"ITEM-1","issue":"5","issued":{"date-parts":[["1986"]]},"page":"1101-1113","title":"Spectral radiative properties of a living human body","type":"article-journal","volume":"7"},"uris":["http://www.mendeley.com/documents/?uuid=568a16ce-c851-4891-9921-4b8c8178922a"]}],"mendeley":{"formattedCitation":"[13]","plainTextFormattedCitation":"[13]","previouslyFormattedCitation":"[13]"},"properties":{"noteIndex":0},"schema":"https://github.com/citation-style-language/schema/raw/master/csl-citation.json"}</w:instrText>
      </w:r>
      <w:r w:rsidRPr="00622CB6">
        <w:fldChar w:fldCharType="separate"/>
      </w:r>
      <w:r w:rsidRPr="007B2B48">
        <w:rPr>
          <w:noProof/>
        </w:rPr>
        <w:t>[13]</w:t>
      </w:r>
      <w:r w:rsidRPr="00622CB6">
        <w:fldChar w:fldCharType="end"/>
      </w:r>
      <w:r w:rsidRPr="00622CB6">
        <w:t>.</w:t>
      </w:r>
      <w:r>
        <w:t xml:space="preserve"> The model is coded in Python-3 and </w:t>
      </w:r>
      <w:r w:rsidR="00EE25F2">
        <w:t xml:space="preserve">is </w:t>
      </w:r>
      <w:r>
        <w:t xml:space="preserve">available at </w:t>
      </w:r>
      <w:hyperlink r:id="rId18" w:history="1">
        <w:r w:rsidRPr="0082475D">
          <w:rPr>
            <w:rStyle w:val="Hyperlink"/>
          </w:rPr>
          <w:t>https://github.com/AkihisaNomoto/thermoreceptormodel</w:t>
        </w:r>
      </w:hyperlink>
      <w:r>
        <w:t>.</w:t>
      </w:r>
    </w:p>
    <w:p w14:paraId="5041E3D9" w14:textId="77777777" w:rsidR="00E93D2B" w:rsidRPr="00622CB6" w:rsidRDefault="00E93D2B" w:rsidP="00E93D2B">
      <w:pPr>
        <w:pStyle w:val="Heading2"/>
      </w:pPr>
      <w:r w:rsidRPr="00622CB6">
        <w:t>General properties of thermoreceptors</w:t>
      </w:r>
    </w:p>
    <w:p w14:paraId="0ACEEACE" w14:textId="3A3B2337" w:rsidR="00E93D2B" w:rsidRDefault="00E93D2B" w:rsidP="00E93D2B">
      <w:pPr>
        <w:pStyle w:val="BodyText"/>
      </w:pPr>
      <w:r>
        <w:fldChar w:fldCharType="begin"/>
      </w:r>
      <w:r>
        <w:instrText xml:space="preserve"> REF _Ref152152150 \h </w:instrText>
      </w:r>
      <w:r>
        <w:fldChar w:fldCharType="separate"/>
      </w:r>
      <w:r w:rsidR="003A633B" w:rsidRPr="00DA3796">
        <w:t xml:space="preserve">Fig. </w:t>
      </w:r>
      <w:r w:rsidR="003A633B">
        <w:rPr>
          <w:noProof/>
        </w:rPr>
        <w:t>6</w:t>
      </w:r>
      <w:r>
        <w:fldChar w:fldCharType="end"/>
      </w:r>
      <w:r>
        <w:t xml:space="preserve"> </w:t>
      </w:r>
      <w:r w:rsidRPr="00622CB6">
        <w:t xml:space="preserve">shows the general properties of thermoreceptors </w:t>
      </w:r>
      <w:r w:rsidRPr="00622CB6">
        <w:fldChar w:fldCharType="begin" w:fldLock="1"/>
      </w:r>
      <w:r w:rsidR="007B2B48">
        <w:instrText>ADDIN CSL_CITATION {"citationItems":[{"id":"ITEM-1","itemData":{"author":[{"dropping-particle":"","family":"Hensel","given":"H","non-dropping-particle":"","parse-names":false,"suffix":""}],"id":"ITEM-1","issued":{"date-parts":[["1981"]]},"number-of-pages":"33-63","publisher":"Academic Press","title":"Thermoreception and temperature regulation","type":"book"},"uris":["http://www.mendeley.com/documents/?uuid=0d70fe69-6732-3799-b05a-f0d78155112b"]}],"mendeley":{"formattedCitation":"[22]","plainTextFormattedCitation":"[22]","previouslyFormattedCitation":"[22]"},"properties":{"noteIndex":0},"schema":"https://github.com/citation-style-language/schema/raw/master/csl-citation.json"}</w:instrText>
      </w:r>
      <w:r w:rsidRPr="00622CB6">
        <w:fldChar w:fldCharType="separate"/>
      </w:r>
      <w:r w:rsidR="007B2B48" w:rsidRPr="007B2B48">
        <w:rPr>
          <w:noProof/>
        </w:rPr>
        <w:t>[22]</w:t>
      </w:r>
      <w:r w:rsidRPr="00622CB6">
        <w:fldChar w:fldCharType="end"/>
      </w:r>
      <w:r w:rsidRPr="00622CB6">
        <w:t xml:space="preserve">. It has been reported </w:t>
      </w:r>
      <w:r w:rsidRPr="00622CB6">
        <w:fldChar w:fldCharType="begin" w:fldLock="1"/>
      </w:r>
      <w:r w:rsidR="007B2B48">
        <w:instrText>ADDIN CSL_CITATION {"citationItems":[{"id":"ITEM-1","itemData":{"author":[{"dropping-particle":"","family":"Hensel","given":"H","non-dropping-particle":"","parse-names":false,"suffix":""}],"id":"ITEM-1","issued":{"date-parts":[["1981"]]},"number-of-pages":"33-63","publisher":"Academic Press","title":"Thermoreception and temperature regulation","type":"book"},"uris":["http://www.mendeley.com/documents/?uuid=0d70fe69-6732-3799-b05a-f0d78155112b"]}],"mendeley":{"formattedCitation":"[22]","plainTextFormattedCitation":"[22]","previouslyFormattedCitation":"[22]"},"properties":{"noteIndex":0},"schema":"https://github.com/citation-style-language/schema/raw/master/csl-citation.json"}</w:instrText>
      </w:r>
      <w:r w:rsidRPr="00622CB6">
        <w:fldChar w:fldCharType="separate"/>
      </w:r>
      <w:r w:rsidR="007B2B48" w:rsidRPr="007B2B48">
        <w:rPr>
          <w:noProof/>
        </w:rPr>
        <w:t>[22]</w:t>
      </w:r>
      <w:r w:rsidRPr="00622CB6">
        <w:fldChar w:fldCharType="end"/>
      </w:r>
      <w:r>
        <w:t xml:space="preserve"> </w:t>
      </w:r>
      <w:r w:rsidRPr="00622CB6">
        <w:t xml:space="preserve">that the skin of the human body has cold receptors at a depth of 0.15–0.17 mm and warm receptors at a depth of 0.3–0.6 mm below the surface. </w:t>
      </w:r>
      <w:r>
        <w:t>W</w:t>
      </w:r>
      <w:r w:rsidRPr="00622CB6">
        <w:t xml:space="preserve">hen thermoreceptors receive </w:t>
      </w:r>
      <w:r>
        <w:t xml:space="preserve">a </w:t>
      </w:r>
      <w:r w:rsidRPr="00622CB6">
        <w:t xml:space="preserve">thermal stimulus, </w:t>
      </w:r>
      <w:r>
        <w:t xml:space="preserve">they generate </w:t>
      </w:r>
      <w:r w:rsidRPr="00622CB6">
        <w:t>nerve impulses</w:t>
      </w:r>
      <w:r>
        <w:t xml:space="preserve"> </w:t>
      </w:r>
      <w:r w:rsidRPr="00622CB6">
        <w:t>similar to a digital signal</w:t>
      </w:r>
      <w:r>
        <w:t xml:space="preserve"> (</w:t>
      </w:r>
      <w:r>
        <w:fldChar w:fldCharType="begin"/>
      </w:r>
      <w:r>
        <w:instrText xml:space="preserve"> REF _Ref152152150 \h </w:instrText>
      </w:r>
      <w:r>
        <w:fldChar w:fldCharType="separate"/>
      </w:r>
      <w:r w:rsidR="003A633B" w:rsidRPr="00DA3796">
        <w:t xml:space="preserve">Fig. </w:t>
      </w:r>
      <w:r w:rsidR="003A633B">
        <w:rPr>
          <w:noProof/>
        </w:rPr>
        <w:t>6</w:t>
      </w:r>
      <w:r>
        <w:fldChar w:fldCharType="end"/>
      </w:r>
      <w:r>
        <w:t>a).</w:t>
      </w:r>
      <w:r w:rsidRPr="00622CB6">
        <w:t xml:space="preserve"> </w:t>
      </w:r>
      <w:r>
        <w:t>T</w:t>
      </w:r>
      <w:r w:rsidRPr="00622CB6">
        <w:t>he frequency of the</w:t>
      </w:r>
      <w:r>
        <w:t>se</w:t>
      </w:r>
      <w:r w:rsidRPr="00622CB6">
        <w:t xml:space="preserve"> signal</w:t>
      </w:r>
      <w:r>
        <w:t>s</w:t>
      </w:r>
      <w:r w:rsidRPr="00622CB6">
        <w:t xml:space="preserve"> is transmitted to the brain as information on the stimulus intensity and </w:t>
      </w:r>
      <w:r>
        <w:t>its</w:t>
      </w:r>
      <w:r w:rsidRPr="00622CB6">
        <w:t xml:space="preserve"> change</w:t>
      </w:r>
      <w:r>
        <w:t xml:space="preserve"> </w:t>
      </w:r>
      <w:r w:rsidRPr="00622CB6">
        <w:t>over time</w:t>
      </w:r>
      <w:r>
        <w:t>.</w:t>
      </w:r>
      <w:r w:rsidRPr="00622CB6">
        <w:t xml:space="preserve"> </w:t>
      </w:r>
      <w:r>
        <w:t>This process</w:t>
      </w:r>
      <w:r w:rsidRPr="00622CB6">
        <w:t xml:space="preserve"> creat</w:t>
      </w:r>
      <w:r>
        <w:t>es</w:t>
      </w:r>
      <w:r w:rsidRPr="00622CB6">
        <w:t xml:space="preserve"> the perception of thermal stimulus. The impulse frequency can be expressed as a static activity, which depends on the absolute temperature of the thermoreceptors, and dynamic activity, which depends on the temperature change of the thermoreceptors. </w:t>
      </w:r>
      <w:r>
        <w:t>The s</w:t>
      </w:r>
      <w:r w:rsidRPr="00622CB6">
        <w:t>tatic activity has a bell curve for both cold and warm receptors</w:t>
      </w:r>
      <w:r>
        <w:t xml:space="preserve"> (</w:t>
      </w:r>
      <w:r>
        <w:fldChar w:fldCharType="begin"/>
      </w:r>
      <w:r>
        <w:instrText xml:space="preserve"> REF _Ref152152150 \h </w:instrText>
      </w:r>
      <w:r>
        <w:fldChar w:fldCharType="separate"/>
      </w:r>
      <w:r w:rsidR="003A633B" w:rsidRPr="00DA3796">
        <w:t xml:space="preserve">Fig. </w:t>
      </w:r>
      <w:r w:rsidR="003A633B">
        <w:rPr>
          <w:noProof/>
        </w:rPr>
        <w:t>6</w:t>
      </w:r>
      <w:r>
        <w:fldChar w:fldCharType="end"/>
      </w:r>
      <w:r>
        <w:t>b)</w:t>
      </w:r>
      <w:r w:rsidRPr="00622CB6">
        <w:t xml:space="preserve">. In other words, the static activity of cold receptors decreases with decreasing temperature in the low-temperature range, and the static activity of warm receptors decreases with increasing temperature in the high-temperature range. In contrast, the direction of change in dynamic activity is always constant and is </w:t>
      </w:r>
      <w:r>
        <w:t xml:space="preserve">the </w:t>
      </w:r>
      <w:r w:rsidRPr="00622CB6">
        <w:t>opposite for cold and warm receptors</w:t>
      </w:r>
      <w:r>
        <w:t xml:space="preserve"> (</w:t>
      </w:r>
      <w:r>
        <w:fldChar w:fldCharType="begin"/>
      </w:r>
      <w:r>
        <w:instrText xml:space="preserve"> REF _Ref152152150 \h </w:instrText>
      </w:r>
      <w:r>
        <w:fldChar w:fldCharType="separate"/>
      </w:r>
      <w:r w:rsidR="003A633B" w:rsidRPr="00DA3796">
        <w:t xml:space="preserve">Fig. </w:t>
      </w:r>
      <w:r w:rsidR="003A633B">
        <w:rPr>
          <w:noProof/>
        </w:rPr>
        <w:t>6</w:t>
      </w:r>
      <w:r>
        <w:fldChar w:fldCharType="end"/>
      </w:r>
      <w:r>
        <w:t>b)</w:t>
      </w:r>
      <w:r w:rsidRPr="00622CB6">
        <w:t>. When the ambient temperature changes rapidly, the impulse frequency increases transiently and then becomes steady at a certain value.</w:t>
      </w:r>
    </w:p>
    <w:p w14:paraId="3F1294B0" w14:textId="29A7272C" w:rsidR="00E93D2B" w:rsidRPr="00622CB6" w:rsidRDefault="0086025B" w:rsidP="00E93D2B">
      <w:pPr>
        <w:pStyle w:val="Graphic"/>
      </w:pPr>
      <w:r w:rsidRPr="0086025B">
        <w:lastRenderedPageBreak/>
        <w:drawing>
          <wp:inline distT="0" distB="0" distL="0" distR="0" wp14:anchorId="0853E4AA" wp14:editId="71338963">
            <wp:extent cx="6120130" cy="2552065"/>
            <wp:effectExtent l="0" t="0" r="0" b="0"/>
            <wp:docPr id="10684851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120130" cy="2552065"/>
                    </a:xfrm>
                    <a:prstGeom prst="rect">
                      <a:avLst/>
                    </a:prstGeom>
                    <a:noFill/>
                    <a:ln>
                      <a:noFill/>
                    </a:ln>
                  </pic:spPr>
                </pic:pic>
              </a:graphicData>
            </a:graphic>
          </wp:inline>
        </w:drawing>
      </w:r>
    </w:p>
    <w:p w14:paraId="46DEF216" w14:textId="2182D31B" w:rsidR="00E93D2B" w:rsidRDefault="00E93D2B" w:rsidP="00E93D2B">
      <w:pPr>
        <w:pStyle w:val="FigureCaption"/>
      </w:pPr>
      <w:bookmarkStart w:id="17" w:name="_Ref152152150"/>
      <w:r w:rsidRPr="00DA3796">
        <w:t xml:space="preserve">Fig. </w:t>
      </w:r>
      <w:fldSimple w:instr=" SEQ Figure \* ARABIC ">
        <w:r w:rsidR="003A633B">
          <w:rPr>
            <w:noProof/>
          </w:rPr>
          <w:t>6</w:t>
        </w:r>
      </w:fldSimple>
      <w:bookmarkEnd w:id="17"/>
      <w:r w:rsidRPr="00DA3796">
        <w:t xml:space="preserve">. General properties of thermoreceptors </w:t>
      </w:r>
      <w:r w:rsidRPr="00DA3796">
        <w:fldChar w:fldCharType="begin" w:fldLock="1"/>
      </w:r>
      <w:r w:rsidR="007B2B48">
        <w:instrText>ADDIN CSL_CITATION {"citationItems":[{"id":"ITEM-1","itemData":{"author":[{"dropping-particle":"","family":"Hensel","given":"H","non-dropping-particle":"","parse-names":false,"suffix":""}],"id":"ITEM-1","issued":{"date-parts":[["1981"]]},"number-of-pages":"33-63","publisher":"Academic Press","title":"Thermoreception and temperature regulation","type":"book"},"uris":["http://www.mendeley.com/documents/?uuid=0d70fe69-6732-3799-b05a-f0d78155112b"]}],"mendeley":{"formattedCitation":"[22]","plainTextFormattedCitation":"[22]","previouslyFormattedCitation":"[22]"},"properties":{"noteIndex":0},"schema":"https://github.com/citation-style-language/schema/raw/master/csl-citation.json"}</w:instrText>
      </w:r>
      <w:r w:rsidRPr="00DA3796">
        <w:fldChar w:fldCharType="separate"/>
      </w:r>
      <w:r w:rsidR="007B2B48" w:rsidRPr="007B2B48">
        <w:rPr>
          <w:noProof/>
        </w:rPr>
        <w:t>[22]</w:t>
      </w:r>
      <w:r w:rsidRPr="00DA3796">
        <w:fldChar w:fldCharType="end"/>
      </w:r>
      <w:r>
        <w:t>:</w:t>
      </w:r>
      <w:r w:rsidRPr="00DA3796">
        <w:t xml:space="preserve"> (a) </w:t>
      </w:r>
      <w:r>
        <w:t>N</w:t>
      </w:r>
      <w:r w:rsidRPr="00DA3796">
        <w:t>erve impulses from single warm and cold receptors in response to temperature stimulus and (b) static and dynamic properties of warm and cold receptors.</w:t>
      </w:r>
    </w:p>
    <w:p w14:paraId="71FA2123" w14:textId="77777777" w:rsidR="00E93D2B" w:rsidRPr="00622CB6" w:rsidRDefault="00E93D2B" w:rsidP="00E93D2B">
      <w:pPr>
        <w:pStyle w:val="Heading2"/>
      </w:pPr>
      <w:r>
        <w:t>Previous psy</w:t>
      </w:r>
      <w:r w:rsidRPr="00622CB6">
        <w:t xml:space="preserve">chosensory </w:t>
      </w:r>
      <w:r w:rsidRPr="000C6FD6">
        <w:t>intensity model</w:t>
      </w:r>
    </w:p>
    <w:p w14:paraId="23D6322E" w14:textId="76DFE515" w:rsidR="00E93D2B" w:rsidRPr="00622CB6" w:rsidRDefault="00E93D2B" w:rsidP="00E93D2B">
      <w:pPr>
        <w:pStyle w:val="BodyText"/>
      </w:pPr>
      <w:r w:rsidRPr="00622CB6">
        <w:t xml:space="preserve">Ring and de Dear </w:t>
      </w:r>
      <w:r w:rsidRPr="00622CB6">
        <w:rPr>
          <w:vertAlign w:val="superscript"/>
        </w:rPr>
        <w:fldChar w:fldCharType="begin" w:fldLock="1"/>
      </w:r>
      <w:r w:rsidR="007B2B48">
        <w:rPr>
          <w:vertAlign w:val="superscript"/>
        </w:rPr>
        <w:instrText>ADDIN CSL_CITATION {"citationItems":[{"id":"ITEM-1","itemData":{"DOI":"10.1111/j.1600-0668.1991.00009.x","ISSN":"16000668","abstract":"A model based on heat diffusion through the skin is developed for the dynamic response of cutaneous thermo‐receptors to temperature stimuli at the skin surface. It is applied to various neurophysiological experiments with good results. The model is then extended to sensation and a set of psychophysical experiments on human subjects is examined and compared with the model predictions. Altogether, in terms of both the neurophysiological response and the sensation response, this model gives good agreement with the experiments. Copyright © 1991, Wiley Blackwell. All rights reserved","author":[{"dropping-particle":"","family":"Ring","given":"J","non-dropping-particle":"","parse-names":false,"suffix":""},{"dropping-particle":"","family":"Dear","given":"Richard","non-dropping-particle":"de","parse-names":false,"suffix":""}],"container-title":"Indoor Air","id":"ITEM-1","issue":"4","issued":{"date-parts":[["1991"]]},"page":"448-456","title":"Temperature transients: A model for heat diffusion through the skin, thermoreceptor response and thermal sensation","type":"article-journal","volume":"1"},"uris":["http://www.mendeley.com/documents/?uuid=74f107cc-c0c9-4300-8c33-e9f4d90bb62c"]}],"mendeley":{"formattedCitation":"[23]","plainTextFormattedCitation":"[23]","previouslyFormattedCitation":"[23]"},"properties":{"noteIndex":0},"schema":"https://github.com/citation-style-language/schema/raw/master/csl-citation.json"}</w:instrText>
      </w:r>
      <w:r w:rsidRPr="00622CB6">
        <w:rPr>
          <w:vertAlign w:val="superscript"/>
        </w:rPr>
        <w:fldChar w:fldCharType="separate"/>
      </w:r>
      <w:r w:rsidR="007B2B48" w:rsidRPr="007B2B48">
        <w:rPr>
          <w:noProof/>
        </w:rPr>
        <w:t>[23]</w:t>
      </w:r>
      <w:r w:rsidRPr="00622CB6">
        <w:rPr>
          <w:vertAlign w:val="superscript"/>
        </w:rPr>
        <w:fldChar w:fldCharType="end"/>
      </w:r>
      <w:r w:rsidRPr="00622CB6">
        <w:t xml:space="preserve"> developed a model to predict the transient response of thermoreceptors under thermal stimuli by mathematically expressing the thermoreceptor properties described above. The impulse frequency predicted by this model was validated by the results of various neurophysical experiments. They also applied this model to analyze the relationship between the thermoreceptor responses and thermal sensation votes in non-steady environments. The results showed that the thermal sensations resulting from sudden ambient temperature changes corresponded well with the PSI, which is the integral of the impulse frequency during the first 20 s after the environment change</w:t>
      </w:r>
      <w:r>
        <w:t>.</w:t>
      </w:r>
      <w:r w:rsidRPr="00622CB6">
        <w:t xml:space="preserve"> </w:t>
      </w:r>
      <w:r>
        <w:t>T</w:t>
      </w:r>
      <w:r w:rsidRPr="00622CB6">
        <w:t>his</w:t>
      </w:r>
      <w:r>
        <w:t xml:space="preserve"> is considered as a </w:t>
      </w:r>
      <w:r w:rsidRPr="00622CB6">
        <w:t xml:space="preserve">time </w:t>
      </w:r>
      <w:r>
        <w:t>interval</w:t>
      </w:r>
      <w:r w:rsidRPr="00622CB6">
        <w:t xml:space="preserve"> of the central nervous system for integrating thermoreceptor responses.</w:t>
      </w:r>
    </w:p>
    <w:p w14:paraId="6B4FC8EE" w14:textId="0B095B0A" w:rsidR="00E93D2B" w:rsidRPr="00622CB6" w:rsidRDefault="00E93D2B" w:rsidP="00E93D2B">
      <w:pPr>
        <w:pStyle w:val="BodyText"/>
      </w:pPr>
      <w:r w:rsidRPr="00622CB6">
        <w:t xml:space="preserve">This model was modified by de Dear et al. </w:t>
      </w:r>
      <w:r w:rsidRPr="00622CB6">
        <w:fldChar w:fldCharType="begin" w:fldLock="1"/>
      </w:r>
      <w:r w:rsidR="007B2B48">
        <w:instrText>ADDIN CSL_CITATION {"citationItems":[{"id":"ITEM-1","itemData":{"DOI":"10.1111/j.1600-0668.1993.t01-1-00004.x","ISSN":"0905-6947","author":[{"dropping-particle":"","family":"Dear","given":"R","non-dropping-particle":"de","parse-names":false,"suffix":""},{"dropping-particle":"","family":"Ring","given":"J","non-dropping-particle":"","parse-names":false,"suffix":""},{"dropping-particle":"","family":"Fanger","given":"P. O.","non-dropping-particle":"","parse-names":false,"suffix":""}],"container-title":"Indoor Air","genre":"article","id":"ITEM-1","issue":"3","issued":{"date-parts":[["1993"]]},"page":"181-192","publisher":"Munksgaard International Publishers","publisher-place":"Oxford, UK","title":"Thermal sensations resulting from sudden ambient temperature changes","type":"article-journal","volume":"3"},"uris":["http://www.mendeley.com/documents/?uuid=77d002e5-4e88-340f-a164-066c2c8ff7e2"]}],"mendeley":{"formattedCitation":"[24]","plainTextFormattedCitation":"[24]","previouslyFormattedCitation":"[24]"},"properties":{"noteIndex":0},"schema":"https://github.com/citation-style-language/schema/raw/master/csl-citation.json"}</w:instrText>
      </w:r>
      <w:r w:rsidRPr="00622CB6">
        <w:fldChar w:fldCharType="separate"/>
      </w:r>
      <w:r w:rsidR="007B2B48" w:rsidRPr="007B2B48">
        <w:rPr>
          <w:noProof/>
        </w:rPr>
        <w:t>[24]</w:t>
      </w:r>
      <w:r w:rsidRPr="00622CB6">
        <w:fldChar w:fldCharType="end"/>
      </w:r>
      <w:r w:rsidRPr="00622CB6">
        <w:t xml:space="preserve"> to predict the thermal sensation resulting from sudden ambient temperature changes. The model sets the locations of cold and warm receptors 0.2 mm and 0.5 mm below the skin surface, respectively</w:t>
      </w:r>
      <w:r>
        <w:t>.</w:t>
      </w:r>
      <w:r w:rsidRPr="00622CB6">
        <w:t xml:space="preserve"> </w:t>
      </w:r>
      <w:r>
        <w:t xml:space="preserve">It </w:t>
      </w:r>
      <w:r w:rsidRPr="00622CB6">
        <w:t xml:space="preserve">calculates the temperature of the thermoreceptors under sudden changes in the ambient temperature by using a heat </w:t>
      </w:r>
      <w:r>
        <w:t>diffusion equation</w:t>
      </w:r>
      <w:r w:rsidRPr="00622CB6">
        <w:t xml:space="preserve"> </w:t>
      </w:r>
      <w:r>
        <w:t>within</w:t>
      </w:r>
      <w:r w:rsidRPr="00622CB6">
        <w:t xml:space="preserve"> the skin divided into 36 layers. In addition, the temperature at the thermoreceptors and rate of temperature change are converted into the impulse frequency, and the integral of the impulse frequency over 20 s corresponds to the amount of change in the thermal sensation vote (the difference between the thermal sensation values before and after the step change).</w:t>
      </w:r>
    </w:p>
    <w:p w14:paraId="6EDC3178" w14:textId="77777777" w:rsidR="00E93D2B" w:rsidRPr="00622CB6" w:rsidRDefault="00E93D2B" w:rsidP="00E93D2B">
      <w:pPr>
        <w:pStyle w:val="Heading2"/>
        <w:rPr>
          <w:rFonts w:eastAsia="ＭＳ ゴシック"/>
        </w:rPr>
      </w:pPr>
      <w:r w:rsidRPr="00622CB6">
        <w:t>Spectral radiative properties of the skin</w:t>
      </w:r>
    </w:p>
    <w:p w14:paraId="1062AEB9" w14:textId="19ED3213" w:rsidR="00E93D2B" w:rsidRPr="00622CB6" w:rsidRDefault="00E93D2B" w:rsidP="00E93D2B">
      <w:pPr>
        <w:pStyle w:val="BodyText"/>
      </w:pPr>
      <w:r w:rsidRPr="00622CB6">
        <w:t xml:space="preserve">Terada et al. </w:t>
      </w:r>
      <w:r w:rsidRPr="00622CB6">
        <w:fldChar w:fldCharType="begin" w:fldLock="1"/>
      </w:r>
      <w:r w:rsidR="007B2B48">
        <w:instrText>ADDIN CSL_CITATION {"citationItems":[{"id":"ITEM-1","itemData":{"DOI":"10.1007/BF00502381","ISSN":"0195928X","abstract":"Spectral radiative properties of the human body were studied experimentally in the region from the ultraviolet to the far-infrared to know the thermal response of the human body exposed to solar radiation and infrared radiation. The measuring equipment for reflectance and transmittance of a semitransparent scattering medium was developed and measurement on a living human skin was performed in vivo. The measured parts are forearm, cheek, dorsum hand, hip, and hair. The values obtained by the present study are much different from those of previous in vitro measurements. Fairly large values for hemispherical reflectances are observed in the visible and near-infrared regions but very small values for hemispherical reflectances are observed in the infrared region, below 0.05. By applying the four-flux treatment of radiative transfer, the absorption coefficient and scattering coefficient in the human skin are determined. The scattering coefficient is large in the visible region but negligible in the infrared region. The absorption coefficient is very close to that of water and large in the infrared region. © 1986 Plenum Publishing Corporation.","author":[{"dropping-particle":"","family":"Terada","given":"N.","non-dropping-particle":"","parse-names":false,"suffix":""},{"dropping-particle":"","family":"Ohnishi","given":"K.","non-dropping-particle":"","parse-names":false,"suffix":""},{"dropping-particle":"","family":"Kobayashi","given":"M.","non-dropping-particle":"","parse-names":false,"suffix":""},{"dropping-particle":"","family":"Kunitomo","given":"T.","non-dropping-particle":"","parse-names":false,"suffix":""}],"container-title":"International Journal of Thermophysics","id":"ITEM-1","issue":"5","issued":{"date-parts":[["1986"]]},"page":"1101-1113","title":"Spectral radiative properties of a living human body","type":"article-journal","volume":"7"},"uris":["http://www.mendeley.com/documents/?uuid=568a16ce-c851-4891-9921-4b8c8178922a"]}],"mendeley":{"formattedCitation":"[13]","plainTextFormattedCitation":"[13]","previouslyFormattedCitation":"[13]"},"properties":{"noteIndex":0},"schema":"https://github.com/citation-style-language/schema/raw/master/csl-citation.json"}</w:instrText>
      </w:r>
      <w:r w:rsidRPr="00622CB6">
        <w:fldChar w:fldCharType="separate"/>
      </w:r>
      <w:r w:rsidR="007B2B48" w:rsidRPr="007B2B48">
        <w:rPr>
          <w:noProof/>
        </w:rPr>
        <w:t>[13]</w:t>
      </w:r>
      <w:r w:rsidRPr="00622CB6">
        <w:fldChar w:fldCharType="end"/>
      </w:r>
      <w:r w:rsidRPr="00622CB6">
        <w:t xml:space="preserve"> measured the skin spectral reflectance </w:t>
      </w:r>
      <w:r w:rsidRPr="00622CB6">
        <w:rPr>
          <w:i/>
          <w:iCs/>
        </w:rPr>
        <w:t>R</w:t>
      </w:r>
      <w:r w:rsidRPr="00622CB6">
        <w:rPr>
          <w:i/>
          <w:iCs/>
          <w:vertAlign w:val="subscript"/>
        </w:rPr>
        <w:t>λ</w:t>
      </w:r>
      <w:r w:rsidRPr="00622CB6">
        <w:t xml:space="preserve"> and spectral transmittance </w:t>
      </w:r>
      <w:r w:rsidRPr="00622CB6">
        <w:rPr>
          <w:i/>
          <w:iCs/>
        </w:rPr>
        <w:t>T</w:t>
      </w:r>
      <w:r w:rsidRPr="00622CB6">
        <w:rPr>
          <w:i/>
          <w:iCs/>
          <w:vertAlign w:val="subscript"/>
        </w:rPr>
        <w:t>λ</w:t>
      </w:r>
      <w:r w:rsidRPr="00622CB6">
        <w:t xml:space="preserve"> in the range of 0.3 µm to 20 µm on living human skin with a thickness of 2 mm and calculated the spectral absorption coefficient </w:t>
      </w:r>
      <w:r w:rsidRPr="00622CB6">
        <w:rPr>
          <w:i/>
          <w:iCs/>
        </w:rPr>
        <w:t>K</w:t>
      </w:r>
      <w:r w:rsidRPr="00622CB6">
        <w:rPr>
          <w:i/>
          <w:iCs/>
          <w:vertAlign w:val="subscript"/>
        </w:rPr>
        <w:t>λ</w:t>
      </w:r>
      <w:r w:rsidRPr="00622CB6">
        <w:t xml:space="preserve"> and spectral scattering coefficient </w:t>
      </w:r>
      <w:r w:rsidRPr="00622CB6">
        <w:rPr>
          <w:i/>
          <w:iCs/>
        </w:rPr>
        <w:t>S</w:t>
      </w:r>
      <w:r w:rsidRPr="00622CB6">
        <w:rPr>
          <w:i/>
          <w:iCs/>
          <w:vertAlign w:val="subscript"/>
        </w:rPr>
        <w:t>λ</w:t>
      </w:r>
      <w:r w:rsidRPr="00622CB6">
        <w:t xml:space="preserve">, which represent the radiative characteristics inside the skin. </w:t>
      </w:r>
      <w:r>
        <w:fldChar w:fldCharType="begin"/>
      </w:r>
      <w:r>
        <w:instrText xml:space="preserve"> REF _Ref152151974 \h </w:instrText>
      </w:r>
      <w:r>
        <w:fldChar w:fldCharType="separate"/>
      </w:r>
      <w:r w:rsidR="003A633B" w:rsidRPr="00622CB6">
        <w:t xml:space="preserve">Fig. </w:t>
      </w:r>
      <w:r w:rsidR="003A633B">
        <w:rPr>
          <w:noProof/>
        </w:rPr>
        <w:t>7</w:t>
      </w:r>
      <w:r>
        <w:fldChar w:fldCharType="end"/>
      </w:r>
      <w:r>
        <w:rPr>
          <w:rFonts w:ascii="ＭＳ 明朝" w:eastAsia="ＭＳ 明朝" w:hAnsi="ＭＳ 明朝" w:cs="ＭＳ 明朝" w:hint="eastAsia"/>
          <w:lang w:eastAsia="ja-JP"/>
        </w:rPr>
        <w:t xml:space="preserve"> </w:t>
      </w:r>
      <w:r w:rsidRPr="00622CB6">
        <w:t>shows the spectral radiative properties of the skin (Japanese). T</w:t>
      </w:r>
      <w:r>
        <w:t>hey</w:t>
      </w:r>
      <w:r w:rsidRPr="00622CB6">
        <w:t xml:space="preserve"> mention that the spectral reflectance </w:t>
      </w:r>
      <w:r w:rsidRPr="00622CB6">
        <w:rPr>
          <w:i/>
          <w:iCs/>
        </w:rPr>
        <w:t>R</w:t>
      </w:r>
      <w:r w:rsidRPr="00622CB6">
        <w:rPr>
          <w:i/>
          <w:iCs/>
          <w:vertAlign w:val="subscript"/>
        </w:rPr>
        <w:t>λ</w:t>
      </w:r>
      <w:r w:rsidRPr="00622CB6">
        <w:t xml:space="preserve"> and spectral transmittance </w:t>
      </w:r>
      <w:r w:rsidRPr="00622CB6">
        <w:rPr>
          <w:i/>
          <w:iCs/>
        </w:rPr>
        <w:t>T</w:t>
      </w:r>
      <w:r w:rsidRPr="00622CB6">
        <w:rPr>
          <w:i/>
          <w:iCs/>
          <w:vertAlign w:val="subscript"/>
        </w:rPr>
        <w:t>λ</w:t>
      </w:r>
      <w:r w:rsidRPr="00622CB6">
        <w:t xml:space="preserve"> at wavelengths above 2.4 µm are less than 0.05 and 0.001, respectively; the values for 2.4 µm are applied to all wavelengths above 2.4 µm and shown with dotted lines because the actual data are not available</w:t>
      </w:r>
      <w:r>
        <w:t xml:space="preserve"> (</w:t>
      </w:r>
      <w:r>
        <w:fldChar w:fldCharType="begin"/>
      </w:r>
      <w:r>
        <w:instrText xml:space="preserve"> REF _Ref152151974 \h </w:instrText>
      </w:r>
      <w:r>
        <w:fldChar w:fldCharType="separate"/>
      </w:r>
      <w:r w:rsidR="003A633B" w:rsidRPr="00622CB6">
        <w:t xml:space="preserve">Fig. </w:t>
      </w:r>
      <w:r w:rsidR="003A633B">
        <w:rPr>
          <w:noProof/>
        </w:rPr>
        <w:t>7</w:t>
      </w:r>
      <w:r>
        <w:fldChar w:fldCharType="end"/>
      </w:r>
      <w:r>
        <w:t>a)</w:t>
      </w:r>
      <w:r w:rsidRPr="00622CB6">
        <w:t xml:space="preserve">. The spectral scattering coefficient </w:t>
      </w:r>
      <w:r w:rsidRPr="00622CB6">
        <w:rPr>
          <w:i/>
          <w:iCs/>
        </w:rPr>
        <w:t>S</w:t>
      </w:r>
      <w:r w:rsidRPr="00622CB6">
        <w:rPr>
          <w:i/>
          <w:iCs/>
          <w:vertAlign w:val="subscript"/>
        </w:rPr>
        <w:t>λ</w:t>
      </w:r>
      <w:r w:rsidRPr="00622CB6">
        <w:t xml:space="preserve"> is shown for the wavelength band above 2.4 µm as well as for 2.4 µm, and the spectral absorption coefficient </w:t>
      </w:r>
      <w:r w:rsidRPr="00622CB6">
        <w:rPr>
          <w:i/>
          <w:iCs/>
        </w:rPr>
        <w:t>K</w:t>
      </w:r>
      <w:r w:rsidRPr="00622CB6">
        <w:rPr>
          <w:i/>
          <w:iCs/>
          <w:vertAlign w:val="subscript"/>
        </w:rPr>
        <w:t>λ</w:t>
      </w:r>
      <w:r w:rsidRPr="00622CB6">
        <w:t xml:space="preserve"> is for water</w:t>
      </w:r>
      <w:r>
        <w:t xml:space="preserve"> (</w:t>
      </w:r>
      <w:r>
        <w:fldChar w:fldCharType="begin"/>
      </w:r>
      <w:r>
        <w:instrText xml:space="preserve"> REF _Ref152151974 \h </w:instrText>
      </w:r>
      <w:r>
        <w:fldChar w:fldCharType="separate"/>
      </w:r>
      <w:r w:rsidR="003A633B" w:rsidRPr="00622CB6">
        <w:t xml:space="preserve">Fig. </w:t>
      </w:r>
      <w:r w:rsidR="003A633B">
        <w:rPr>
          <w:noProof/>
        </w:rPr>
        <w:t>7</w:t>
      </w:r>
      <w:r>
        <w:fldChar w:fldCharType="end"/>
      </w:r>
      <w:r>
        <w:t>b)</w:t>
      </w:r>
      <w:r w:rsidRPr="00622CB6">
        <w:t xml:space="preserve">. The skin spectral absorption coefficient </w:t>
      </w:r>
      <w:r w:rsidRPr="00622CB6">
        <w:rPr>
          <w:i/>
          <w:iCs/>
        </w:rPr>
        <w:t>K</w:t>
      </w:r>
      <w:r w:rsidRPr="00622CB6">
        <w:rPr>
          <w:i/>
          <w:iCs/>
          <w:vertAlign w:val="subscript"/>
        </w:rPr>
        <w:t>λ</w:t>
      </w:r>
      <w:r w:rsidRPr="00622CB6">
        <w:t xml:space="preserve"> can be replaced by that of water because the majority of the skin is composed of water </w:t>
      </w:r>
      <w:r w:rsidRPr="00622CB6">
        <w:lastRenderedPageBreak/>
        <w:fldChar w:fldCharType="begin" w:fldLock="1"/>
      </w:r>
      <w:r w:rsidR="007B2B48">
        <w:instrText>ADDIN CSL_CITATION {"citationItems":[{"id":"ITEM-1","itemData":{"DOI":"10.1007/BF00502381","ISSN":"0195928X","abstract":"Spectral radiative properties of the human body were studied experimentally in the region from the ultraviolet to the far-infrared to know the thermal response of the human body exposed to solar radiation and infrared radiation. The measuring equipment for reflectance and transmittance of a semitransparent scattering medium was developed and measurement on a living human skin was performed in vivo. The measured parts are forearm, cheek, dorsum hand, hip, and hair. The values obtained by the present study are much different from those of previous in vitro measurements. Fairly large values for hemispherical reflectances are observed in the visible and near-infrared regions but very small values for hemispherical reflectances are observed in the infrared region, below 0.05. By applying the four-flux treatment of radiative transfer, the absorption coefficient and scattering coefficient in the human skin are determined. The scattering coefficient is large in the visible region but negligible in the infrared region. The absorption coefficient is very close to that of water and large in the infrared region. © 1986 Plenum Publishing Corporation.","author":[{"dropping-particle":"","family":"Terada","given":"N.","non-dropping-particle":"","parse-names":false,"suffix":""},{"dropping-particle":"","family":"Ohnishi","given":"K.","non-dropping-particle":"","parse-names":false,"suffix":""},{"dropping-particle":"","family":"Kobayashi","given":"M.","non-dropping-particle":"","parse-names":false,"suffix":""},{"dropping-particle":"","family":"Kunitomo","given":"T.","non-dropping-particle":"","parse-names":false,"suffix":""}],"container-title":"International Journal of Thermophysics","id":"ITEM-1","issue":"5","issued":{"date-parts":[["1986"]]},"page":"1101-1113","title":"Spectral radiative properties of a living human body","type":"article-journal","volume":"7"},"uris":["http://www.mendeley.com/documents/?uuid=568a16ce-c851-4891-9921-4b8c8178922a"]}],"mendeley":{"formattedCitation":"[13]","plainTextFormattedCitation":"[13]","previouslyFormattedCitation":"[13]"},"properties":{"noteIndex":0},"schema":"https://github.com/citation-style-language/schema/raw/master/csl-citation.json"}</w:instrText>
      </w:r>
      <w:r w:rsidRPr="00622CB6">
        <w:fldChar w:fldCharType="separate"/>
      </w:r>
      <w:r w:rsidR="007B2B48" w:rsidRPr="007B2B48">
        <w:rPr>
          <w:noProof/>
        </w:rPr>
        <w:t>[13]</w:t>
      </w:r>
      <w:r w:rsidRPr="00622CB6">
        <w:fldChar w:fldCharType="end"/>
      </w:r>
      <w:r w:rsidRPr="00622CB6">
        <w:t xml:space="preserve">. The spectral reflectance </w:t>
      </w:r>
      <w:r w:rsidRPr="00622CB6">
        <w:rPr>
          <w:i/>
          <w:iCs/>
        </w:rPr>
        <w:t>R</w:t>
      </w:r>
      <w:r w:rsidRPr="00622CB6">
        <w:rPr>
          <w:i/>
          <w:iCs/>
          <w:vertAlign w:val="subscript"/>
        </w:rPr>
        <w:t>λ</w:t>
      </w:r>
      <w:r w:rsidRPr="00622CB6">
        <w:t xml:space="preserve"> and spectral transmittance </w:t>
      </w:r>
      <w:r w:rsidRPr="00622CB6">
        <w:rPr>
          <w:i/>
          <w:iCs/>
        </w:rPr>
        <w:t>T</w:t>
      </w:r>
      <w:r w:rsidRPr="00622CB6">
        <w:rPr>
          <w:i/>
          <w:iCs/>
          <w:vertAlign w:val="subscript"/>
        </w:rPr>
        <w:t>λ</w:t>
      </w:r>
      <w:r w:rsidRPr="00622CB6">
        <w:t xml:space="preserve"> are relatively high in the near-infrared radiation range between 0.78 and 1.40 µm, with a maximum of approximately 0.3 for both</w:t>
      </w:r>
      <w:r>
        <w:t xml:space="preserve"> (</w:t>
      </w:r>
      <w:r>
        <w:fldChar w:fldCharType="begin"/>
      </w:r>
      <w:r>
        <w:instrText xml:space="preserve"> REF _Ref152151974 \h </w:instrText>
      </w:r>
      <w:r>
        <w:fldChar w:fldCharType="separate"/>
      </w:r>
      <w:r w:rsidR="003A633B" w:rsidRPr="00622CB6">
        <w:t xml:space="preserve">Fig. </w:t>
      </w:r>
      <w:r w:rsidR="003A633B">
        <w:rPr>
          <w:noProof/>
        </w:rPr>
        <w:t>7</w:t>
      </w:r>
      <w:r>
        <w:fldChar w:fldCharType="end"/>
      </w:r>
      <w:r>
        <w:t>a)</w:t>
      </w:r>
      <w:r w:rsidRPr="00622CB6">
        <w:t xml:space="preserve">. In other words, the near-infrared radiation is reflected to a relatively greater extent at the skin surface than the other wavelength ranges, and the near-infrared radiation that enters the interior part of the skin is transmitted deep inside the skin. In contrast, the spectral reflectance </w:t>
      </w:r>
      <w:r w:rsidRPr="00622CB6">
        <w:rPr>
          <w:i/>
          <w:iCs/>
        </w:rPr>
        <w:t>R</w:t>
      </w:r>
      <w:r w:rsidRPr="00622CB6">
        <w:rPr>
          <w:i/>
          <w:iCs/>
          <w:vertAlign w:val="subscript"/>
        </w:rPr>
        <w:t>λ</w:t>
      </w:r>
      <w:r w:rsidRPr="00622CB6">
        <w:t xml:space="preserve"> and spectral transmittance </w:t>
      </w:r>
      <w:r w:rsidRPr="00622CB6">
        <w:rPr>
          <w:i/>
          <w:iCs/>
        </w:rPr>
        <w:t>T</w:t>
      </w:r>
      <w:r w:rsidRPr="00622CB6">
        <w:rPr>
          <w:i/>
          <w:iCs/>
          <w:vertAlign w:val="subscript"/>
        </w:rPr>
        <w:t>λ</w:t>
      </w:r>
      <w:r w:rsidRPr="00622CB6">
        <w:t xml:space="preserve"> in the wavelength range above 2 µm are less than 0.05 and 0.001, respectively</w:t>
      </w:r>
      <w:r>
        <w:t xml:space="preserve"> (</w:t>
      </w:r>
      <w:r>
        <w:fldChar w:fldCharType="begin"/>
      </w:r>
      <w:r>
        <w:instrText xml:space="preserve"> REF _Ref152151974 \h </w:instrText>
      </w:r>
      <w:r>
        <w:fldChar w:fldCharType="separate"/>
      </w:r>
      <w:r w:rsidR="003A633B" w:rsidRPr="00622CB6">
        <w:t xml:space="preserve">Fig. </w:t>
      </w:r>
      <w:r w:rsidR="003A633B">
        <w:rPr>
          <w:noProof/>
        </w:rPr>
        <w:t>7</w:t>
      </w:r>
      <w:r>
        <w:fldChar w:fldCharType="end"/>
      </w:r>
      <w:r>
        <w:t>a).</w:t>
      </w:r>
      <w:r w:rsidRPr="00622CB6">
        <w:t xml:space="preserve"> </w:t>
      </w:r>
      <w:r>
        <w:t xml:space="preserve">This means </w:t>
      </w:r>
      <w:r w:rsidRPr="00622CB6">
        <w:t>approximately 95% of the radiation is absorbed near the skin surface.</w:t>
      </w:r>
      <w:r w:rsidRPr="00622CB6">
        <w:rPr>
          <w:noProof/>
        </w:rPr>
        <w:t xml:space="preserve"> </w:t>
      </w:r>
    </w:p>
    <w:p w14:paraId="34D5B8DD" w14:textId="77777777" w:rsidR="00E93D2B" w:rsidRPr="00622CB6" w:rsidRDefault="00E93D2B" w:rsidP="00E93D2B">
      <w:pPr>
        <w:pStyle w:val="Graphic"/>
      </w:pPr>
      <w:r w:rsidRPr="008C23F1">
        <w:drawing>
          <wp:inline distT="0" distB="0" distL="0" distR="0" wp14:anchorId="652B6A3E" wp14:editId="4D97AAA2">
            <wp:extent cx="5486400" cy="5486400"/>
            <wp:effectExtent l="0" t="0" r="0" b="0"/>
            <wp:docPr id="1100477046"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477046" name=""/>
                    <pic:cNvPicPr/>
                  </pic:nvPicPr>
                  <pic:blipFill>
                    <a:blip r:embed="rId20">
                      <a:extLst>
                        <a:ext uri="{96DAC541-7B7A-43D3-8B79-37D633B846F1}">
                          <asvg:svgBlip xmlns:asvg="http://schemas.microsoft.com/office/drawing/2016/SVG/main" r:embed="rId21"/>
                        </a:ext>
                      </a:extLst>
                    </a:blip>
                    <a:stretch>
                      <a:fillRect/>
                    </a:stretch>
                  </pic:blipFill>
                  <pic:spPr>
                    <a:xfrm>
                      <a:off x="0" y="0"/>
                      <a:ext cx="5486400" cy="5486400"/>
                    </a:xfrm>
                    <a:prstGeom prst="rect">
                      <a:avLst/>
                    </a:prstGeom>
                  </pic:spPr>
                </pic:pic>
              </a:graphicData>
            </a:graphic>
          </wp:inline>
        </w:drawing>
      </w:r>
    </w:p>
    <w:p w14:paraId="0621BEF8" w14:textId="2520FEF0" w:rsidR="00E93D2B" w:rsidRDefault="00E93D2B" w:rsidP="00E93D2B">
      <w:pPr>
        <w:pStyle w:val="FigureCaption"/>
      </w:pPr>
      <w:bookmarkStart w:id="18" w:name="_Ref152151974"/>
      <w:r w:rsidRPr="00622CB6">
        <w:t xml:space="preserve">Fig. </w:t>
      </w:r>
      <w:fldSimple w:instr=" SEQ Figure \* ARABIC ">
        <w:r w:rsidR="003A633B">
          <w:rPr>
            <w:noProof/>
          </w:rPr>
          <w:t>7</w:t>
        </w:r>
      </w:fldSimple>
      <w:bookmarkEnd w:id="18"/>
      <w:r w:rsidRPr="00622CB6">
        <w:t xml:space="preserve">. Spectral radiative properties of the skin </w:t>
      </w:r>
      <w:r w:rsidRPr="00622CB6">
        <w:fldChar w:fldCharType="begin" w:fldLock="1"/>
      </w:r>
      <w:r w:rsidR="007B2B48">
        <w:instrText>ADDIN CSL_CITATION {"citationItems":[{"id":"ITEM-1","itemData":{"DOI":"10.1007/BF00502381","ISSN":"0195928X","abstract":"Spectral radiative properties of the human body were studied experimentally in the region from the ultraviolet to the far-infrared to know the thermal response of the human body exposed to solar radiation and infrared radiation. The measuring equipment for reflectance and transmittance of a semitransparent scattering medium was developed and measurement on a living human skin was performed in vivo. The measured parts are forearm, cheek, dorsum hand, hip, and hair. The values obtained by the present study are much different from those of previous in vitro measurements. Fairly large values for hemispherical reflectances are observed in the visible and near-infrared regions but very small values for hemispherical reflectances are observed in the infrared region, below 0.05. By applying the four-flux treatment of radiative transfer, the absorption coefficient and scattering coefficient in the human skin are determined. The scattering coefficient is large in the visible region but negligible in the infrared region. The absorption coefficient is very close to that of water and large in the infrared region. © 1986 Plenum Publishing Corporation.","author":[{"dropping-particle":"","family":"Terada","given":"N.","non-dropping-particle":"","parse-names":false,"suffix":""},{"dropping-particle":"","family":"Ohnishi","given":"K.","non-dropping-particle":"","parse-names":false,"suffix":""},{"dropping-particle":"","family":"Kobayashi","given":"M.","non-dropping-particle":"","parse-names":false,"suffix":""},{"dropping-particle":"","family":"Kunitomo","given":"T.","non-dropping-particle":"","parse-names":false,"suffix":""}],"container-title":"International Journal of Thermophysics","id":"ITEM-1","issue":"5","issued":{"date-parts":[["1986"]]},"page":"1101-1113","title":"Spectral radiative properties of a living human body","type":"article-journal","volume":"7"},"uris":["http://www.mendeley.com/documents/?uuid=568a16ce-c851-4891-9921-4b8c8178922a"]}],"mendeley":{"formattedCitation":"[13]","plainTextFormattedCitation":"[13]","previouslyFormattedCitation":"[13]"},"properties":{"noteIndex":0},"schema":"https://github.com/citation-style-language/schema/raw/master/csl-citation.json"}</w:instrText>
      </w:r>
      <w:r w:rsidRPr="00622CB6">
        <w:fldChar w:fldCharType="separate"/>
      </w:r>
      <w:r w:rsidR="007B2B48" w:rsidRPr="007B2B48">
        <w:rPr>
          <w:noProof/>
        </w:rPr>
        <w:t>[13]</w:t>
      </w:r>
      <w:r w:rsidRPr="00622CB6">
        <w:fldChar w:fldCharType="end"/>
      </w:r>
      <w:r>
        <w:t>:</w:t>
      </w:r>
      <w:r w:rsidRPr="00622CB6" w:rsidDel="004A1305">
        <w:t xml:space="preserve"> </w:t>
      </w:r>
      <w:r>
        <w:t>(a) S</w:t>
      </w:r>
      <w:r w:rsidRPr="00622CB6">
        <w:t>pectral reflectance (</w:t>
      </w:r>
      <w:r w:rsidRPr="00622CB6">
        <w:rPr>
          <w:i/>
          <w:iCs/>
        </w:rPr>
        <w:t>R</w:t>
      </w:r>
      <w:r w:rsidRPr="00622CB6">
        <w:rPr>
          <w:i/>
          <w:iCs/>
          <w:vertAlign w:val="subscript"/>
        </w:rPr>
        <w:t>λ</w:t>
      </w:r>
      <w:r w:rsidRPr="00622CB6">
        <w:t>) and transmittance (</w:t>
      </w:r>
      <w:r w:rsidRPr="00622CB6">
        <w:rPr>
          <w:i/>
          <w:iCs/>
        </w:rPr>
        <w:t>T</w:t>
      </w:r>
      <w:r w:rsidRPr="00622CB6">
        <w:rPr>
          <w:i/>
          <w:iCs/>
          <w:vertAlign w:val="subscript"/>
        </w:rPr>
        <w:t>λ</w:t>
      </w:r>
      <w:r w:rsidRPr="00622CB6">
        <w:t>)</w:t>
      </w:r>
      <w:r w:rsidRPr="00CC131A">
        <w:t xml:space="preserve"> for living human skin with a thickness of 2.0 mm</w:t>
      </w:r>
      <w:r>
        <w:t xml:space="preserve"> and (b) s</w:t>
      </w:r>
      <w:r w:rsidRPr="00622CB6">
        <w:t>pectral absorption coefficient (</w:t>
      </w:r>
      <w:r w:rsidRPr="00622CB6">
        <w:rPr>
          <w:i/>
          <w:iCs/>
        </w:rPr>
        <w:t>K</w:t>
      </w:r>
      <w:r w:rsidRPr="00622CB6">
        <w:rPr>
          <w:i/>
          <w:iCs/>
          <w:vertAlign w:val="subscript"/>
        </w:rPr>
        <w:t>λ</w:t>
      </w:r>
      <w:r w:rsidRPr="00622CB6">
        <w:t>) and spectral scattering coefficient (</w:t>
      </w:r>
      <w:r w:rsidRPr="00622CB6">
        <w:rPr>
          <w:i/>
          <w:iCs/>
        </w:rPr>
        <w:t>S</w:t>
      </w:r>
      <w:r w:rsidRPr="00622CB6">
        <w:rPr>
          <w:i/>
          <w:iCs/>
          <w:vertAlign w:val="subscript"/>
        </w:rPr>
        <w:t>λ</w:t>
      </w:r>
      <w:r w:rsidRPr="00622CB6">
        <w:t>) of human skin.</w:t>
      </w:r>
      <w:r>
        <w:rPr>
          <w:rFonts w:ascii="游明朝" w:eastAsia="游明朝" w:hAnsi="游明朝" w:hint="eastAsia"/>
          <w:lang w:eastAsia="ja-JP"/>
        </w:rPr>
        <w:t xml:space="preserve"> </w:t>
      </w:r>
      <w:r>
        <w:t>The m</w:t>
      </w:r>
      <w:r w:rsidRPr="00092D9B">
        <w:t xml:space="preserve">arkers </w:t>
      </w:r>
      <w:r>
        <w:t>represent</w:t>
      </w:r>
      <w:r w:rsidRPr="00092D9B">
        <w:t xml:space="preserve"> measured </w:t>
      </w:r>
      <w:r w:rsidRPr="00776141">
        <w:t>data,</w:t>
      </w:r>
      <w:r>
        <w:t xml:space="preserve"> and the </w:t>
      </w:r>
      <w:r w:rsidRPr="00092D9B">
        <w:t>dotted lines</w:t>
      </w:r>
      <w:r>
        <w:t xml:space="preserve"> represent</w:t>
      </w:r>
      <w:r w:rsidRPr="00092D9B">
        <w:t xml:space="preserve"> estimated </w:t>
      </w:r>
      <w:r>
        <w:t>data</w:t>
      </w:r>
      <w:r w:rsidRPr="00092D9B">
        <w:t>.</w:t>
      </w:r>
    </w:p>
    <w:p w14:paraId="57A7EAE9" w14:textId="77777777" w:rsidR="00E93D2B" w:rsidRPr="00D606DB" w:rsidRDefault="00E93D2B" w:rsidP="00E93D2B">
      <w:pPr>
        <w:pStyle w:val="Heading2"/>
      </w:pPr>
      <w:r w:rsidRPr="000C6FD6">
        <w:t xml:space="preserve">Formularization of a prediction model for psychosensory intensity affected by </w:t>
      </w:r>
      <w:r>
        <w:t>radiation</w:t>
      </w:r>
      <w:r w:rsidRPr="000C6FD6">
        <w:t xml:space="preserve"> of different wavelengths</w:t>
      </w:r>
    </w:p>
    <w:p w14:paraId="3177446C" w14:textId="3400AFB7" w:rsidR="00E93D2B" w:rsidRDefault="00E93D2B" w:rsidP="00E93D2B">
      <w:pPr>
        <w:pStyle w:val="BodyText"/>
      </w:pPr>
      <w:r>
        <w:fldChar w:fldCharType="begin"/>
      </w:r>
      <w:r>
        <w:instrText xml:space="preserve"> REF _Ref152338319 \h </w:instrText>
      </w:r>
      <w:r>
        <w:fldChar w:fldCharType="separate"/>
      </w:r>
      <w:r w:rsidR="003A633B" w:rsidRPr="00622CB6">
        <w:t xml:space="preserve">Fig. </w:t>
      </w:r>
      <w:r w:rsidR="003A633B">
        <w:rPr>
          <w:noProof/>
        </w:rPr>
        <w:t>8</w:t>
      </w:r>
      <w:r>
        <w:fldChar w:fldCharType="end"/>
      </w:r>
      <w:r>
        <w:t xml:space="preserve"> illustrate</w:t>
      </w:r>
      <w:r w:rsidRPr="00622CB6">
        <w:t>s a conceptual diagram of the proposed model</w:t>
      </w:r>
      <w:r w:rsidR="00EE2389">
        <w:t>, and E</w:t>
      </w:r>
      <w:r w:rsidRPr="00622CB6">
        <w:t xml:space="preserve">quations </w:t>
      </w:r>
      <w:r>
        <w:fldChar w:fldCharType="begin"/>
      </w:r>
      <w:r>
        <w:instrText xml:space="preserve"> REF _Ref152150052 \h </w:instrText>
      </w:r>
      <w:r>
        <w:fldChar w:fldCharType="separate"/>
      </w:r>
      <w:r w:rsidR="003A633B" w:rsidRPr="007D1177">
        <w:t>(</w:t>
      </w:r>
      <w:r w:rsidR="003A633B">
        <w:rPr>
          <w:noProof/>
        </w:rPr>
        <w:t>3</w:t>
      </w:r>
      <w:r w:rsidR="003A633B" w:rsidRPr="007D1177">
        <w:t>)</w:t>
      </w:r>
      <w:r>
        <w:fldChar w:fldCharType="end"/>
      </w:r>
      <w:r w:rsidRPr="00622CB6">
        <w:t>–</w:t>
      </w:r>
      <w:r>
        <w:fldChar w:fldCharType="begin"/>
      </w:r>
      <w:r>
        <w:instrText xml:space="preserve"> REF _Ref152150063 \h </w:instrText>
      </w:r>
      <w:r>
        <w:fldChar w:fldCharType="separate"/>
      </w:r>
      <w:r w:rsidR="003A633B" w:rsidRPr="007D1177">
        <w:t>(</w:t>
      </w:r>
      <w:r w:rsidR="003A633B">
        <w:rPr>
          <w:noProof/>
        </w:rPr>
        <w:t>6</w:t>
      </w:r>
      <w:r w:rsidR="003A633B" w:rsidRPr="007D1177">
        <w:t>)</w:t>
      </w:r>
      <w:r>
        <w:fldChar w:fldCharType="end"/>
      </w:r>
      <w:r w:rsidRPr="00622CB6">
        <w:t xml:space="preserve"> are the formulae for the model. </w:t>
      </w:r>
      <w:r>
        <w:t xml:space="preserve">At its core, the model adapts </w:t>
      </w:r>
      <w:r w:rsidR="00DF26CD">
        <w:t xml:space="preserve">a </w:t>
      </w:r>
      <w:r>
        <w:t xml:space="preserve">heat diffusion equation by incorporating a source term as shown in Equation </w:t>
      </w:r>
      <w:r>
        <w:fldChar w:fldCharType="begin"/>
      </w:r>
      <w:r>
        <w:instrText xml:space="preserve"> REF _Ref152150052 \h </w:instrText>
      </w:r>
      <w:r>
        <w:fldChar w:fldCharType="separate"/>
      </w:r>
      <w:r w:rsidR="003A633B" w:rsidRPr="007D1177">
        <w:t>(</w:t>
      </w:r>
      <w:r w:rsidR="003A633B">
        <w:rPr>
          <w:noProof/>
        </w:rPr>
        <w:t>3</w:t>
      </w:r>
      <w:r w:rsidR="003A633B" w:rsidRPr="007D1177">
        <w:t>)</w:t>
      </w:r>
      <w:r>
        <w:fldChar w:fldCharType="end"/>
      </w:r>
      <w:r>
        <w:t xml:space="preserve">. This addition is crucial for quantifying the impact of radiative heat flux </w:t>
      </w:r>
      <w:r>
        <w:lastRenderedPageBreak/>
        <w:t xml:space="preserve">across various wavelengths. </w:t>
      </w:r>
      <w:r w:rsidRPr="001224C3">
        <w:t xml:space="preserve">This formulation enables us </w:t>
      </w:r>
      <w:r>
        <w:t>to compute</w:t>
      </w:r>
      <w:r w:rsidRPr="001224C3">
        <w:t xml:space="preserve"> </w:t>
      </w:r>
      <w:r>
        <w:t xml:space="preserve">the </w:t>
      </w:r>
      <w:r w:rsidRPr="001224C3">
        <w:t xml:space="preserve">temperature evolution within the </w:t>
      </w:r>
      <w:r>
        <w:t>skin</w:t>
      </w:r>
      <w:r w:rsidRPr="001224C3">
        <w:t xml:space="preserve"> as a function of both position </w:t>
      </w:r>
      <w:r w:rsidRPr="00756030">
        <w:rPr>
          <w:i/>
          <w:iCs/>
        </w:rPr>
        <w:t>x</w:t>
      </w:r>
      <w:r>
        <w:t xml:space="preserve"> </w:t>
      </w:r>
      <w:r w:rsidRPr="001224C3">
        <w:t>and time</w:t>
      </w:r>
      <w:r>
        <w:t xml:space="preserve"> </w:t>
      </w:r>
      <w:r w:rsidRPr="00756030">
        <w:rPr>
          <w:i/>
          <w:iCs/>
        </w:rPr>
        <w:t>t</w:t>
      </w:r>
      <w:r w:rsidRPr="001224C3">
        <w:t>, with a particular focus on</w:t>
      </w:r>
      <w:r>
        <w:t xml:space="preserve"> the </w:t>
      </w:r>
      <w:r w:rsidRPr="001224C3">
        <w:t>radiative properties.</w:t>
      </w:r>
      <w:r w:rsidR="00EE2389">
        <w:t xml:space="preserve"> </w:t>
      </w:r>
      <w:r>
        <w:t xml:space="preserve">A key aspect of our model is the calculation of heat flux by spectral irradiance </w:t>
      </w:r>
      <w:r>
        <w:rPr>
          <w:i/>
          <w:iCs/>
        </w:rPr>
        <w:t>q</w:t>
      </w:r>
      <w:r w:rsidRPr="00E300D6">
        <w:rPr>
          <w:i/>
          <w:iCs/>
          <w:vertAlign w:val="subscript"/>
        </w:rPr>
        <w:t>ir,</w:t>
      </w:r>
      <w:r w:rsidRPr="00622CB6">
        <w:rPr>
          <w:i/>
          <w:iCs/>
          <w:vertAlign w:val="subscript"/>
        </w:rPr>
        <w:t>λ</w:t>
      </w:r>
      <w:r>
        <w:t>(</w:t>
      </w:r>
      <w:r w:rsidRPr="00E300D6">
        <w:rPr>
          <w:i/>
          <w:iCs/>
        </w:rPr>
        <w:t>x</w:t>
      </w:r>
      <w:r>
        <w:t xml:space="preserve">) at a specific wavelength </w:t>
      </w:r>
      <w:r w:rsidRPr="00092D9B">
        <w:rPr>
          <w:rFonts w:hint="eastAsia"/>
          <w:i/>
          <w:iCs/>
        </w:rPr>
        <w:t>λ</w:t>
      </w:r>
      <w:r w:rsidR="000469CC">
        <w:t xml:space="preserve">, referring </w:t>
      </w:r>
      <w:r w:rsidR="00EC3B0A">
        <w:t xml:space="preserve">to </w:t>
      </w:r>
      <w:r w:rsidR="000469CC" w:rsidRPr="000469CC">
        <w:t>principles from the Beer-Lambert law</w:t>
      </w:r>
      <w:r w:rsidR="000469CC">
        <w:t>.</w:t>
      </w:r>
      <w:r>
        <w:t xml:space="preserve"> As detailed in Equation </w:t>
      </w:r>
      <w:r>
        <w:fldChar w:fldCharType="begin"/>
      </w:r>
      <w:r>
        <w:instrText xml:space="preserve"> REF _Ref152150097 \h </w:instrText>
      </w:r>
      <w:r>
        <w:fldChar w:fldCharType="separate"/>
      </w:r>
      <w:r w:rsidR="003A633B" w:rsidRPr="007D1177">
        <w:t>(</w:t>
      </w:r>
      <w:r w:rsidR="003A633B">
        <w:rPr>
          <w:noProof/>
        </w:rPr>
        <w:t>4</w:t>
      </w:r>
      <w:r w:rsidR="003A633B" w:rsidRPr="007D1177">
        <w:t>)</w:t>
      </w:r>
      <w:r>
        <w:fldChar w:fldCharType="end"/>
      </w:r>
      <w:r>
        <w:t>, spectral irradiance</w:t>
      </w:r>
      <w:r w:rsidRPr="00622CB6">
        <w:rPr>
          <w:i/>
          <w:iCs/>
        </w:rPr>
        <w:t xml:space="preserve"> </w:t>
      </w:r>
      <w:r>
        <w:t>is reflected at the surface (</w:t>
      </w:r>
      <w:r w:rsidRPr="00E300D6">
        <w:rPr>
          <w:i/>
          <w:iCs/>
        </w:rPr>
        <w:t>x</w:t>
      </w:r>
      <w:r>
        <w:rPr>
          <w:i/>
          <w:iCs/>
        </w:rPr>
        <w:t xml:space="preserve"> </w:t>
      </w:r>
      <w:r>
        <w:t xml:space="preserve">= 0) by spectral reflectance </w:t>
      </w:r>
      <w:r>
        <w:rPr>
          <w:i/>
          <w:iCs/>
        </w:rPr>
        <w:t>R</w:t>
      </w:r>
      <w:r w:rsidRPr="00622CB6">
        <w:rPr>
          <w:i/>
          <w:iCs/>
          <w:vertAlign w:val="subscript"/>
        </w:rPr>
        <w:t>λ</w:t>
      </w:r>
      <w:r>
        <w:t xml:space="preserve">, and then </w:t>
      </w:r>
      <w:r w:rsidRPr="00622CB6">
        <w:t xml:space="preserve">exponentially decays </w:t>
      </w:r>
      <w:r>
        <w:t xml:space="preserve">with depth into the skin </w:t>
      </w:r>
      <w:r w:rsidRPr="00306BBD">
        <w:rPr>
          <w:i/>
          <w:iCs/>
        </w:rPr>
        <w:t>x</w:t>
      </w:r>
      <w:r>
        <w:t>, modulated by the</w:t>
      </w:r>
      <w:r w:rsidRPr="00622CB6">
        <w:t xml:space="preserve"> </w:t>
      </w:r>
      <w:r>
        <w:t xml:space="preserve">spectral </w:t>
      </w:r>
      <w:r w:rsidRPr="00622CB6">
        <w:t xml:space="preserve">absorption coefficient </w:t>
      </w:r>
      <w:r w:rsidRPr="00622CB6">
        <w:rPr>
          <w:i/>
          <w:iCs/>
        </w:rPr>
        <w:t>K</w:t>
      </w:r>
      <w:r w:rsidRPr="00622CB6">
        <w:rPr>
          <w:i/>
          <w:iCs/>
          <w:vertAlign w:val="subscript"/>
        </w:rPr>
        <w:t>λ</w:t>
      </w:r>
      <w:r w:rsidRPr="00622CB6">
        <w:t xml:space="preserve"> and scattering coefficient </w:t>
      </w:r>
      <w:r w:rsidRPr="00622CB6">
        <w:rPr>
          <w:i/>
          <w:iCs/>
        </w:rPr>
        <w:t>S</w:t>
      </w:r>
      <w:r w:rsidRPr="00622CB6">
        <w:rPr>
          <w:i/>
          <w:iCs/>
          <w:vertAlign w:val="subscript"/>
        </w:rPr>
        <w:t>λ</w:t>
      </w:r>
      <w:r>
        <w:t>. This factor is added into the heat diffusion</w:t>
      </w:r>
      <w:r w:rsidDel="002824B0">
        <w:t xml:space="preserve"> </w:t>
      </w:r>
      <w:r>
        <w:t>equation as a heat generation term due to irradiation.</w:t>
      </w:r>
      <w:r w:rsidR="00EE2389">
        <w:t xml:space="preserve"> </w:t>
      </w:r>
      <w:r>
        <w:t>The model converts the t</w:t>
      </w:r>
      <w:r w:rsidRPr="00622CB6">
        <w:t>emperature</w:t>
      </w:r>
      <w:r>
        <w:t xml:space="preserve"> </w:t>
      </w:r>
      <w:r w:rsidRPr="00622CB6">
        <w:t xml:space="preserve">at warm receptor </w:t>
      </w:r>
      <w:r w:rsidRPr="00622CB6">
        <w:rPr>
          <w:i/>
          <w:iCs/>
        </w:rPr>
        <w:t>T</w:t>
      </w:r>
      <w:r w:rsidRPr="00756030">
        <w:rPr>
          <w:vertAlign w:val="subscript"/>
        </w:rPr>
        <w:t>wr</w:t>
      </w:r>
      <w:r w:rsidRPr="00622CB6">
        <w:t>(</w:t>
      </w:r>
      <w:r w:rsidRPr="00622CB6">
        <w:rPr>
          <w:i/>
          <w:iCs/>
        </w:rPr>
        <w:t>t</w:t>
      </w:r>
      <w:r w:rsidRPr="00622CB6">
        <w:t>) and</w:t>
      </w:r>
      <w:r>
        <w:t xml:space="preserve"> its </w:t>
      </w:r>
      <w:r w:rsidR="00EC3B0A" w:rsidRPr="00EC3B0A">
        <w:t>time derivative</w:t>
      </w:r>
      <w:r w:rsidRPr="00622CB6">
        <w:t xml:space="preserve"> </w:t>
      </w:r>
      <w:r w:rsidRPr="00622CB6">
        <w:rPr>
          <w:i/>
          <w:iCs/>
        </w:rPr>
        <w:t>dT</w:t>
      </w:r>
      <w:r w:rsidRPr="00756030">
        <w:rPr>
          <w:vertAlign w:val="subscript"/>
        </w:rPr>
        <w:t>wr</w:t>
      </w:r>
      <w:r w:rsidRPr="00622CB6">
        <w:t>(</w:t>
      </w:r>
      <w:r w:rsidRPr="00622CB6">
        <w:rPr>
          <w:i/>
          <w:iCs/>
        </w:rPr>
        <w:t>t</w:t>
      </w:r>
      <w:r w:rsidRPr="00622CB6">
        <w:t>)/</w:t>
      </w:r>
      <w:r w:rsidRPr="00622CB6">
        <w:rPr>
          <w:i/>
          <w:iCs/>
        </w:rPr>
        <w:t>dt</w:t>
      </w:r>
      <w:r w:rsidRPr="00622CB6">
        <w:t xml:space="preserve"> into the impulse frequency </w:t>
      </w:r>
      <w:r>
        <w:rPr>
          <w:i/>
          <w:iCs/>
        </w:rPr>
        <w:t>I</w:t>
      </w:r>
      <w:r w:rsidRPr="00622CB6">
        <w:t>(</w:t>
      </w:r>
      <w:r w:rsidRPr="00622CB6">
        <w:rPr>
          <w:i/>
          <w:iCs/>
        </w:rPr>
        <w:t>t</w:t>
      </w:r>
      <w:r w:rsidRPr="00622CB6">
        <w:t xml:space="preserve">) using Eq. </w:t>
      </w:r>
      <w:r>
        <w:fldChar w:fldCharType="begin"/>
      </w:r>
      <w:r>
        <w:instrText xml:space="preserve"> REF _Ref152150108 \h </w:instrText>
      </w:r>
      <w:r>
        <w:fldChar w:fldCharType="separate"/>
      </w:r>
      <w:r w:rsidR="003A633B" w:rsidRPr="007D1177">
        <w:t>(</w:t>
      </w:r>
      <w:r w:rsidR="003A633B">
        <w:rPr>
          <w:noProof/>
        </w:rPr>
        <w:t>5</w:t>
      </w:r>
      <w:r w:rsidR="003A633B" w:rsidRPr="007D1177">
        <w:t>)</w:t>
      </w:r>
      <w:r>
        <w:fldChar w:fldCharType="end"/>
      </w:r>
      <w:r w:rsidRPr="00622CB6">
        <w:t xml:space="preserve">. </w:t>
      </w:r>
      <w:r w:rsidR="00175179">
        <w:t xml:space="preserve">This equation </w:t>
      </w:r>
      <w:r w:rsidRPr="00622CB6">
        <w:t>is s</w:t>
      </w:r>
      <w:r>
        <w:t>imilar</w:t>
      </w:r>
      <w:r w:rsidRPr="00622CB6">
        <w:t xml:space="preserve"> </w:t>
      </w:r>
      <w:r w:rsidR="00175179">
        <w:t xml:space="preserve">to the one </w:t>
      </w:r>
      <w:r>
        <w:rPr>
          <w:noProof/>
        </w:rPr>
        <w:t xml:space="preserve">by </w:t>
      </w:r>
      <w:r w:rsidRPr="00622CB6">
        <w:t>de Dear</w:t>
      </w:r>
      <w:r>
        <w:t xml:space="preserve"> et al. </w:t>
      </w:r>
      <w:r w:rsidRPr="00622CB6">
        <w:fldChar w:fldCharType="begin" w:fldLock="1"/>
      </w:r>
      <w:r w:rsidR="007B2B48">
        <w:instrText>ADDIN CSL_CITATION {"citationItems":[{"id":"ITEM-1","itemData":{"DOI":"10.1111/j.1600-0668.1993.t01-1-00004.x","ISSN":"0905-6947","author":[{"dropping-particle":"","family":"Dear","given":"R","non-dropping-particle":"de","parse-names":false,"suffix":""},{"dropping-particle":"","family":"Ring","given":"J","non-dropping-particle":"","parse-names":false,"suffix":""},{"dropping-particle":"","family":"Fanger","given":"P. O.","non-dropping-particle":"","parse-names":false,"suffix":""}],"container-title":"Indoor Air","genre":"article","id":"ITEM-1","issue":"3","issued":{"date-parts":[["1993"]]},"page":"181-192","publisher":"Munksgaard International Publishers","publisher-place":"Oxford, UK","title":"Thermal sensations resulting from sudden ambient temperature changes","type":"article-journal","volume":"3"},"uris":["http://www.mendeley.com/documents/?uuid=77d002e5-4e88-340f-a164-066c2c8ff7e2"]}],"mendeley":{"formattedCitation":"[24]","plainTextFormattedCitation":"[24]","previouslyFormattedCitation":"[24]"},"properties":{"noteIndex":0},"schema":"https://github.com/citation-style-language/schema/raw/master/csl-citation.json"}</w:instrText>
      </w:r>
      <w:r w:rsidRPr="00622CB6">
        <w:fldChar w:fldCharType="separate"/>
      </w:r>
      <w:r w:rsidR="007B2B48" w:rsidRPr="007B2B48">
        <w:rPr>
          <w:noProof/>
        </w:rPr>
        <w:t>[24]</w:t>
      </w:r>
      <w:r w:rsidRPr="00622CB6">
        <w:fldChar w:fldCharType="end"/>
      </w:r>
      <w:r>
        <w:t xml:space="preserve"> with minor modifications.</w:t>
      </w:r>
      <w:r w:rsidRPr="00622CB6">
        <w:t xml:space="preserve"> </w:t>
      </w:r>
      <w:r w:rsidRPr="008A2D6E">
        <w:t xml:space="preserve">To </w:t>
      </w:r>
      <w:r>
        <w:t>correct</w:t>
      </w:r>
      <w:r w:rsidRPr="008A2D6E">
        <w:t xml:space="preserve">ly represent the characteristics </w:t>
      </w:r>
      <w:r w:rsidR="000469CC">
        <w:t xml:space="preserve">of warm receptor </w:t>
      </w:r>
      <w:r w:rsidRPr="008A2D6E">
        <w:t>illustrated in</w:t>
      </w:r>
      <w:r>
        <w:t xml:space="preserve"> </w:t>
      </w:r>
      <w:r>
        <w:fldChar w:fldCharType="begin"/>
      </w:r>
      <w:r>
        <w:instrText xml:space="preserve"> REF _Ref152152150 \h </w:instrText>
      </w:r>
      <w:r>
        <w:fldChar w:fldCharType="separate"/>
      </w:r>
      <w:r w:rsidR="003A633B" w:rsidRPr="00DA3796">
        <w:t xml:space="preserve">Fig. </w:t>
      </w:r>
      <w:r w:rsidR="003A633B">
        <w:rPr>
          <w:noProof/>
        </w:rPr>
        <w:t>6</w:t>
      </w:r>
      <w:r>
        <w:fldChar w:fldCharType="end"/>
      </w:r>
      <w:r w:rsidRPr="008A2D6E">
        <w:t>, we define</w:t>
      </w:r>
      <w:r>
        <w:t>d</w:t>
      </w:r>
      <w:r w:rsidRPr="008A2D6E">
        <w:t xml:space="preserve"> a </w:t>
      </w:r>
      <w:r>
        <w:t xml:space="preserve">reference </w:t>
      </w:r>
      <w:r w:rsidRPr="008A2D6E">
        <w:t xml:space="preserve">temperature </w:t>
      </w:r>
      <w:r>
        <w:t>at</w:t>
      </w:r>
      <w:r w:rsidRPr="008A2D6E">
        <w:t xml:space="preserve"> warm receptor</w:t>
      </w:r>
      <w:r>
        <w:t xml:space="preserve"> </w:t>
      </w:r>
      <w:r w:rsidRPr="00622CB6">
        <w:rPr>
          <w:i/>
          <w:iCs/>
        </w:rPr>
        <w:t>T</w:t>
      </w:r>
      <w:r w:rsidRPr="00756030">
        <w:rPr>
          <w:vertAlign w:val="subscript"/>
        </w:rPr>
        <w:t>w</w:t>
      </w:r>
      <w:r>
        <w:rPr>
          <w:vertAlign w:val="subscript"/>
        </w:rPr>
        <w:t>r,ref</w:t>
      </w:r>
      <w:r>
        <w:t xml:space="preserve">. This reference temperature is a starting point </w:t>
      </w:r>
      <w:r w:rsidRPr="00BB4BFE">
        <w:t xml:space="preserve">where static </w:t>
      </w:r>
      <w:r>
        <w:t>discharge</w:t>
      </w:r>
      <w:r w:rsidRPr="00BB4BFE">
        <w:t xml:space="preserve"> occurs</w:t>
      </w:r>
      <w:r>
        <w:t xml:space="preserve"> and was set to 3</w:t>
      </w:r>
      <w:r w:rsidR="00C635F2">
        <w:t>3</w:t>
      </w:r>
      <w:r>
        <w:t xml:space="preserve">.0 </w:t>
      </w:r>
      <w:r w:rsidRPr="00622CB6">
        <w:t>°C</w:t>
      </w:r>
      <w:r>
        <w:t xml:space="preserve"> in this study. </w:t>
      </w:r>
      <w:r w:rsidRPr="00977434">
        <w:t xml:space="preserve">In other words, static discharge </w:t>
      </w:r>
      <w:r>
        <w:t xml:space="preserve">does not </w:t>
      </w:r>
      <w:r w:rsidRPr="00977434">
        <w:t xml:space="preserve">occur when </w:t>
      </w:r>
      <w:r>
        <w:t>the warm receptor</w:t>
      </w:r>
      <w:r w:rsidRPr="00977434">
        <w:t xml:space="preserve"> temperature </w:t>
      </w:r>
      <w:r>
        <w:t>is below</w:t>
      </w:r>
      <w:r w:rsidRPr="00977434">
        <w:t xml:space="preserve"> this threshold.</w:t>
      </w:r>
      <w:r>
        <w:t xml:space="preserve"> </w:t>
      </w:r>
      <w:r w:rsidRPr="00740447">
        <w:t>The model differentiates based on the difference between the current temperature at the warm receptors</w:t>
      </w:r>
      <w:r>
        <w:t xml:space="preserve"> </w:t>
      </w:r>
      <w:r w:rsidRPr="00622CB6">
        <w:rPr>
          <w:i/>
          <w:iCs/>
        </w:rPr>
        <w:t>T</w:t>
      </w:r>
      <w:r w:rsidRPr="00756030">
        <w:rPr>
          <w:vertAlign w:val="subscript"/>
        </w:rPr>
        <w:t>wr</w:t>
      </w:r>
      <w:r w:rsidRPr="00622CB6">
        <w:t>(</w:t>
      </w:r>
      <w:r w:rsidRPr="00622CB6">
        <w:rPr>
          <w:i/>
          <w:iCs/>
        </w:rPr>
        <w:t>t</w:t>
      </w:r>
      <w:r w:rsidRPr="00622CB6">
        <w:t>)</w:t>
      </w:r>
      <w:r>
        <w:t xml:space="preserve">, and </w:t>
      </w:r>
      <w:r w:rsidRPr="00753C2C">
        <w:t xml:space="preserve">this </w:t>
      </w:r>
      <w:r>
        <w:t>reference</w:t>
      </w:r>
      <w:r w:rsidRPr="00753C2C">
        <w:t xml:space="preserve"> temperature</w:t>
      </w:r>
      <w:r>
        <w:t xml:space="preserve"> </w:t>
      </w:r>
      <w:r w:rsidRPr="00622CB6">
        <w:rPr>
          <w:i/>
          <w:iCs/>
        </w:rPr>
        <w:t>T</w:t>
      </w:r>
      <w:r w:rsidRPr="00756030">
        <w:rPr>
          <w:vertAlign w:val="subscript"/>
        </w:rPr>
        <w:t>w</w:t>
      </w:r>
      <w:r>
        <w:rPr>
          <w:vertAlign w:val="subscript"/>
        </w:rPr>
        <w:t>r,ref</w:t>
      </w:r>
      <w:r>
        <w:t xml:space="preserve">. </w:t>
      </w:r>
      <w:r w:rsidRPr="00524357">
        <w:t xml:space="preserve">If this difference is negative, </w:t>
      </w:r>
      <w:r>
        <w:t>meaning</w:t>
      </w:r>
      <w:r w:rsidRPr="00524357">
        <w:t xml:space="preserve"> that the current temperature of warm receptor</w:t>
      </w:r>
      <w:r>
        <w:t xml:space="preserve"> </w:t>
      </w:r>
      <w:r w:rsidRPr="00622CB6">
        <w:rPr>
          <w:i/>
          <w:iCs/>
        </w:rPr>
        <w:t>T</w:t>
      </w:r>
      <w:r w:rsidRPr="00756030">
        <w:rPr>
          <w:vertAlign w:val="subscript"/>
        </w:rPr>
        <w:t>wr</w:t>
      </w:r>
      <w:r w:rsidRPr="00622CB6">
        <w:t xml:space="preserve"> (</w:t>
      </w:r>
      <w:r w:rsidRPr="00622CB6">
        <w:rPr>
          <w:i/>
          <w:iCs/>
        </w:rPr>
        <w:t>t</w:t>
      </w:r>
      <w:r w:rsidRPr="00622CB6">
        <w:t>)</w:t>
      </w:r>
      <w:r>
        <w:t xml:space="preserve"> is lower than the reference temperature </w:t>
      </w:r>
      <w:r w:rsidRPr="00622CB6">
        <w:rPr>
          <w:i/>
          <w:iCs/>
        </w:rPr>
        <w:t>T</w:t>
      </w:r>
      <w:r w:rsidRPr="00756030">
        <w:rPr>
          <w:vertAlign w:val="subscript"/>
        </w:rPr>
        <w:t>w</w:t>
      </w:r>
      <w:r>
        <w:rPr>
          <w:vertAlign w:val="subscript"/>
        </w:rPr>
        <w:t>r,ref</w:t>
      </w:r>
      <w:r>
        <w:t xml:space="preserve">, </w:t>
      </w:r>
      <w:r w:rsidRPr="000B79C8">
        <w:t xml:space="preserve">the static </w:t>
      </w:r>
      <w:r>
        <w:t>discharge</w:t>
      </w:r>
      <w:r w:rsidRPr="000B79C8">
        <w:t xml:space="preserve"> is set to zero</w:t>
      </w:r>
      <w:r>
        <w:t xml:space="preserve">. </w:t>
      </w:r>
      <w:r w:rsidRPr="00061104">
        <w:t xml:space="preserve">If the difference is positive, the response is represented by </w:t>
      </w:r>
      <w:r w:rsidRPr="00622CB6">
        <w:t>multiplying th</w:t>
      </w:r>
      <w:r>
        <w:t xml:space="preserve">is difference </w:t>
      </w:r>
      <w:r w:rsidRPr="00622CB6">
        <w:rPr>
          <w:i/>
          <w:iCs/>
        </w:rPr>
        <w:t>T</w:t>
      </w:r>
      <w:r w:rsidRPr="00756030">
        <w:rPr>
          <w:vertAlign w:val="subscript"/>
        </w:rPr>
        <w:t>wr</w:t>
      </w:r>
      <w:r w:rsidRPr="00622CB6">
        <w:t xml:space="preserve"> (</w:t>
      </w:r>
      <w:r w:rsidRPr="00622CB6">
        <w:rPr>
          <w:i/>
          <w:iCs/>
        </w:rPr>
        <w:t>t</w:t>
      </w:r>
      <w:r w:rsidRPr="00622CB6">
        <w:t>)</w:t>
      </w:r>
      <w:r w:rsidR="00344CD5" w:rsidRPr="00344CD5">
        <w:t>−</w:t>
      </w:r>
      <w:r w:rsidRPr="00622CB6">
        <w:rPr>
          <w:i/>
          <w:iCs/>
        </w:rPr>
        <w:t>T</w:t>
      </w:r>
      <w:r w:rsidRPr="00756030">
        <w:rPr>
          <w:vertAlign w:val="subscript"/>
        </w:rPr>
        <w:t>w</w:t>
      </w:r>
      <w:r>
        <w:rPr>
          <w:vertAlign w:val="subscript"/>
        </w:rPr>
        <w:t>r,ref</w:t>
      </w:r>
      <w:r>
        <w:rPr>
          <w:rFonts w:ascii="ＭＳ 明朝" w:eastAsia="ＭＳ 明朝" w:hAnsi="ＭＳ 明朝" w:cs="ＭＳ 明朝" w:hint="eastAsia"/>
          <w:lang w:eastAsia="ja-JP"/>
        </w:rPr>
        <w:t xml:space="preserve"> </w:t>
      </w:r>
      <w:r w:rsidRPr="00622CB6">
        <w:t xml:space="preserve">and </w:t>
      </w:r>
      <w:r>
        <w:t xml:space="preserve">the time derivative of warm receptor temperature </w:t>
      </w:r>
      <w:r w:rsidRPr="00622CB6">
        <w:rPr>
          <w:i/>
          <w:iCs/>
        </w:rPr>
        <w:t>dT</w:t>
      </w:r>
      <w:r w:rsidRPr="00756030">
        <w:rPr>
          <w:vertAlign w:val="subscript"/>
        </w:rPr>
        <w:t>wr</w:t>
      </w:r>
      <w:r w:rsidRPr="00622CB6">
        <w:t>(</w:t>
      </w:r>
      <w:r w:rsidRPr="00622CB6">
        <w:rPr>
          <w:i/>
          <w:iCs/>
        </w:rPr>
        <w:t>t</w:t>
      </w:r>
      <w:r w:rsidRPr="00622CB6">
        <w:t>)/</w:t>
      </w:r>
      <w:r w:rsidRPr="00622CB6">
        <w:rPr>
          <w:i/>
          <w:iCs/>
        </w:rPr>
        <w:t>dt</w:t>
      </w:r>
      <w:r w:rsidRPr="00622CB6">
        <w:t xml:space="preserve"> by their respective coefficients (</w:t>
      </w:r>
      <w:r>
        <w:rPr>
          <w:i/>
          <w:iCs/>
        </w:rPr>
        <w:t>C</w:t>
      </w:r>
      <w:r w:rsidRPr="00756030">
        <w:rPr>
          <w:vertAlign w:val="subscript"/>
        </w:rPr>
        <w:t>s</w:t>
      </w:r>
      <w:r w:rsidRPr="00622CB6">
        <w:t xml:space="preserve"> = 2 and </w:t>
      </w:r>
      <w:r>
        <w:rPr>
          <w:i/>
          <w:iCs/>
        </w:rPr>
        <w:t>C</w:t>
      </w:r>
      <w:r w:rsidRPr="00756030">
        <w:rPr>
          <w:vertAlign w:val="subscript"/>
        </w:rPr>
        <w:t>d</w:t>
      </w:r>
      <w:r w:rsidRPr="00622CB6">
        <w:t xml:space="preserve"> = 56). </w:t>
      </w:r>
      <w:r w:rsidRPr="009413FC">
        <w:t>These coefficients are the same as those used in de Dear</w:t>
      </w:r>
      <w:r>
        <w:t>’</w:t>
      </w:r>
      <w:r w:rsidRPr="009413FC">
        <w:t>s model</w:t>
      </w:r>
      <w:r>
        <w:t xml:space="preserve"> </w:t>
      </w:r>
      <w:r w:rsidRPr="00622CB6">
        <w:fldChar w:fldCharType="begin" w:fldLock="1"/>
      </w:r>
      <w:r w:rsidR="007B2B48">
        <w:instrText>ADDIN CSL_CITATION {"citationItems":[{"id":"ITEM-1","itemData":{"DOI":"10.1111/j.1600-0668.1993.t01-1-00004.x","ISSN":"0905-6947","author":[{"dropping-particle":"","family":"Dear","given":"R","non-dropping-particle":"de","parse-names":false,"suffix":""},{"dropping-particle":"","family":"Ring","given":"J","non-dropping-particle":"","parse-names":false,"suffix":""},{"dropping-particle":"","family":"Fanger","given":"P. O.","non-dropping-particle":"","parse-names":false,"suffix":""}],"container-title":"Indoor Air","genre":"article","id":"ITEM-1","issue":"3","issued":{"date-parts":[["1993"]]},"page":"181-192","publisher":"Munksgaard International Publishers","publisher-place":"Oxford, UK","title":"Thermal sensations resulting from sudden ambient temperature changes","type":"article-journal","volume":"3"},"uris":["http://www.mendeley.com/documents/?uuid=77d002e5-4e88-340f-a164-066c2c8ff7e2"]}],"mendeley":{"formattedCitation":"[24]","plainTextFormattedCitation":"[24]","previouslyFormattedCitation":"[24]"},"properties":{"noteIndex":0},"schema":"https://github.com/citation-style-language/schema/raw/master/csl-citation.json"}</w:instrText>
      </w:r>
      <w:r w:rsidRPr="00622CB6">
        <w:fldChar w:fldCharType="separate"/>
      </w:r>
      <w:r w:rsidR="007B2B48" w:rsidRPr="007B2B48">
        <w:rPr>
          <w:noProof/>
        </w:rPr>
        <w:t>[24]</w:t>
      </w:r>
      <w:r w:rsidRPr="00622CB6">
        <w:fldChar w:fldCharType="end"/>
      </w:r>
      <w:r w:rsidRPr="009413FC">
        <w:t xml:space="preserve">. </w:t>
      </w:r>
      <w:r w:rsidRPr="00622CB6">
        <w:t xml:space="preserve">The proportionality constant for the static response </w:t>
      </w:r>
      <w:r w:rsidRPr="00622CB6">
        <w:rPr>
          <w:i/>
          <w:iCs/>
        </w:rPr>
        <w:t>K</w:t>
      </w:r>
      <w:r w:rsidRPr="00756030">
        <w:rPr>
          <w:vertAlign w:val="subscript"/>
        </w:rPr>
        <w:t>s</w:t>
      </w:r>
      <w:r w:rsidRPr="00622CB6">
        <w:t xml:space="preserve"> is a straight-line approximation of the static characteristic curves</w:t>
      </w:r>
      <w:r>
        <w:t xml:space="preserve"> shown in </w:t>
      </w:r>
      <w:r>
        <w:fldChar w:fldCharType="begin"/>
      </w:r>
      <w:r>
        <w:instrText xml:space="preserve"> REF _Ref152152150 \h </w:instrText>
      </w:r>
      <w:r>
        <w:fldChar w:fldCharType="separate"/>
      </w:r>
      <w:r w:rsidR="003A633B" w:rsidRPr="00DA3796">
        <w:t xml:space="preserve">Fig. </w:t>
      </w:r>
      <w:r w:rsidR="003A633B">
        <w:rPr>
          <w:noProof/>
        </w:rPr>
        <w:t>6</w:t>
      </w:r>
      <w:r>
        <w:fldChar w:fldCharType="end"/>
      </w:r>
      <w:r w:rsidRPr="00622CB6">
        <w:t>.</w:t>
      </w:r>
      <w:r w:rsidR="00EE2389">
        <w:t xml:space="preserve"> </w:t>
      </w:r>
      <w:r w:rsidRPr="00C44E8A">
        <w:t xml:space="preserve">Finally, </w:t>
      </w:r>
      <w:r>
        <w:t>t</w:t>
      </w:r>
      <w:r w:rsidRPr="00622CB6">
        <w:t xml:space="preserve">he psychosensory intensity (PSI) is calculated by integrating the </w:t>
      </w:r>
      <w:r>
        <w:t xml:space="preserve">change in </w:t>
      </w:r>
      <w:r w:rsidRPr="00622CB6">
        <w:t xml:space="preserve">impulse </w:t>
      </w:r>
      <w:r>
        <w:t xml:space="preserve">frequency </w:t>
      </w:r>
      <w:r w:rsidRPr="00622CB6">
        <w:t xml:space="preserve">for 20 s using Eq. </w:t>
      </w:r>
      <w:r>
        <w:fldChar w:fldCharType="begin"/>
      </w:r>
      <w:r>
        <w:instrText xml:space="preserve"> REF _Ref152150063 \h </w:instrText>
      </w:r>
      <w:r>
        <w:fldChar w:fldCharType="separate"/>
      </w:r>
      <w:r w:rsidR="003A633B" w:rsidRPr="007D1177">
        <w:t>(</w:t>
      </w:r>
      <w:r w:rsidR="003A633B">
        <w:rPr>
          <w:noProof/>
        </w:rPr>
        <w:t>6</w:t>
      </w:r>
      <w:r w:rsidR="003A633B" w:rsidRPr="007D1177">
        <w:t>)</w:t>
      </w:r>
      <w:r>
        <w:fldChar w:fldCharType="end"/>
      </w:r>
      <w:r w:rsidRPr="00622CB6">
        <w:t xml:space="preserve">. </w:t>
      </w:r>
      <w:r w:rsidRPr="00342952">
        <w:t>This short cumulative evaluation quantitatively assesses the psychological response to radiation, similar to de</w:t>
      </w:r>
      <w:r>
        <w:t xml:space="preserve"> </w:t>
      </w:r>
      <w:r w:rsidRPr="00342952">
        <w:t>Dear</w:t>
      </w:r>
      <w:r w:rsidR="00EC3B0A">
        <w:t>’</w:t>
      </w:r>
      <w:r w:rsidRPr="00342952">
        <w:t xml:space="preserve">s prediction of </w:t>
      </w:r>
      <w:r>
        <w:t xml:space="preserve">thermal sensation </w:t>
      </w:r>
      <w:r w:rsidR="00175179">
        <w:t>for</w:t>
      </w:r>
      <w:r w:rsidRPr="00342952">
        <w:t xml:space="preserve"> step chang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6"/>
        <w:gridCol w:w="8318"/>
        <w:gridCol w:w="644"/>
      </w:tblGrid>
      <w:tr w:rsidR="00E93D2B" w14:paraId="2204CAA2" w14:textId="77777777" w:rsidTr="00E300D6">
        <w:trPr>
          <w:trHeight w:val="864"/>
        </w:trPr>
        <w:tc>
          <w:tcPr>
            <w:tcW w:w="351" w:type="pct"/>
            <w:vAlign w:val="center"/>
          </w:tcPr>
          <w:p w14:paraId="4788B940" w14:textId="77777777" w:rsidR="00E93D2B" w:rsidRDefault="00E93D2B" w:rsidP="00344CD5">
            <w:pPr>
              <w:pStyle w:val="a3"/>
            </w:pPr>
          </w:p>
        </w:tc>
        <w:tc>
          <w:tcPr>
            <w:tcW w:w="4315" w:type="pct"/>
            <w:vAlign w:val="center"/>
          </w:tcPr>
          <w:p w14:paraId="6337BA2B" w14:textId="40F69B0B" w:rsidR="00E93D2B" w:rsidRDefault="000365BF" w:rsidP="00344CD5">
            <w:pPr>
              <w:pStyle w:val="a3"/>
            </w:pPr>
            <m:oMathPara>
              <m:oMath>
                <m:r>
                  <w:rPr>
                    <w:rFonts w:cs="Times New Roman"/>
                  </w:rPr>
                  <m:t>ρ</m:t>
                </m:r>
                <m:r>
                  <w:rPr>
                    <w:rFonts w:hint="eastAsia"/>
                  </w:rPr>
                  <m:t>c</m:t>
                </m:r>
                <m:f>
                  <m:fPr>
                    <m:ctrlPr/>
                  </m:fPr>
                  <m:num>
                    <m:r>
                      <m:t>∂T</m:t>
                    </m:r>
                    <m:d>
                      <m:dPr>
                        <m:ctrlPr/>
                      </m:dPr>
                      <m:e>
                        <m:r>
                          <m:t>x</m:t>
                        </m:r>
                        <m:r>
                          <m:rPr>
                            <m:sty m:val="p"/>
                          </m:rPr>
                          <m:t>,</m:t>
                        </m:r>
                        <m:r>
                          <m:t>t</m:t>
                        </m:r>
                      </m:e>
                    </m:d>
                  </m:num>
                  <m:den>
                    <m:r>
                      <m:t>∂t</m:t>
                    </m:r>
                  </m:den>
                </m:f>
                <m:r>
                  <m:rPr>
                    <m:sty m:val="p"/>
                  </m:rPr>
                  <m:t>=</m:t>
                </m:r>
                <m:r>
                  <m:t>k</m:t>
                </m:r>
                <m:f>
                  <m:fPr>
                    <m:ctrlPr/>
                  </m:fPr>
                  <m:num>
                    <m:sSup>
                      <m:sSupPr>
                        <m:ctrlPr/>
                      </m:sSupPr>
                      <m:e>
                        <m:r>
                          <m:t>∂</m:t>
                        </m:r>
                      </m:e>
                      <m:sup>
                        <m:r>
                          <m:rPr>
                            <m:sty m:val="p"/>
                          </m:rPr>
                          <m:t>2</m:t>
                        </m:r>
                      </m:sup>
                    </m:sSup>
                    <m:r>
                      <m:t>T</m:t>
                    </m:r>
                    <m:d>
                      <m:dPr>
                        <m:ctrlPr/>
                      </m:dPr>
                      <m:e>
                        <m:r>
                          <m:t>x</m:t>
                        </m:r>
                        <m:r>
                          <m:rPr>
                            <m:sty m:val="p"/>
                          </m:rPr>
                          <m:t>,</m:t>
                        </m:r>
                        <m:r>
                          <m:t>t</m:t>
                        </m:r>
                      </m:e>
                    </m:d>
                  </m:num>
                  <m:den>
                    <m:sSup>
                      <m:sSupPr>
                        <m:ctrlPr/>
                      </m:sSupPr>
                      <m:e>
                        <m:r>
                          <m:t>∂</m:t>
                        </m:r>
                      </m:e>
                      <m:sup>
                        <m:r>
                          <m:rPr>
                            <m:sty m:val="p"/>
                          </m:rPr>
                          <m:t>2</m:t>
                        </m:r>
                      </m:sup>
                    </m:sSup>
                    <m:r>
                      <m:t>x</m:t>
                    </m:r>
                  </m:den>
                </m:f>
                <m:r>
                  <m:rPr>
                    <m:sty m:val="p"/>
                  </m:rPr>
                  <m:t>+</m:t>
                </m:r>
                <m:f>
                  <m:fPr>
                    <m:ctrlPr/>
                  </m:fPr>
                  <m:num>
                    <m:sSub>
                      <m:sSubPr>
                        <m:ctrlPr/>
                      </m:sSubPr>
                      <m:e>
                        <m:r>
                          <m:t>∂q</m:t>
                        </m:r>
                      </m:e>
                      <m:sub>
                        <m:r>
                          <m:t>ir</m:t>
                        </m:r>
                        <m:r>
                          <m:rPr>
                            <m:sty m:val="p"/>
                          </m:rPr>
                          <m:t xml:space="preserve">,  </m:t>
                        </m:r>
                        <m:r>
                          <m:t>λ</m:t>
                        </m:r>
                      </m:sub>
                    </m:sSub>
                    <m:r>
                      <m:rPr>
                        <m:sty m:val="p"/>
                      </m:rPr>
                      <m:t>(</m:t>
                    </m:r>
                    <m:r>
                      <m:t>x</m:t>
                    </m:r>
                    <m:r>
                      <m:rPr>
                        <m:sty m:val="p"/>
                      </m:rPr>
                      <m:t>,</m:t>
                    </m:r>
                    <m:r>
                      <m:t>t</m:t>
                    </m:r>
                    <m:r>
                      <m:rPr>
                        <m:sty m:val="p"/>
                      </m:rPr>
                      <m:t>)</m:t>
                    </m:r>
                  </m:num>
                  <m:den>
                    <m:r>
                      <m:t>∂x</m:t>
                    </m:r>
                  </m:den>
                </m:f>
              </m:oMath>
            </m:oMathPara>
          </w:p>
        </w:tc>
        <w:tc>
          <w:tcPr>
            <w:tcW w:w="334" w:type="pct"/>
            <w:vAlign w:val="center"/>
          </w:tcPr>
          <w:p w14:paraId="6BEDEF5E" w14:textId="5FB52B42" w:rsidR="00E93D2B" w:rsidRPr="007D1177" w:rsidRDefault="00E93D2B" w:rsidP="00344CD5">
            <w:pPr>
              <w:pStyle w:val="a3"/>
            </w:pPr>
            <w:bookmarkStart w:id="19" w:name="_Ref152150052"/>
            <w:r w:rsidRPr="007D1177">
              <w:t>(</w:t>
            </w:r>
            <w:fldSimple w:instr=" SEQ Equation \* ARABIC ">
              <w:r w:rsidR="003A633B">
                <w:rPr>
                  <w:noProof/>
                </w:rPr>
                <w:t>3</w:t>
              </w:r>
            </w:fldSimple>
            <w:r w:rsidRPr="007D1177">
              <w:t>)</w:t>
            </w:r>
            <w:bookmarkEnd w:id="19"/>
          </w:p>
        </w:tc>
      </w:tr>
      <w:tr w:rsidR="00E93D2B" w14:paraId="0E2D6A2B" w14:textId="77777777" w:rsidTr="00E300D6">
        <w:trPr>
          <w:trHeight w:val="864"/>
        </w:trPr>
        <w:tc>
          <w:tcPr>
            <w:tcW w:w="351" w:type="pct"/>
            <w:vAlign w:val="center"/>
          </w:tcPr>
          <w:p w14:paraId="2CDE6878" w14:textId="77777777" w:rsidR="00E93D2B" w:rsidRDefault="00E93D2B" w:rsidP="00344CD5">
            <w:pPr>
              <w:pStyle w:val="a3"/>
            </w:pPr>
          </w:p>
        </w:tc>
        <w:tc>
          <w:tcPr>
            <w:tcW w:w="4315" w:type="pct"/>
            <w:vAlign w:val="center"/>
          </w:tcPr>
          <w:p w14:paraId="6B5A7F3C" w14:textId="47045957" w:rsidR="00E93D2B" w:rsidRDefault="007D3FB3" w:rsidP="00344CD5">
            <w:pPr>
              <w:pStyle w:val="a3"/>
            </w:pPr>
            <m:oMathPara>
              <m:oMath>
                <m:sSub>
                  <m:sSubPr>
                    <m:ctrlPr/>
                  </m:sSubPr>
                  <m:e>
                    <m:r>
                      <m:t>q</m:t>
                    </m:r>
                  </m:e>
                  <m:sub>
                    <m:r>
                      <m:t>ir</m:t>
                    </m:r>
                    <m:r>
                      <m:rPr>
                        <m:sty m:val="p"/>
                      </m:rPr>
                      <m:t xml:space="preserve">,  </m:t>
                    </m:r>
                    <m:r>
                      <m:t>λ</m:t>
                    </m:r>
                  </m:sub>
                </m:sSub>
                <m:r>
                  <m:rPr>
                    <m:sty m:val="p"/>
                  </m:rPr>
                  <m:t>(</m:t>
                </m:r>
                <m:r>
                  <m:t>x</m:t>
                </m:r>
                <m:r>
                  <m:rPr>
                    <m:sty m:val="p"/>
                  </m:rPr>
                  <m:t>,</m:t>
                </m:r>
                <m:r>
                  <m:t>t</m:t>
                </m:r>
                <m:r>
                  <m:rPr>
                    <m:sty m:val="p"/>
                  </m:rPr>
                  <m:t>)=</m:t>
                </m:r>
                <m:sSub>
                  <m:sSubPr>
                    <m:ctrlPr/>
                  </m:sSubPr>
                  <m:e>
                    <m:d>
                      <m:dPr>
                        <m:ctrlPr/>
                      </m:dPr>
                      <m:e>
                        <m:r>
                          <m:rPr>
                            <m:sty m:val="p"/>
                          </m:rPr>
                          <m:t>1-</m:t>
                        </m:r>
                        <m:sSub>
                          <m:sSubPr>
                            <m:ctrlPr/>
                          </m:sSubPr>
                          <m:e>
                            <m:r>
                              <m:t>R</m:t>
                            </m:r>
                          </m:e>
                          <m:sub>
                            <m:r>
                              <m:t>λ</m:t>
                            </m:r>
                          </m:sub>
                        </m:sSub>
                      </m:e>
                    </m:d>
                    <m:r>
                      <m:rPr>
                        <m:sty m:val="p"/>
                      </m:rPr>
                      <m:t xml:space="preserve"> </m:t>
                    </m:r>
                    <m:r>
                      <m:t>q</m:t>
                    </m:r>
                  </m:e>
                  <m:sub>
                    <m:r>
                      <m:t>ir</m:t>
                    </m:r>
                    <m:r>
                      <m:rPr>
                        <m:sty m:val="p"/>
                      </m:rPr>
                      <m:t xml:space="preserve">,  </m:t>
                    </m:r>
                    <m:r>
                      <m:t>λ</m:t>
                    </m:r>
                  </m:sub>
                </m:sSub>
                <m:r>
                  <m:rPr>
                    <m:sty m:val="p"/>
                  </m:rPr>
                  <m:t>(</m:t>
                </m:r>
                <m:r>
                  <m:t>x</m:t>
                </m:r>
                <m:r>
                  <m:rPr>
                    <m:sty m:val="p"/>
                  </m:rPr>
                  <m:t>=0,</m:t>
                </m:r>
                <m:r>
                  <m:t>t</m:t>
                </m:r>
                <m:r>
                  <m:rPr>
                    <m:sty m:val="p"/>
                  </m:rPr>
                  <m:t>)</m:t>
                </m:r>
                <m:r>
                  <m:t>exp</m:t>
                </m:r>
                <m:d>
                  <m:dPr>
                    <m:begChr m:val="{"/>
                    <m:endChr m:val="}"/>
                    <m:ctrlPr/>
                  </m:dPr>
                  <m:e>
                    <m:r>
                      <m:rPr>
                        <m:sty m:val="p"/>
                      </m:rPr>
                      <m:t>-</m:t>
                    </m:r>
                    <m:d>
                      <m:dPr>
                        <m:ctrlPr/>
                      </m:dPr>
                      <m:e>
                        <m:sSub>
                          <m:sSubPr>
                            <m:ctrlPr/>
                          </m:sSubPr>
                          <m:e>
                            <m:r>
                              <m:t>K</m:t>
                            </m:r>
                          </m:e>
                          <m:sub>
                            <m:r>
                              <m:t>λ</m:t>
                            </m:r>
                          </m:sub>
                        </m:sSub>
                        <m:r>
                          <m:rPr>
                            <m:sty m:val="p"/>
                          </m:rPr>
                          <m:t>+</m:t>
                        </m:r>
                        <m:sSub>
                          <m:sSubPr>
                            <m:ctrlPr/>
                          </m:sSubPr>
                          <m:e>
                            <m:r>
                              <m:t>S</m:t>
                            </m:r>
                          </m:e>
                          <m:sub>
                            <m:r>
                              <m:t>λ</m:t>
                            </m:r>
                          </m:sub>
                        </m:sSub>
                      </m:e>
                    </m:d>
                    <m:r>
                      <m:t>x</m:t>
                    </m:r>
                  </m:e>
                </m:d>
              </m:oMath>
            </m:oMathPara>
          </w:p>
        </w:tc>
        <w:tc>
          <w:tcPr>
            <w:tcW w:w="334" w:type="pct"/>
            <w:vAlign w:val="center"/>
          </w:tcPr>
          <w:p w14:paraId="09D0111E" w14:textId="715D2454" w:rsidR="00E93D2B" w:rsidRPr="007D1177" w:rsidRDefault="00E93D2B" w:rsidP="00344CD5">
            <w:pPr>
              <w:pStyle w:val="a3"/>
            </w:pPr>
            <w:bookmarkStart w:id="20" w:name="_Ref152150097"/>
            <w:r w:rsidRPr="007D1177">
              <w:t>(</w:t>
            </w:r>
            <w:fldSimple w:instr=" SEQ Equation \* ARABIC ">
              <w:r w:rsidR="003A633B">
                <w:rPr>
                  <w:noProof/>
                </w:rPr>
                <w:t>4</w:t>
              </w:r>
            </w:fldSimple>
            <w:r w:rsidRPr="007D1177">
              <w:t>)</w:t>
            </w:r>
            <w:bookmarkEnd w:id="20"/>
          </w:p>
        </w:tc>
      </w:tr>
      <w:tr w:rsidR="00E93D2B" w14:paraId="4B3AD114" w14:textId="77777777" w:rsidTr="00E300D6">
        <w:trPr>
          <w:trHeight w:val="864"/>
        </w:trPr>
        <w:tc>
          <w:tcPr>
            <w:tcW w:w="351" w:type="pct"/>
            <w:vAlign w:val="center"/>
          </w:tcPr>
          <w:p w14:paraId="7F4EA4EC" w14:textId="77777777" w:rsidR="00E93D2B" w:rsidRDefault="00E93D2B" w:rsidP="00344CD5">
            <w:pPr>
              <w:pStyle w:val="a3"/>
            </w:pPr>
          </w:p>
        </w:tc>
        <w:tc>
          <w:tcPr>
            <w:tcW w:w="4315" w:type="pct"/>
            <w:vAlign w:val="center"/>
          </w:tcPr>
          <w:p w14:paraId="0719DF82" w14:textId="5F767DFA" w:rsidR="00E93D2B" w:rsidRDefault="00E93D2B" w:rsidP="00344CD5">
            <w:pPr>
              <w:pStyle w:val="a3"/>
              <w:rPr>
                <w:rFonts w:cs="游明朝"/>
              </w:rPr>
            </w:pPr>
            <m:oMathPara>
              <m:oMath>
                <m:r>
                  <m:t>I</m:t>
                </m:r>
                <m:d>
                  <m:dPr>
                    <m:ctrlPr/>
                  </m:dPr>
                  <m:e>
                    <m:r>
                      <m:t>t</m:t>
                    </m:r>
                  </m:e>
                </m:d>
                <m:r>
                  <m:rPr>
                    <m:sty m:val="p"/>
                  </m:rPr>
                  <w:rPr>
                    <w:color w:val="000000" w:themeColor="text1"/>
                  </w:rPr>
                  <m:t>=</m:t>
                </m:r>
                <m:d>
                  <m:dPr>
                    <m:begChr m:val="{"/>
                    <m:endChr m:val=""/>
                    <m:ctrlPr>
                      <w:rPr>
                        <w:noProof/>
                      </w:rPr>
                    </m:ctrlPr>
                  </m:dPr>
                  <m:e>
                    <m:m>
                      <m:mPr>
                        <m:mcs>
                          <m:mc>
                            <m:mcPr>
                              <m:count m:val="1"/>
                              <m:mcJc m:val="left"/>
                            </m:mcPr>
                          </m:mc>
                          <m:mc>
                            <m:mcPr>
                              <m:count m:val="1"/>
                              <m:mcJc m:val="center"/>
                            </m:mcPr>
                          </m:mc>
                        </m:mcs>
                        <m:ctrlPr>
                          <w:rPr>
                            <w:noProof/>
                          </w:rPr>
                        </m:ctrlPr>
                      </m:mPr>
                      <m:mr>
                        <m:e>
                          <m:sSub>
                            <m:sSubPr>
                              <m:ctrlPr/>
                            </m:sSubPr>
                            <m:e>
                              <m:r>
                                <m:t>C</m:t>
                              </m:r>
                            </m:e>
                            <m:sub>
                              <m:r>
                                <m:t>d</m:t>
                              </m:r>
                            </m:sub>
                          </m:sSub>
                          <m:f>
                            <m:fPr>
                              <m:ctrlPr/>
                            </m:fPr>
                            <m:num>
                              <m:r>
                                <m:t>d</m:t>
                              </m:r>
                              <m:sSub>
                                <m:sSubPr>
                                  <m:ctrlPr/>
                                </m:sSubPr>
                                <m:e>
                                  <m:r>
                                    <m:t>T</m:t>
                                  </m:r>
                                </m:e>
                                <m:sub>
                                  <m:r>
                                    <m:t>wr</m:t>
                                  </m:r>
                                </m:sub>
                              </m:sSub>
                              <m:d>
                                <m:dPr>
                                  <m:ctrlPr/>
                                </m:dPr>
                                <m:e>
                                  <m:r>
                                    <m:t>t</m:t>
                                  </m:r>
                                </m:e>
                              </m:d>
                            </m:num>
                            <m:den>
                              <m:r>
                                <m:t>dt</m:t>
                              </m:r>
                            </m:den>
                          </m:f>
                        </m:e>
                        <m:e>
                          <m:d>
                            <m:dPr>
                              <m:ctrlPr>
                                <w:rPr>
                                  <w:noProof/>
                                </w:rPr>
                              </m:ctrlPr>
                            </m:dPr>
                            <m:e>
                              <m:sSub>
                                <m:sSubPr>
                                  <m:ctrlPr/>
                                </m:sSubPr>
                                <m:e>
                                  <m:r>
                                    <m:t>T</m:t>
                                  </m:r>
                                </m:e>
                                <m:sub>
                                  <m:r>
                                    <m:t>wr</m:t>
                                  </m:r>
                                </m:sub>
                              </m:sSub>
                              <m:d>
                                <m:dPr>
                                  <m:ctrlPr/>
                                </m:dPr>
                                <m:e>
                                  <m:r>
                                    <m:t>t</m:t>
                                  </m:r>
                                </m:e>
                              </m:d>
                              <m:r>
                                <m:rPr>
                                  <m:sty m:val="p"/>
                                </m:rPr>
                                <w:rPr>
                                  <w:noProof/>
                                </w:rPr>
                                <m:t>≤</m:t>
                              </m:r>
                              <m:sSub>
                                <m:sSubPr>
                                  <m:ctrlPr/>
                                </m:sSubPr>
                                <m:e>
                                  <m:r>
                                    <m:t>T</m:t>
                                  </m:r>
                                </m:e>
                                <m:sub>
                                  <m:r>
                                    <m:t>wr</m:t>
                                  </m:r>
                                  <m:r>
                                    <m:rPr>
                                      <m:sty m:val="p"/>
                                    </m:rPr>
                                    <m:t>,</m:t>
                                  </m:r>
                                  <m:r>
                                    <m:t>ref</m:t>
                                  </m:r>
                                </m:sub>
                              </m:sSub>
                            </m:e>
                          </m:d>
                        </m:e>
                      </m:mr>
                      <m:mr>
                        <m:e>
                          <m:sSub>
                            <m:sSubPr>
                              <m:ctrlPr/>
                            </m:sSubPr>
                            <m:e>
                              <m:r>
                                <m:t>C</m:t>
                              </m:r>
                            </m:e>
                            <m:sub>
                              <m:r>
                                <m:t>s</m:t>
                              </m:r>
                            </m:sub>
                          </m:sSub>
                          <m:r>
                            <m:rPr>
                              <m:sty m:val="p"/>
                            </m:rPr>
                            <m:t xml:space="preserve"> </m:t>
                          </m:r>
                          <m:d>
                            <m:dPr>
                              <m:begChr m:val="{"/>
                              <m:endChr m:val="}"/>
                              <m:ctrlPr/>
                            </m:dPr>
                            <m:e>
                              <m:sSub>
                                <m:sSubPr>
                                  <m:ctrlPr/>
                                </m:sSubPr>
                                <m:e>
                                  <m:r>
                                    <m:t>T</m:t>
                                  </m:r>
                                </m:e>
                                <m:sub>
                                  <m:r>
                                    <m:t>wr</m:t>
                                  </m:r>
                                </m:sub>
                              </m:sSub>
                              <m:d>
                                <m:dPr>
                                  <m:ctrlPr/>
                                </m:dPr>
                                <m:e>
                                  <m:r>
                                    <m:t>t</m:t>
                                  </m:r>
                                </m:e>
                              </m:d>
                              <m:r>
                                <m:rPr>
                                  <m:sty m:val="p"/>
                                </m:rPr>
                                <m:t>-</m:t>
                              </m:r>
                              <m:sSub>
                                <m:sSubPr>
                                  <m:ctrlPr/>
                                </m:sSubPr>
                                <m:e>
                                  <m:r>
                                    <m:t>T</m:t>
                                  </m:r>
                                </m:e>
                                <m:sub>
                                  <m:r>
                                    <m:t>wr</m:t>
                                  </m:r>
                                  <m:r>
                                    <m:rPr>
                                      <m:sty m:val="p"/>
                                    </m:rPr>
                                    <m:t>,</m:t>
                                  </m:r>
                                  <m:r>
                                    <m:t>ref</m:t>
                                  </m:r>
                                </m:sub>
                              </m:sSub>
                            </m:e>
                          </m:d>
                          <m:r>
                            <m:rPr>
                              <m:sty m:val="p"/>
                            </m:rPr>
                            <m:t>+</m:t>
                          </m:r>
                          <m:sSub>
                            <m:sSubPr>
                              <m:ctrlPr/>
                            </m:sSubPr>
                            <m:e>
                              <m:r>
                                <m:t>C</m:t>
                              </m:r>
                            </m:e>
                            <m:sub>
                              <m:r>
                                <m:t>d</m:t>
                              </m:r>
                            </m:sub>
                          </m:sSub>
                          <m:f>
                            <m:fPr>
                              <m:ctrlPr/>
                            </m:fPr>
                            <m:num>
                              <m:r>
                                <m:t>d</m:t>
                              </m:r>
                              <m:sSub>
                                <m:sSubPr>
                                  <m:ctrlPr/>
                                </m:sSubPr>
                                <m:e>
                                  <m:r>
                                    <m:t>T</m:t>
                                  </m:r>
                                </m:e>
                                <m:sub>
                                  <m:r>
                                    <m:t>wr</m:t>
                                  </m:r>
                                </m:sub>
                              </m:sSub>
                              <m:d>
                                <m:dPr>
                                  <m:ctrlPr/>
                                </m:dPr>
                                <m:e>
                                  <m:r>
                                    <m:t>t</m:t>
                                  </m:r>
                                </m:e>
                              </m:d>
                            </m:num>
                            <m:den>
                              <m:r>
                                <m:t>dt</m:t>
                              </m:r>
                            </m:den>
                          </m:f>
                        </m:e>
                        <m:e>
                          <m:d>
                            <m:dPr>
                              <m:ctrlPr>
                                <w:rPr>
                                  <w:noProof/>
                                </w:rPr>
                              </m:ctrlPr>
                            </m:dPr>
                            <m:e>
                              <m:sSub>
                                <m:sSubPr>
                                  <m:ctrlPr/>
                                </m:sSubPr>
                                <m:e>
                                  <m:r>
                                    <m:t>T</m:t>
                                  </m:r>
                                </m:e>
                                <m:sub>
                                  <m:r>
                                    <m:t>wr</m:t>
                                  </m:r>
                                </m:sub>
                              </m:sSub>
                              <m:d>
                                <m:dPr>
                                  <m:ctrlPr/>
                                </m:dPr>
                                <m:e>
                                  <m:r>
                                    <m:t>t</m:t>
                                  </m:r>
                                </m:e>
                              </m:d>
                              <m:r>
                                <m:rPr>
                                  <m:sty m:val="p"/>
                                </m:rPr>
                                <w:rPr>
                                  <w:noProof/>
                                </w:rPr>
                                <m:t>&gt;</m:t>
                              </m:r>
                              <m:sSub>
                                <m:sSubPr>
                                  <m:ctrlPr/>
                                </m:sSubPr>
                                <m:e>
                                  <m:r>
                                    <m:t>T</m:t>
                                  </m:r>
                                </m:e>
                                <m:sub>
                                  <m:r>
                                    <m:t>wr</m:t>
                                  </m:r>
                                  <m:r>
                                    <m:rPr>
                                      <m:sty m:val="p"/>
                                    </m:rPr>
                                    <m:t>,</m:t>
                                  </m:r>
                                  <m:r>
                                    <m:t>ref</m:t>
                                  </m:r>
                                </m:sub>
                              </m:sSub>
                            </m:e>
                          </m:d>
                        </m:e>
                      </m:mr>
                    </m:m>
                  </m:e>
                </m:d>
              </m:oMath>
            </m:oMathPara>
          </w:p>
        </w:tc>
        <w:tc>
          <w:tcPr>
            <w:tcW w:w="334" w:type="pct"/>
            <w:vAlign w:val="center"/>
          </w:tcPr>
          <w:p w14:paraId="06A035C1" w14:textId="55BED8FE" w:rsidR="00E93D2B" w:rsidRPr="007D1177" w:rsidRDefault="00E93D2B" w:rsidP="00344CD5">
            <w:pPr>
              <w:pStyle w:val="a3"/>
            </w:pPr>
            <w:bookmarkStart w:id="21" w:name="_Ref152150108"/>
            <w:r w:rsidRPr="007D1177">
              <w:t>(</w:t>
            </w:r>
            <w:fldSimple w:instr=" SEQ Equation \* ARABIC ">
              <w:r w:rsidR="003A633B">
                <w:rPr>
                  <w:noProof/>
                </w:rPr>
                <w:t>5</w:t>
              </w:r>
            </w:fldSimple>
            <w:r w:rsidRPr="007D1177">
              <w:t>)</w:t>
            </w:r>
            <w:bookmarkEnd w:id="21"/>
          </w:p>
        </w:tc>
      </w:tr>
      <w:tr w:rsidR="00E93D2B" w14:paraId="66144597" w14:textId="77777777" w:rsidTr="00E300D6">
        <w:trPr>
          <w:trHeight w:val="864"/>
        </w:trPr>
        <w:tc>
          <w:tcPr>
            <w:tcW w:w="351" w:type="pct"/>
            <w:vAlign w:val="center"/>
          </w:tcPr>
          <w:p w14:paraId="2A73CD4D" w14:textId="77777777" w:rsidR="00E93D2B" w:rsidRDefault="00E93D2B" w:rsidP="00344CD5">
            <w:pPr>
              <w:pStyle w:val="a3"/>
            </w:pPr>
          </w:p>
        </w:tc>
        <w:tc>
          <w:tcPr>
            <w:tcW w:w="4315" w:type="pct"/>
            <w:vAlign w:val="center"/>
          </w:tcPr>
          <w:p w14:paraId="3797BF11" w14:textId="77777777" w:rsidR="00E93D2B" w:rsidRDefault="007D3FB3" w:rsidP="00344CD5">
            <w:pPr>
              <w:pStyle w:val="a3"/>
              <w:rPr>
                <w:rFonts w:cs="游明朝"/>
              </w:rPr>
            </w:pPr>
            <m:oMathPara>
              <m:oMath>
                <m:sSubSup>
                  <m:sSubSupPr>
                    <m:ctrlPr/>
                  </m:sSubSupPr>
                  <m:e>
                    <m:r>
                      <m:t>PSI</m:t>
                    </m:r>
                    <m:r>
                      <m:rPr>
                        <m:sty m:val="p"/>
                      </m:rPr>
                      <m:t>=∫</m:t>
                    </m:r>
                  </m:e>
                  <m:sub>
                    <m:r>
                      <m:rPr>
                        <m:sty m:val="p"/>
                      </m:rPr>
                      <m:t>0</m:t>
                    </m:r>
                  </m:sub>
                  <m:sup>
                    <m:r>
                      <m:rPr>
                        <m:sty m:val="p"/>
                      </m:rPr>
                      <m:t>20</m:t>
                    </m:r>
                  </m:sup>
                </m:sSubSup>
                <m:r>
                  <m:rPr>
                    <m:sty m:val="p"/>
                  </m:rPr>
                  <m:t>{</m:t>
                </m:r>
                <m:r>
                  <m:t>I</m:t>
                </m:r>
                <m:d>
                  <m:dPr>
                    <m:ctrlPr/>
                  </m:dPr>
                  <m:e>
                    <m:r>
                      <m:t>t</m:t>
                    </m:r>
                  </m:e>
                </m:d>
                <m:r>
                  <m:rPr>
                    <m:sty m:val="p"/>
                  </m:rPr>
                  <m:t>-</m:t>
                </m:r>
                <m:r>
                  <m:t>I</m:t>
                </m:r>
                <m:d>
                  <m:dPr>
                    <m:ctrlPr/>
                  </m:dPr>
                  <m:e>
                    <m:r>
                      <m:rPr>
                        <m:sty m:val="p"/>
                      </m:rPr>
                      <m:t>0</m:t>
                    </m:r>
                  </m:e>
                </m:d>
                <m:r>
                  <m:rPr>
                    <m:sty m:val="p"/>
                  </m:rPr>
                  <m:t>}</m:t>
                </m:r>
                <m:r>
                  <m:t>dt</m:t>
                </m:r>
              </m:oMath>
            </m:oMathPara>
          </w:p>
        </w:tc>
        <w:tc>
          <w:tcPr>
            <w:tcW w:w="334" w:type="pct"/>
            <w:vAlign w:val="center"/>
          </w:tcPr>
          <w:p w14:paraId="5389BC93" w14:textId="5F7ACF83" w:rsidR="00E93D2B" w:rsidRPr="007D1177" w:rsidRDefault="00E93D2B" w:rsidP="00344CD5">
            <w:pPr>
              <w:pStyle w:val="a3"/>
            </w:pPr>
            <w:bookmarkStart w:id="22" w:name="_Ref152150063"/>
            <w:r w:rsidRPr="007D1177">
              <w:t>(</w:t>
            </w:r>
            <w:fldSimple w:instr=" SEQ Equation \* ARABIC ">
              <w:r w:rsidR="003A633B">
                <w:rPr>
                  <w:noProof/>
                </w:rPr>
                <w:t>6</w:t>
              </w:r>
            </w:fldSimple>
            <w:r w:rsidRPr="007D1177">
              <w:t>)</w:t>
            </w:r>
            <w:bookmarkEnd w:id="22"/>
          </w:p>
        </w:tc>
      </w:tr>
    </w:tbl>
    <w:p w14:paraId="57B94705" w14:textId="1961D68D" w:rsidR="00E93D2B" w:rsidRDefault="00E93D2B" w:rsidP="00E93D2B">
      <w:pPr>
        <w:pStyle w:val="BodyText"/>
        <w:rPr>
          <w:szCs w:val="21"/>
        </w:rPr>
      </w:pPr>
      <w:r w:rsidRPr="002E5B9E">
        <w:t xml:space="preserve">In addition, </w:t>
      </w:r>
      <w:r>
        <w:t xml:space="preserve">we modified </w:t>
      </w:r>
      <w:r w:rsidRPr="002E5B9E">
        <w:t xml:space="preserve">the method of setting </w:t>
      </w:r>
      <w:r>
        <w:t xml:space="preserve">a </w:t>
      </w:r>
      <w:r w:rsidRPr="002E5B9E">
        <w:t xml:space="preserve">boundary condition to </w:t>
      </w:r>
      <w:r>
        <w:t>b</w:t>
      </w:r>
      <w:r w:rsidRPr="002E5B9E">
        <w:t xml:space="preserve">e </w:t>
      </w:r>
      <w:r>
        <w:t xml:space="preserve">able to </w:t>
      </w:r>
      <w:r w:rsidRPr="002E5B9E">
        <w:t xml:space="preserve">perform </w:t>
      </w:r>
      <w:r>
        <w:t xml:space="preserve">simulations </w:t>
      </w:r>
      <w:r w:rsidRPr="002E5B9E">
        <w:t xml:space="preserve">for each </w:t>
      </w:r>
      <w:r>
        <w:t xml:space="preserve">body </w:t>
      </w:r>
      <w:r w:rsidRPr="002E5B9E">
        <w:t>part.</w:t>
      </w:r>
      <w:r>
        <w:rPr>
          <w:rFonts w:ascii="ＭＳ 明朝" w:eastAsia="ＭＳ 明朝" w:hAnsi="ＭＳ 明朝" w:cs="ＭＳ 明朝" w:hint="eastAsia"/>
          <w:lang w:eastAsia="ja-JP"/>
        </w:rPr>
        <w:t xml:space="preserve"> </w:t>
      </w:r>
      <w:r w:rsidRPr="00622CB6">
        <w:t xml:space="preserve">The </w:t>
      </w:r>
      <w:r w:rsidR="00175179">
        <w:t xml:space="preserve">original </w:t>
      </w:r>
      <w:r w:rsidRPr="00622CB6">
        <w:t xml:space="preserve">model by de Dear et al. </w:t>
      </w:r>
      <w:r w:rsidRPr="00622CB6">
        <w:fldChar w:fldCharType="begin" w:fldLock="1"/>
      </w:r>
      <w:r w:rsidR="007B2B48">
        <w:instrText>ADDIN CSL_CITATION {"citationItems":[{"id":"ITEM-1","itemData":{"DOI":"10.1111/j.1600-0668.1993.t01-1-00004.x","ISSN":"0905-6947","author":[{"dropping-particle":"","family":"Dear","given":"R","non-dropping-particle":"de","parse-names":false,"suffix":""},{"dropping-particle":"","family":"Ring","given":"J","non-dropping-particle":"","parse-names":false,"suffix":""},{"dropping-particle":"","family":"Fanger","given":"P. O.","non-dropping-particle":"","parse-names":false,"suffix":""}],"container-title":"Indoor Air","genre":"article","id":"ITEM-1","issue":"3","issued":{"date-parts":[["1993"]]},"page":"181-192","publisher":"Munksgaard International Publishers","publisher-place":"Oxford, UK","title":"Thermal sensations resulting from sudden ambient temperature changes","type":"article-journal","volume":"3"},"uris":["http://www.mendeley.com/documents/?uuid=77d002e5-4e88-340f-a164-066c2c8ff7e2"]}],"mendeley":{"formattedCitation":"[24]","plainTextFormattedCitation":"[24]","previouslyFormattedCitation":"[24]"},"properties":{"noteIndex":0},"schema":"https://github.com/citation-style-language/schema/raw/master/csl-citation.json"}</w:instrText>
      </w:r>
      <w:r w:rsidRPr="00622CB6">
        <w:fldChar w:fldCharType="separate"/>
      </w:r>
      <w:r w:rsidR="007B2B48" w:rsidRPr="007B2B48">
        <w:rPr>
          <w:noProof/>
        </w:rPr>
        <w:t>[24]</w:t>
      </w:r>
      <w:r w:rsidRPr="00622CB6">
        <w:fldChar w:fldCharType="end"/>
      </w:r>
      <w:r w:rsidRPr="00622CB6">
        <w:t xml:space="preserve"> predicts thermal sensation for the whole body, resulting from sudden ambient temperature changes; therefore, the core temperature </w:t>
      </w:r>
      <w:r w:rsidRPr="00622CB6">
        <w:rPr>
          <w:i/>
          <w:iCs/>
        </w:rPr>
        <w:t>T</w:t>
      </w:r>
      <w:r w:rsidRPr="00756030">
        <w:rPr>
          <w:vertAlign w:val="subscript"/>
        </w:rPr>
        <w:t>cr</w:t>
      </w:r>
      <w:r w:rsidRPr="00622CB6">
        <w:t>, which is one of the boundary conditions, was assumed to be the rectal temperature</w:t>
      </w:r>
      <w:r w:rsidR="00175179">
        <w:t xml:space="preserve"> </w:t>
      </w:r>
      <w:r w:rsidRPr="00622CB6">
        <w:t xml:space="preserve">and was set at 36.9 °C. In general, the core temperature of the deep skin layer is considered equal to </w:t>
      </w:r>
      <w:r w:rsidR="00175179">
        <w:t xml:space="preserve">the </w:t>
      </w:r>
      <w:r w:rsidRPr="00622CB6">
        <w:t xml:space="preserve">peripheral arterial blood temperature flowing to that area, but </w:t>
      </w:r>
      <w:r>
        <w:t xml:space="preserve">it </w:t>
      </w:r>
      <w:r w:rsidRPr="00622CB6">
        <w:t xml:space="preserve">is not necessarily equal to the rectal temperature </w:t>
      </w:r>
      <w:r w:rsidRPr="00622CB6">
        <w:rPr>
          <w:bCs/>
        </w:rPr>
        <w:fldChar w:fldCharType="begin" w:fldLock="1"/>
      </w:r>
      <w:r w:rsidR="007B2B48">
        <w:rPr>
          <w:bCs/>
        </w:rPr>
        <w:instrText>ADDIN CSL_CITATION {"citationItems":[{"id":"ITEM-1","itemData":{"author":[{"dropping-particle":"","family":"Nakamura","given":"Teruo","non-dropping-particle":"","parse-names":false,"suffix":""}],"id":"ITEM-1","issued":{"date-parts":[["1981"]]},"publisher":"Rikogakusha Publishing Co.,Ltd.,","publisher-place":"Tokyo","title":"Thermophysiology","type":"book"},"uris":["http://www.mendeley.com/documents/?uuid=de276401-b346-4dd2-ad60-4a7d2db8fe42"]}],"mendeley":{"formattedCitation":"[25]","plainTextFormattedCitation":"[25]","previouslyFormattedCitation":"[25]"},"properties":{"noteIndex":0},"schema":"https://github.com/citation-style-language/schema/raw/master/csl-citation.json"}</w:instrText>
      </w:r>
      <w:r w:rsidRPr="00622CB6">
        <w:rPr>
          <w:bCs/>
        </w:rPr>
        <w:fldChar w:fldCharType="separate"/>
      </w:r>
      <w:r w:rsidR="007B2B48" w:rsidRPr="007B2B48">
        <w:rPr>
          <w:bCs/>
          <w:noProof/>
        </w:rPr>
        <w:t>[25]</w:t>
      </w:r>
      <w:r w:rsidRPr="00622CB6">
        <w:rPr>
          <w:bCs/>
        </w:rPr>
        <w:fldChar w:fldCharType="end"/>
      </w:r>
      <w:r w:rsidRPr="00622CB6">
        <w:t xml:space="preserve">. In particular, it has been reported </w:t>
      </w:r>
      <w:r w:rsidR="00175179" w:rsidRPr="00622CB6">
        <w:rPr>
          <w:bCs/>
        </w:rPr>
        <w:fldChar w:fldCharType="begin" w:fldLock="1"/>
      </w:r>
      <w:r w:rsidR="007B2B48">
        <w:rPr>
          <w:bCs/>
        </w:rPr>
        <w:instrText>ADDIN CSL_CITATION {"citationItems":[{"id":"ITEM-1","itemData":{"author":[{"dropping-particle":"","family":"Nakamura","given":"Teruo","non-dropping-particle":"","parse-names":false,"suffix":""}],"id":"ITEM-1","issued":{"date-parts":[["1981"]]},"publisher":"Rikogakusha Publishing Co.,Ltd.,","publisher-place":"Tokyo","title":"Thermophysiology","type":"book"},"uris":["http://www.mendeley.com/documents/?uuid=de276401-b346-4dd2-ad60-4a7d2db8fe42"]}],"mendeley":{"formattedCitation":"[25]","plainTextFormattedCitation":"[25]","previouslyFormattedCitation":"[25]"},"properties":{"noteIndex":0},"schema":"https://github.com/citation-style-language/schema/raw/master/csl-citation.json"}</w:instrText>
      </w:r>
      <w:r w:rsidR="00175179" w:rsidRPr="00622CB6">
        <w:rPr>
          <w:bCs/>
        </w:rPr>
        <w:fldChar w:fldCharType="separate"/>
      </w:r>
      <w:r w:rsidR="007B2B48" w:rsidRPr="007B2B48">
        <w:rPr>
          <w:bCs/>
          <w:noProof/>
        </w:rPr>
        <w:t>[25]</w:t>
      </w:r>
      <w:r w:rsidR="00175179" w:rsidRPr="00622CB6">
        <w:rPr>
          <w:bCs/>
        </w:rPr>
        <w:fldChar w:fldCharType="end"/>
      </w:r>
      <w:r w:rsidR="00175179">
        <w:rPr>
          <w:bCs/>
        </w:rPr>
        <w:t xml:space="preserve"> </w:t>
      </w:r>
      <w:r w:rsidRPr="00622CB6">
        <w:t xml:space="preserve">that the core temperature of bare hands is approximately 10 °C lower than </w:t>
      </w:r>
      <w:r>
        <w:t xml:space="preserve">the </w:t>
      </w:r>
      <w:r w:rsidRPr="00622CB6">
        <w:t>rectal temperature</w:t>
      </w:r>
      <w:r w:rsidRPr="00622CB6" w:rsidDel="000F63BB">
        <w:t xml:space="preserve"> </w:t>
      </w:r>
      <w:r>
        <w:t>under</w:t>
      </w:r>
      <w:r w:rsidRPr="00622CB6">
        <w:t xml:space="preserve"> 20 °C</w:t>
      </w:r>
      <w:r>
        <w:t xml:space="preserve"> of </w:t>
      </w:r>
      <w:r w:rsidRPr="00622CB6">
        <w:t>room temperature</w:t>
      </w:r>
      <w:r>
        <w:t>.</w:t>
      </w:r>
      <w:r w:rsidRPr="00622CB6">
        <w:t xml:space="preserve"> </w:t>
      </w:r>
      <w:r>
        <w:t xml:space="preserve">This is </w:t>
      </w:r>
      <w:r w:rsidRPr="00622CB6">
        <w:t>because</w:t>
      </w:r>
      <w:r>
        <w:t xml:space="preserve"> </w:t>
      </w:r>
      <w:r w:rsidRPr="00622CB6">
        <w:t xml:space="preserve">peripheral arterial blood temperature decreases in cold </w:t>
      </w:r>
      <w:r>
        <w:t>conditions</w:t>
      </w:r>
      <w:r w:rsidRPr="00622CB6">
        <w:t xml:space="preserve"> and th</w:t>
      </w:r>
      <w:r>
        <w:t>e blood temperature</w:t>
      </w:r>
      <w:r w:rsidRPr="00622CB6">
        <w:t xml:space="preserve"> in the extremities is lower than that in the trunk </w:t>
      </w:r>
      <w:r w:rsidRPr="00622CB6">
        <w:rPr>
          <w:bCs/>
        </w:rPr>
        <w:fldChar w:fldCharType="begin" w:fldLock="1"/>
      </w:r>
      <w:r w:rsidR="007B2B48">
        <w:rPr>
          <w:bCs/>
        </w:rPr>
        <w:instrText>ADDIN CSL_CITATION {"citationItems":[{"id":"ITEM-1","itemData":{"author":[{"dropping-particle":"","family":"Nakamura","given":"Teruo","non-dropping-particle":"","parse-names":false,"suffix":""}],"id":"ITEM-1","issued":{"date-parts":[["1981"]]},"publisher":"Rikogakusha Publishing Co.,Ltd.,","publisher-place":"Tokyo","title":"Thermophysiology","type":"book"},"uris":["http://www.mendeley.com/documents/?uuid=de276401-b346-4dd2-ad60-4a7d2db8fe42"]}],"mendeley":{"formattedCitation":"[25]","plainTextFormattedCitation":"[25]","previouslyFormattedCitation":"[25]"},"properties":{"noteIndex":0},"schema":"https://github.com/citation-style-language/schema/raw/master/csl-citation.json"}</w:instrText>
      </w:r>
      <w:r w:rsidRPr="00622CB6">
        <w:rPr>
          <w:bCs/>
        </w:rPr>
        <w:fldChar w:fldCharType="separate"/>
      </w:r>
      <w:r w:rsidR="007B2B48" w:rsidRPr="007B2B48">
        <w:rPr>
          <w:bCs/>
          <w:noProof/>
        </w:rPr>
        <w:t>[25]</w:t>
      </w:r>
      <w:r w:rsidRPr="00622CB6">
        <w:rPr>
          <w:bCs/>
        </w:rPr>
        <w:fldChar w:fldCharType="end"/>
      </w:r>
      <w:r w:rsidRPr="00622CB6">
        <w:t xml:space="preserve">. Therefore, the present model needs to set the core temperature </w:t>
      </w:r>
      <w:r w:rsidRPr="00622CB6">
        <w:rPr>
          <w:i/>
          <w:iCs/>
        </w:rPr>
        <w:t>T</w:t>
      </w:r>
      <w:r w:rsidRPr="00756030">
        <w:rPr>
          <w:vertAlign w:val="subscript"/>
        </w:rPr>
        <w:t>cr</w:t>
      </w:r>
      <w:r w:rsidRPr="00622CB6">
        <w:t xml:space="preserve"> for each body part when a local body part is examined. In this study, </w:t>
      </w:r>
      <w:r>
        <w:t xml:space="preserve">we used </w:t>
      </w:r>
      <w:r w:rsidR="00175179">
        <w:t>a</w:t>
      </w:r>
      <w:r w:rsidRPr="00622CB6">
        <w:t xml:space="preserve"> thermoregulation model JOS-3 </w:t>
      </w:r>
      <w:r w:rsidRPr="00622CB6">
        <w:fldChar w:fldCharType="begin" w:fldLock="1"/>
      </w:r>
      <w:r w:rsidR="007B2B48">
        <w:instrText>ADDIN CSL_CITATION {"citationItems":[{"id":"ITEM-1","itemData":{"DOI":"10.1016/j.enbuild.2020.110575","ISSN":"03787788","author":[{"dropping-particle":"","family":"Takahashi","given":"Yoshito","non-dropping-particle":"","parse-names":false,"suffix":""},{"dropping-particle":"","family":"Nomoto","given":"Akihisa","non-dropping-particle":"","parse-names":false,"suffix":""},{"dropping-particle":"","family":"Yoda","given":"Shu","non-dropping-particle":"","parse-names":false,"suffix":""},{"dropping-particle":"","family":"Hisayama","given":"Ryo","non-dropping-particle":"","parse-names":false,"suffix":""},{"dropping-particle":"","family":"Ogata","given":"Masayuki","non-dropping-particle":"","parse-names":false,"suffix":""},{"dropping-particle":"","family":"Ozeki","given":"Yoshiichi","non-dropping-particle":"","parse-names":false,"suffix":""},{"dropping-particle":"","family":"Tanabe","given":"Shin-ichi","non-dropping-particle":"","parse-names":false,"suffix":""}],"container-title":"Energy and Buildings","id":"ITEM-1","issue":"15","issued":{"date-parts":[["2021"]]},"page":"110575","publisher":"Elsevier","title":"Thermoregulation model JOS-3 with new open source code","type":"article-journal","volume":"231"},"uris":["http://www.mendeley.com/documents/?uuid=432a8fd3-8748-3db0-a3e1-3ab423a10f4a"]}],"mendeley":{"formattedCitation":"[26]","plainTextFormattedCitation":"[26]","previouslyFormattedCitation":"[26]"},"properties":{"noteIndex":0},"schema":"https://github.com/citation-style-language/schema/raw/master/csl-citation.json"}</w:instrText>
      </w:r>
      <w:r w:rsidRPr="00622CB6">
        <w:fldChar w:fldCharType="separate"/>
      </w:r>
      <w:r w:rsidR="007B2B48" w:rsidRPr="007B2B48">
        <w:rPr>
          <w:noProof/>
        </w:rPr>
        <w:t>[26]</w:t>
      </w:r>
      <w:r w:rsidRPr="00622CB6">
        <w:fldChar w:fldCharType="end"/>
      </w:r>
      <w:r w:rsidRPr="00A52CF6">
        <w:t xml:space="preserve"> </w:t>
      </w:r>
      <w:r>
        <w:t xml:space="preserve">to calculate subject’s </w:t>
      </w:r>
      <w:r w:rsidRPr="00622CB6">
        <w:t>physiological state</w:t>
      </w:r>
      <w:r>
        <w:t xml:space="preserve"> </w:t>
      </w:r>
      <w:r w:rsidRPr="00622CB6">
        <w:t>during the experiment</w:t>
      </w:r>
      <w:r>
        <w:t>. This model</w:t>
      </w:r>
      <w:r w:rsidRPr="00622CB6">
        <w:t xml:space="preserve"> divides the human body into 17 parts and predicts</w:t>
      </w:r>
      <w:r w:rsidR="00175179">
        <w:t xml:space="preserve"> </w:t>
      </w:r>
      <w:r w:rsidRPr="00622CB6">
        <w:t>the</w:t>
      </w:r>
      <w:r>
        <w:t>rmal</w:t>
      </w:r>
      <w:r w:rsidRPr="00622CB6">
        <w:t xml:space="preserve"> physiology of each body par</w:t>
      </w:r>
      <w:r>
        <w:t>t. T</w:t>
      </w:r>
      <w:r w:rsidRPr="00622CB6">
        <w:t>he local core temperature</w:t>
      </w:r>
      <w:r w:rsidR="00175179">
        <w:t xml:space="preserve"> </w:t>
      </w:r>
      <w:r w:rsidRPr="00622CB6">
        <w:rPr>
          <w:i/>
          <w:iCs/>
        </w:rPr>
        <w:t>T</w:t>
      </w:r>
      <w:r w:rsidRPr="00756030">
        <w:rPr>
          <w:vertAlign w:val="subscript"/>
        </w:rPr>
        <w:t>cr</w:t>
      </w:r>
      <w:r w:rsidRPr="00622CB6">
        <w:t xml:space="preserve"> </w:t>
      </w:r>
      <w:r w:rsidR="00175179">
        <w:t>calculated by JOS-3 model</w:t>
      </w:r>
      <w:r w:rsidR="00175179" w:rsidRPr="00622CB6">
        <w:t xml:space="preserve"> </w:t>
      </w:r>
      <w:r w:rsidRPr="00622CB6">
        <w:t xml:space="preserve">was used as </w:t>
      </w:r>
      <w:r w:rsidR="00705F15">
        <w:t>one of the</w:t>
      </w:r>
      <w:r w:rsidRPr="00622CB6">
        <w:t xml:space="preserve"> boundary </w:t>
      </w:r>
      <w:r w:rsidR="00705F15" w:rsidRPr="00622CB6">
        <w:t>conditions</w:t>
      </w:r>
      <w:r w:rsidRPr="00622CB6">
        <w:t xml:space="preserve"> of th</w:t>
      </w:r>
      <w:r>
        <w:t>e PSI</w:t>
      </w:r>
      <w:r w:rsidRPr="00622CB6">
        <w:t xml:space="preserve"> model</w:t>
      </w:r>
      <w:r>
        <w:t xml:space="preserve">, </w:t>
      </w:r>
      <w:r w:rsidRPr="00622CB6">
        <w:t xml:space="preserve">as </w:t>
      </w:r>
      <w:r>
        <w:t xml:space="preserve">shown </w:t>
      </w:r>
      <w:r>
        <w:lastRenderedPageBreak/>
        <w:t xml:space="preserve">in </w:t>
      </w:r>
      <w:r w:rsidRPr="00622CB6">
        <w:t xml:space="preserve">Eq. </w:t>
      </w:r>
      <w:r>
        <w:fldChar w:fldCharType="begin"/>
      </w:r>
      <w:r>
        <w:instrText xml:space="preserve"> REF _Ref152150571 \h </w:instrText>
      </w:r>
      <w:r>
        <w:fldChar w:fldCharType="separate"/>
      </w:r>
      <w:r w:rsidR="003A633B" w:rsidRPr="00366403">
        <w:t>(</w:t>
      </w:r>
      <w:r w:rsidR="003A633B">
        <w:rPr>
          <w:noProof/>
        </w:rPr>
        <w:t>7</w:t>
      </w:r>
      <w:r w:rsidR="003A633B" w:rsidRPr="00366403">
        <w:t>)</w:t>
      </w:r>
      <w:r>
        <w:fldChar w:fldCharType="end"/>
      </w:r>
      <w:r w:rsidRPr="00622CB6">
        <w:t xml:space="preserve">. </w:t>
      </w:r>
      <w:r>
        <w:t xml:space="preserve">We used JOS-3 model in </w:t>
      </w:r>
      <w:r w:rsidRPr="00306BBD">
        <w:rPr>
          <w:i/>
          <w:iCs/>
        </w:rPr>
        <w:t>pythermalcomfort</w:t>
      </w:r>
      <w:r>
        <w:t xml:space="preserve">, a </w:t>
      </w:r>
      <w:r w:rsidR="00134F2C">
        <w:t>Python</w:t>
      </w:r>
      <w:r>
        <w:t xml:space="preserve"> package to calculate thermal comfort indices (version 2.8.10) </w:t>
      </w:r>
      <w:r>
        <w:fldChar w:fldCharType="begin" w:fldLock="1"/>
      </w:r>
      <w:r w:rsidR="007B2B48">
        <w:instrText>ADDIN CSL_CITATION {"citationItems":[{"id":"ITEM-1","itemData":{"DOI":"10.1016/J.SOFTX.2020.100578","ISSN":"2352-7110","abstract":"We developed pythermalcomfort, a Python package that allows users to calculate the most common thermal comfort indices in compliance with the main thermal comfort standards. For example, pythermalcomfort can be used to calculate: whole body thermal comfort indices (e.g., Predicted Mean Vote, adaptive models, Standard Equivalent Temperature), local discomfort, clothing insulation, and psychrometric properties of air. All pythermalcomfort functions have been validated against the reference tables provided in the corresponding thermal comfort standards. We have developed documentation, examples and tutorial videos to guide users on how to use our package. pythermalcomfort allows researchers and professionals to accurately perform complex thermal comfort calculations without the need of re-writing the programming code. With Python being among the most widely utilized programming languages and pythermalcomfort being the only Python library which includes a comprehensive list of thermal comfort functions, we believe that pythermalcomfort will have a significant impact on both the research and industrial communities.","author":[{"dropping-particle":"","family":"Tartarini","given":"Federico","non-dropping-particle":"","parse-names":false,"suffix":""},{"dropping-particle":"","family":"Schiavon","given":"Stefano","non-dropping-particle":"","parse-names":false,"suffix":""}],"container-title":"SoftwareX","id":"ITEM-1","issued":{"date-parts":[["2020","7","1"]]},"page":"100578","publisher":"Elsevier","title":"pythermalcomfort: A Python package for thermal comfort research","type":"article-journal","volume":"12"},"uris":["http://www.mendeley.com/documents/?uuid=57d4f04b-3bf2-31f8-8ab4-3d91683c9c5f"]}],"mendeley":{"formattedCitation":"[27]","plainTextFormattedCitation":"[27]","previouslyFormattedCitation":"[27]"},"properties":{"noteIndex":0},"schema":"https://github.com/citation-style-language/schema/raw/master/csl-citation.json"}</w:instrText>
      </w:r>
      <w:r>
        <w:fldChar w:fldCharType="separate"/>
      </w:r>
      <w:r w:rsidR="007B2B48" w:rsidRPr="007B2B48">
        <w:rPr>
          <w:noProof/>
        </w:rPr>
        <w:t>[27]</w:t>
      </w:r>
      <w:r>
        <w:fldChar w:fldCharType="end"/>
      </w:r>
      <w:r>
        <w:t xml:space="preserve">. </w:t>
      </w:r>
      <w:r w:rsidRPr="00622CB6">
        <w:t xml:space="preserve">The heat exchange between the skin surface and </w:t>
      </w:r>
      <w:r w:rsidR="00EC3B0A">
        <w:t xml:space="preserve">the </w:t>
      </w:r>
      <w:r w:rsidRPr="00622CB6">
        <w:t xml:space="preserve">ambient environment occurs through </w:t>
      </w:r>
      <w:r w:rsidR="00344CD5">
        <w:t xml:space="preserve">three factors: </w:t>
      </w:r>
      <w:r w:rsidRPr="00622CB6">
        <w:t>convection with the ambient air</w:t>
      </w:r>
      <w:r w:rsidR="00344CD5">
        <w:t xml:space="preserve">, </w:t>
      </w:r>
      <w:r w:rsidRPr="00622CB6">
        <w:t>radiation with the surrounding surfaces,</w:t>
      </w:r>
      <w:r w:rsidR="00344CD5">
        <w:t xml:space="preserve"> and spectral irradiance, </w:t>
      </w:r>
      <w:r w:rsidRPr="00622CB6">
        <w:t xml:space="preserve">as shown in Eq. </w:t>
      </w:r>
      <w:r>
        <w:fldChar w:fldCharType="begin"/>
      </w:r>
      <w:r>
        <w:instrText xml:space="preserve"> REF _Ref152150590 \h </w:instrText>
      </w:r>
      <w:r>
        <w:fldChar w:fldCharType="separate"/>
      </w:r>
      <w:r w:rsidR="003A633B" w:rsidRPr="00366403">
        <w:t>(</w:t>
      </w:r>
      <w:r w:rsidR="003A633B">
        <w:rPr>
          <w:noProof/>
        </w:rPr>
        <w:t>8</w:t>
      </w:r>
      <w:r w:rsidR="003A633B" w:rsidRPr="00366403">
        <w:t>)</w:t>
      </w:r>
      <w:r>
        <w:fldChar w:fldCharType="end"/>
      </w:r>
      <w:r w:rsidRPr="00622CB6">
        <w:t xml:space="preserve"> </w:t>
      </w:r>
      <w:r w:rsidRPr="00622CB6">
        <w:fldChar w:fldCharType="begin" w:fldLock="1"/>
      </w:r>
      <w:r w:rsidR="007B2B48">
        <w:instrText>ADDIN CSL_CITATION {"citationItems":[{"id":"ITEM-1","itemData":{"ISBN":"aaaaaaaaaaaaaaa","id":"ITEM-1","issued":{"date-parts":[["2005"]]},"publisher":"Maruzen Publishing Co.,Ltd.","publisher-place":"Tokyo","title":"Heat transfer, The Japan society of mechanical engineers","type":"book"},"uris":["http://www.mendeley.com/documents/?uuid=041b12e2-c534-3325-9ba0-bbeb75d5e720"]}],"mendeley":{"formattedCitation":"[28]","plainTextFormattedCitation":"[28]","previouslyFormattedCitation":"[28]"},"properties":{"noteIndex":0},"schema":"https://github.com/citation-style-language/schema/raw/master/csl-citation.json"}</w:instrText>
      </w:r>
      <w:r w:rsidRPr="00622CB6">
        <w:fldChar w:fldCharType="separate"/>
      </w:r>
      <w:r w:rsidR="007B2B48" w:rsidRPr="007B2B48">
        <w:rPr>
          <w:noProof/>
        </w:rPr>
        <w:t>[28]</w:t>
      </w:r>
      <w:r w:rsidRPr="00622CB6">
        <w:fldChar w:fldCharType="end"/>
      </w:r>
      <w:r w:rsidRPr="00622CB6">
        <w:t xml:space="preserve">. Convective heat transfer </w:t>
      </w:r>
      <w:r>
        <w:t xml:space="preserve">is </w:t>
      </w:r>
      <w:r w:rsidRPr="00622CB6">
        <w:rPr>
          <w:szCs w:val="21"/>
        </w:rPr>
        <w:t xml:space="preserve">calculated as a product of temperature difference between skin surface and the ambient air </w:t>
      </w:r>
      <w:r w:rsidRPr="00622CB6">
        <w:rPr>
          <w:i/>
          <w:iCs/>
          <w:szCs w:val="21"/>
        </w:rPr>
        <w:t>T</w:t>
      </w:r>
      <w:r w:rsidRPr="00756030">
        <w:rPr>
          <w:szCs w:val="21"/>
          <w:vertAlign w:val="subscript"/>
        </w:rPr>
        <w:t>sk</w:t>
      </w:r>
      <w:r w:rsidR="00344CD5" w:rsidRPr="00344CD5">
        <w:t>−</w:t>
      </w:r>
      <w:r w:rsidR="00344CD5" w:rsidRPr="00622CB6">
        <w:rPr>
          <w:i/>
          <w:iCs/>
          <w:szCs w:val="21"/>
        </w:rPr>
        <w:t>T</w:t>
      </w:r>
      <w:r w:rsidR="00344CD5" w:rsidRPr="00756030">
        <w:rPr>
          <w:szCs w:val="21"/>
          <w:vertAlign w:val="subscript"/>
        </w:rPr>
        <w:t>a</w:t>
      </w:r>
      <w:r w:rsidRPr="00622CB6">
        <w:rPr>
          <w:szCs w:val="21"/>
        </w:rPr>
        <w:t xml:space="preserve"> and </w:t>
      </w:r>
      <w:r w:rsidRPr="00622CB6">
        <w:rPr>
          <w:color w:val="000000" w:themeColor="text1"/>
        </w:rPr>
        <w:t xml:space="preserve">its coefficient </w:t>
      </w:r>
      <w:r w:rsidRPr="00622CB6">
        <w:rPr>
          <w:i/>
          <w:iCs/>
          <w:color w:val="000000" w:themeColor="text1"/>
        </w:rPr>
        <w:t>h</w:t>
      </w:r>
      <w:r w:rsidRPr="00756030">
        <w:rPr>
          <w:color w:val="000000" w:themeColor="text1"/>
          <w:vertAlign w:val="subscript"/>
        </w:rPr>
        <w:t>c</w:t>
      </w:r>
      <w:r w:rsidRPr="00622CB6">
        <w:rPr>
          <w:color w:val="000000" w:themeColor="text1"/>
        </w:rPr>
        <w:t xml:space="preserve">. </w:t>
      </w:r>
      <w:r w:rsidRPr="00622CB6">
        <w:t>Radiant heat transfer</w:t>
      </w:r>
      <w:r>
        <w:t xml:space="preserve"> is </w:t>
      </w:r>
      <w:r w:rsidRPr="00622CB6">
        <w:rPr>
          <w:szCs w:val="21"/>
        </w:rPr>
        <w:t>calculated using Stefan–Boltzmann constant σ, emissivity of the skin surface in the long-wavelength range</w:t>
      </w:r>
      <w:r>
        <w:rPr>
          <w:szCs w:val="21"/>
        </w:rPr>
        <w:t xml:space="preserve"> </w:t>
      </w:r>
      <w:r w:rsidRPr="00622CB6">
        <w:rPr>
          <w:szCs w:val="21"/>
        </w:rPr>
        <w:t xml:space="preserve">ε, skin temperature </w:t>
      </w:r>
      <w:r w:rsidRPr="00622CB6">
        <w:rPr>
          <w:i/>
          <w:iCs/>
          <w:szCs w:val="21"/>
        </w:rPr>
        <w:t>T</w:t>
      </w:r>
      <w:r w:rsidRPr="00756030">
        <w:rPr>
          <w:szCs w:val="21"/>
          <w:vertAlign w:val="subscript"/>
        </w:rPr>
        <w:t>sk</w:t>
      </w:r>
      <w:r w:rsidRPr="00622CB6">
        <w:rPr>
          <w:szCs w:val="21"/>
        </w:rPr>
        <w:t xml:space="preserve">, and mean radiant temperature </w:t>
      </w:r>
      <w:r w:rsidRPr="00622CB6">
        <w:rPr>
          <w:i/>
          <w:iCs/>
          <w:szCs w:val="21"/>
        </w:rPr>
        <w:t>T</w:t>
      </w:r>
      <w:r w:rsidRPr="00756030">
        <w:rPr>
          <w:szCs w:val="21"/>
          <w:vertAlign w:val="subscript"/>
        </w:rPr>
        <w:t>mrt</w:t>
      </w:r>
      <w:r w:rsidRPr="00622CB6">
        <w:rPr>
          <w:szCs w:val="21"/>
        </w:rPr>
        <w:t>.</w:t>
      </w:r>
    </w:p>
    <w:tbl>
      <w:tblPr>
        <w:tblStyle w:val="OldDefaultTableStyle"/>
        <w:tblW w:w="5000" w:type="pct"/>
        <w:tblInd w:w="5" w:type="dxa"/>
        <w:tblLook w:val="04A0" w:firstRow="1" w:lastRow="0" w:firstColumn="1" w:lastColumn="0" w:noHBand="0" w:noVBand="1"/>
      </w:tblPr>
      <w:tblGrid>
        <w:gridCol w:w="676"/>
        <w:gridCol w:w="8318"/>
        <w:gridCol w:w="644"/>
      </w:tblGrid>
      <w:tr w:rsidR="00E93D2B" w:rsidRPr="007D1177" w14:paraId="331BC580" w14:textId="77777777" w:rsidTr="00344CD5">
        <w:trPr>
          <w:trHeight w:val="864"/>
        </w:trPr>
        <w:tc>
          <w:tcPr>
            <w:tcW w:w="351" w:type="pct"/>
            <w:vAlign w:val="center"/>
          </w:tcPr>
          <w:p w14:paraId="79E65FB5" w14:textId="77777777" w:rsidR="00E93D2B" w:rsidRDefault="00E93D2B" w:rsidP="00344CD5">
            <w:pPr>
              <w:pStyle w:val="a3"/>
            </w:pPr>
          </w:p>
        </w:tc>
        <w:tc>
          <w:tcPr>
            <w:tcW w:w="4315" w:type="pct"/>
            <w:vAlign w:val="center"/>
          </w:tcPr>
          <w:p w14:paraId="15F29B3E" w14:textId="1BB02E55" w:rsidR="00E93D2B" w:rsidRDefault="00344CD5" w:rsidP="00344CD5">
            <w:pPr>
              <w:pStyle w:val="a3"/>
            </w:pPr>
            <m:oMathPara>
              <m:oMath>
                <m:r>
                  <m:t>T</m:t>
                </m:r>
                <m:d>
                  <m:dPr>
                    <m:ctrlPr/>
                  </m:dPr>
                  <m:e>
                    <m:r>
                      <m:t>x</m:t>
                    </m:r>
                    <m:r>
                      <m:rPr>
                        <m:sty m:val="p"/>
                      </m:rPr>
                      <m:t xml:space="preserve">=5.4 </m:t>
                    </m:r>
                    <m:r>
                      <m:t>mm</m:t>
                    </m:r>
                    <m:r>
                      <m:rPr>
                        <m:sty m:val="p"/>
                      </m:rPr>
                      <m:t xml:space="preserve">, </m:t>
                    </m:r>
                    <m:r>
                      <m:t>t</m:t>
                    </m:r>
                  </m:e>
                </m:d>
                <m:r>
                  <m:rPr>
                    <m:sty m:val="p"/>
                  </m:rPr>
                  <m:t>=</m:t>
                </m:r>
                <m:sSub>
                  <m:sSubPr>
                    <m:ctrlPr/>
                  </m:sSubPr>
                  <m:e>
                    <m:r>
                      <m:t>T</m:t>
                    </m:r>
                  </m:e>
                  <m:sub>
                    <m:r>
                      <m:t>cr</m:t>
                    </m:r>
                  </m:sub>
                </m:sSub>
              </m:oMath>
            </m:oMathPara>
          </w:p>
        </w:tc>
        <w:tc>
          <w:tcPr>
            <w:tcW w:w="334" w:type="pct"/>
            <w:vAlign w:val="center"/>
          </w:tcPr>
          <w:p w14:paraId="173A5000" w14:textId="02BDFCC5" w:rsidR="00E93D2B" w:rsidRPr="00366403" w:rsidRDefault="00E93D2B" w:rsidP="00344CD5">
            <w:pPr>
              <w:pStyle w:val="a3"/>
            </w:pPr>
            <w:bookmarkStart w:id="23" w:name="_Ref152150571"/>
            <w:r w:rsidRPr="00366403">
              <w:t>(</w:t>
            </w:r>
            <w:fldSimple w:instr=" SEQ Equation \* ARABIC ">
              <w:r w:rsidR="003A633B">
                <w:rPr>
                  <w:noProof/>
                </w:rPr>
                <w:t>7</w:t>
              </w:r>
            </w:fldSimple>
            <w:r w:rsidRPr="00366403">
              <w:t>)</w:t>
            </w:r>
            <w:bookmarkEnd w:id="23"/>
          </w:p>
        </w:tc>
      </w:tr>
      <w:tr w:rsidR="00E93D2B" w:rsidRPr="007D1177" w14:paraId="54DBB243" w14:textId="77777777" w:rsidTr="00344CD5">
        <w:trPr>
          <w:trHeight w:val="864"/>
        </w:trPr>
        <w:tc>
          <w:tcPr>
            <w:tcW w:w="351" w:type="pct"/>
            <w:vAlign w:val="center"/>
          </w:tcPr>
          <w:p w14:paraId="4B748D80" w14:textId="77777777" w:rsidR="00E93D2B" w:rsidRDefault="00E93D2B" w:rsidP="00344CD5">
            <w:pPr>
              <w:pStyle w:val="a3"/>
            </w:pPr>
          </w:p>
        </w:tc>
        <w:tc>
          <w:tcPr>
            <w:tcW w:w="4315" w:type="pct"/>
            <w:vAlign w:val="center"/>
          </w:tcPr>
          <w:p w14:paraId="516544B6" w14:textId="7DE17013" w:rsidR="00E93D2B" w:rsidRDefault="00E93D2B" w:rsidP="00344CD5">
            <w:pPr>
              <w:pStyle w:val="a3"/>
            </w:pPr>
            <m:oMathPara>
              <m:oMath>
                <m:r>
                  <m:rPr>
                    <m:sty m:val="p"/>
                  </m:rPr>
                  <m:t>-</m:t>
                </m:r>
                <m:r>
                  <m:t>k</m:t>
                </m:r>
                <m:f>
                  <m:fPr>
                    <m:ctrlPr>
                      <w:rPr>
                        <w:iCs/>
                      </w:rPr>
                    </m:ctrlPr>
                  </m:fPr>
                  <m:num>
                    <m:sSub>
                      <m:sSubPr>
                        <m:ctrlPr/>
                      </m:sSubPr>
                      <m:e>
                        <m:r>
                          <m:t>∂T</m:t>
                        </m:r>
                      </m:e>
                      <m:sub>
                        <m:r>
                          <m:t>sk</m:t>
                        </m:r>
                      </m:sub>
                    </m:sSub>
                    <m:d>
                      <m:dPr>
                        <m:ctrlPr/>
                      </m:dPr>
                      <m:e>
                        <m:r>
                          <m:t>t</m:t>
                        </m:r>
                      </m:e>
                    </m:d>
                  </m:num>
                  <m:den>
                    <m:r>
                      <m:t>∂x</m:t>
                    </m:r>
                  </m:den>
                </m:f>
                <m:r>
                  <m:rPr>
                    <m:sty m:val="p"/>
                  </m:rPr>
                  <m:t xml:space="preserve">= </m:t>
                </m:r>
                <m:sSub>
                  <m:sSubPr>
                    <m:ctrlPr/>
                  </m:sSubPr>
                  <m:e>
                    <m:r>
                      <m:t>h</m:t>
                    </m:r>
                  </m:e>
                  <m:sub>
                    <m:r>
                      <m:t>c</m:t>
                    </m:r>
                  </m:sub>
                </m:sSub>
                <m:d>
                  <m:dPr>
                    <m:begChr m:val="{"/>
                    <m:endChr m:val="}"/>
                    <m:ctrlPr>
                      <w:rPr>
                        <w:iCs/>
                      </w:rPr>
                    </m:ctrlPr>
                  </m:dPr>
                  <m:e>
                    <m:sSub>
                      <m:sSubPr>
                        <m:ctrlPr/>
                      </m:sSubPr>
                      <m:e>
                        <m:r>
                          <m:t>T</m:t>
                        </m:r>
                      </m:e>
                      <m:sub>
                        <m:r>
                          <m:t>sk</m:t>
                        </m:r>
                      </m:sub>
                    </m:sSub>
                    <m:d>
                      <m:dPr>
                        <m:ctrlPr/>
                      </m:dPr>
                      <m:e>
                        <m:r>
                          <m:t>t</m:t>
                        </m:r>
                      </m:e>
                    </m:d>
                    <m:r>
                      <m:rPr>
                        <m:sty m:val="p"/>
                      </m:rPr>
                      <m:t>-</m:t>
                    </m:r>
                    <m:sSub>
                      <m:sSubPr>
                        <m:ctrlPr/>
                      </m:sSubPr>
                      <m:e>
                        <m:r>
                          <m:t>T</m:t>
                        </m:r>
                      </m:e>
                      <m:sub>
                        <m:r>
                          <m:t>a</m:t>
                        </m:r>
                      </m:sub>
                    </m:sSub>
                    <m:d>
                      <m:dPr>
                        <m:ctrlPr/>
                      </m:dPr>
                      <m:e>
                        <m:r>
                          <m:t>t</m:t>
                        </m:r>
                      </m:e>
                    </m:d>
                  </m:e>
                </m:d>
                <m:r>
                  <m:rPr>
                    <m:sty m:val="p"/>
                  </m:rPr>
                  <m:t>+</m:t>
                </m:r>
                <m:r>
                  <m:t>σε</m:t>
                </m:r>
                <m:d>
                  <m:dPr>
                    <m:begChr m:val="["/>
                    <m:endChr m:val="]"/>
                    <m:ctrlPr>
                      <w:rPr>
                        <w:iCs/>
                      </w:rPr>
                    </m:ctrlPr>
                  </m:dPr>
                  <m:e>
                    <m:d>
                      <m:dPr>
                        <m:begChr m:val="{"/>
                        <m:endChr m:val="}"/>
                        <m:ctrlPr>
                          <w:rPr>
                            <w:iCs/>
                          </w:rPr>
                        </m:ctrlPr>
                      </m:dPr>
                      <m:e>
                        <m:sSup>
                          <m:sSupPr>
                            <m:ctrlPr/>
                          </m:sSupPr>
                          <m:e>
                            <m:d>
                              <m:dPr>
                                <m:ctrlPr/>
                              </m:dPr>
                              <m:e>
                                <m:sSub>
                                  <m:sSubPr>
                                    <m:ctrlPr/>
                                  </m:sSubPr>
                                  <m:e>
                                    <m:r>
                                      <m:t>T</m:t>
                                    </m:r>
                                  </m:e>
                                  <m:sub>
                                    <m:r>
                                      <m:t>sk</m:t>
                                    </m:r>
                                  </m:sub>
                                </m:sSub>
                                <m:d>
                                  <m:dPr>
                                    <m:ctrlPr/>
                                  </m:dPr>
                                  <m:e>
                                    <m:r>
                                      <m:t>t</m:t>
                                    </m:r>
                                  </m:e>
                                </m:d>
                                <m:r>
                                  <m:rPr>
                                    <m:sty m:val="p"/>
                                  </m:rPr>
                                  <m:t>+273.15</m:t>
                                </m:r>
                              </m:e>
                            </m:d>
                          </m:e>
                          <m:sup>
                            <m:r>
                              <m:rPr>
                                <m:sty m:val="p"/>
                              </m:rPr>
                              <m:t>4</m:t>
                            </m:r>
                          </m:sup>
                        </m:sSup>
                      </m:e>
                    </m:d>
                    <m:r>
                      <m:rPr>
                        <m:sty m:val="p"/>
                      </m:rPr>
                      <m:t>-</m:t>
                    </m:r>
                    <m:d>
                      <m:dPr>
                        <m:begChr m:val="{"/>
                        <m:endChr m:val="}"/>
                        <m:ctrlPr>
                          <w:rPr>
                            <w:iCs/>
                          </w:rPr>
                        </m:ctrlPr>
                      </m:dPr>
                      <m:e>
                        <m:sSup>
                          <m:sSupPr>
                            <m:ctrlPr/>
                          </m:sSupPr>
                          <m:e>
                            <m:d>
                              <m:dPr>
                                <m:ctrlPr/>
                              </m:dPr>
                              <m:e>
                                <m:sSub>
                                  <m:sSubPr>
                                    <m:ctrlPr/>
                                  </m:sSubPr>
                                  <m:e>
                                    <m:r>
                                      <m:t>T</m:t>
                                    </m:r>
                                  </m:e>
                                  <m:sub>
                                    <m:r>
                                      <m:t>mrt</m:t>
                                    </m:r>
                                  </m:sub>
                                </m:sSub>
                                <m:d>
                                  <m:dPr>
                                    <m:ctrlPr/>
                                  </m:dPr>
                                  <m:e>
                                    <m:r>
                                      <m:t>t</m:t>
                                    </m:r>
                                  </m:e>
                                </m:d>
                                <m:r>
                                  <m:rPr>
                                    <m:sty m:val="p"/>
                                  </m:rPr>
                                  <m:t>+273.15</m:t>
                                </m:r>
                              </m:e>
                            </m:d>
                          </m:e>
                          <m:sup>
                            <m:r>
                              <m:rPr>
                                <m:sty m:val="p"/>
                              </m:rPr>
                              <m:t>4</m:t>
                            </m:r>
                          </m:sup>
                        </m:sSup>
                      </m:e>
                    </m:d>
                  </m:e>
                </m:d>
                <m:r>
                  <m:t>-</m:t>
                </m:r>
                <m:d>
                  <m:dPr>
                    <m:ctrlPr/>
                  </m:dPr>
                  <m:e>
                    <m:r>
                      <m:rPr>
                        <m:sty m:val="p"/>
                      </m:rPr>
                      <m:t>1-</m:t>
                    </m:r>
                    <m:sSub>
                      <m:sSubPr>
                        <m:ctrlPr/>
                      </m:sSubPr>
                      <m:e>
                        <m:r>
                          <m:t>R</m:t>
                        </m:r>
                      </m:e>
                      <m:sub>
                        <m:r>
                          <m:t>λ</m:t>
                        </m:r>
                      </m:sub>
                    </m:sSub>
                  </m:e>
                </m:d>
                <m:r>
                  <m:rPr>
                    <m:sty m:val="p"/>
                  </m:rPr>
                  <m:t xml:space="preserve"> </m:t>
                </m:r>
                <m:sSub>
                  <m:sSubPr>
                    <m:ctrlPr/>
                  </m:sSubPr>
                  <m:e>
                    <m:r>
                      <m:t>q</m:t>
                    </m:r>
                  </m:e>
                  <m:sub>
                    <m:r>
                      <m:t>ir</m:t>
                    </m:r>
                    <m:r>
                      <m:rPr>
                        <m:sty m:val="p"/>
                      </m:rPr>
                      <m:t>,</m:t>
                    </m:r>
                    <m:r>
                      <m:t>λ</m:t>
                    </m:r>
                  </m:sub>
                </m:sSub>
                <m:r>
                  <m:rPr>
                    <m:sty m:val="p"/>
                  </m:rPr>
                  <m:t>(</m:t>
                </m:r>
                <m:r>
                  <m:t>x</m:t>
                </m:r>
                <m:r>
                  <m:rPr>
                    <m:sty m:val="p"/>
                  </m:rPr>
                  <m:t>=0)</m:t>
                </m:r>
              </m:oMath>
            </m:oMathPara>
          </w:p>
        </w:tc>
        <w:tc>
          <w:tcPr>
            <w:tcW w:w="334" w:type="pct"/>
            <w:vAlign w:val="center"/>
          </w:tcPr>
          <w:p w14:paraId="3509D275" w14:textId="44D9DF6F" w:rsidR="00E93D2B" w:rsidRPr="00366403" w:rsidRDefault="00E93D2B" w:rsidP="00344CD5">
            <w:pPr>
              <w:pStyle w:val="a3"/>
            </w:pPr>
            <w:bookmarkStart w:id="24" w:name="_Ref152150590"/>
            <w:r w:rsidRPr="00366403">
              <w:t>(</w:t>
            </w:r>
            <w:fldSimple w:instr=" SEQ Equation \* ARABIC ">
              <w:r w:rsidR="003A633B">
                <w:rPr>
                  <w:noProof/>
                </w:rPr>
                <w:t>8</w:t>
              </w:r>
            </w:fldSimple>
            <w:r w:rsidRPr="00366403">
              <w:t>)</w:t>
            </w:r>
            <w:bookmarkEnd w:id="24"/>
          </w:p>
        </w:tc>
      </w:tr>
    </w:tbl>
    <w:p w14:paraId="26B8181C" w14:textId="2924C4B0" w:rsidR="00E93D2B" w:rsidRDefault="00E93D2B" w:rsidP="00E93D2B">
      <w:pPr>
        <w:pStyle w:val="Graphic"/>
      </w:pPr>
      <w:r w:rsidRPr="006D61DD">
        <w:t xml:space="preserve"> </w:t>
      </w:r>
      <w:r w:rsidR="00344CD5" w:rsidRPr="00344CD5">
        <w:drawing>
          <wp:inline distT="0" distB="0" distL="0" distR="0" wp14:anchorId="28562712" wp14:editId="22BC3407">
            <wp:extent cx="5699125" cy="3689350"/>
            <wp:effectExtent l="0" t="0" r="0" b="0"/>
            <wp:docPr id="38779435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699125" cy="3689350"/>
                    </a:xfrm>
                    <a:prstGeom prst="rect">
                      <a:avLst/>
                    </a:prstGeom>
                    <a:noFill/>
                    <a:ln>
                      <a:noFill/>
                    </a:ln>
                  </pic:spPr>
                </pic:pic>
              </a:graphicData>
            </a:graphic>
          </wp:inline>
        </w:drawing>
      </w:r>
    </w:p>
    <w:p w14:paraId="7F81BA91" w14:textId="0A417D5E" w:rsidR="00E93D2B" w:rsidRDefault="00E93D2B" w:rsidP="00E93D2B">
      <w:pPr>
        <w:pStyle w:val="FigureCaption"/>
      </w:pPr>
      <w:bookmarkStart w:id="25" w:name="_Ref152338319"/>
      <w:r w:rsidRPr="00622CB6">
        <w:t xml:space="preserve">Fig. </w:t>
      </w:r>
      <w:fldSimple w:instr=" SEQ Figure \* ARABIC ">
        <w:r w:rsidR="003A633B">
          <w:rPr>
            <w:noProof/>
          </w:rPr>
          <w:t>8</w:t>
        </w:r>
      </w:fldSimple>
      <w:bookmarkEnd w:id="25"/>
      <w:r w:rsidRPr="00622CB6">
        <w:t>. Conceptual diagram of the proposed model</w:t>
      </w:r>
      <w:r>
        <w:t>: (a</w:t>
      </w:r>
      <w:r>
        <w:rPr>
          <w:rFonts w:hint="eastAsia"/>
        </w:rPr>
        <w:t>)</w:t>
      </w:r>
      <w:r>
        <w:t xml:space="preserve"> S</w:t>
      </w:r>
      <w:r w:rsidRPr="00964FF5">
        <w:t xml:space="preserve">chematic diagram </w:t>
      </w:r>
      <w:r>
        <w:t xml:space="preserve">and (b) an example </w:t>
      </w:r>
      <w:r w:rsidRPr="003B6036">
        <w:t>time</w:t>
      </w:r>
      <w:r>
        <w:t>-</w:t>
      </w:r>
      <w:r w:rsidRPr="003B6036">
        <w:t xml:space="preserve">series of </w:t>
      </w:r>
      <w:r>
        <w:t xml:space="preserve">spectral irradiance, warm </w:t>
      </w:r>
      <w:r w:rsidRPr="003B6036">
        <w:t>receptor temperature and impulse frequency after irradiation</w:t>
      </w:r>
      <w:r>
        <w:t>.</w:t>
      </w:r>
    </w:p>
    <w:p w14:paraId="2EDF490F" w14:textId="77777777" w:rsidR="00E93D2B" w:rsidRPr="00622CB6" w:rsidRDefault="00E93D2B" w:rsidP="00E93D2B">
      <w:pPr>
        <w:pStyle w:val="Heading1"/>
      </w:pPr>
      <w:r w:rsidRPr="00C362E1">
        <w:t>Quantitative analysis</w:t>
      </w:r>
      <w:r>
        <w:t xml:space="preserve"> of </w:t>
      </w:r>
      <w:r w:rsidRPr="00C362E1">
        <w:rPr>
          <w:rFonts w:hint="eastAsia"/>
        </w:rPr>
        <w:t>the</w:t>
      </w:r>
      <w:r>
        <w:t>rmal</w:t>
      </w:r>
      <w:r w:rsidRPr="00C362E1">
        <w:rPr>
          <w:rFonts w:hint="eastAsia"/>
        </w:rPr>
        <w:t xml:space="preserve"> perception</w:t>
      </w:r>
      <w:r>
        <w:t xml:space="preserve"> </w:t>
      </w:r>
      <w:r w:rsidRPr="00622CB6">
        <w:rPr>
          <w:rFonts w:eastAsia="ＭＳ ゴシック"/>
        </w:rPr>
        <w:t>affected</w:t>
      </w:r>
      <w:r w:rsidRPr="00622CB6">
        <w:t xml:space="preserve"> by </w:t>
      </w:r>
      <w:r>
        <w:t>radiation</w:t>
      </w:r>
      <w:r w:rsidRPr="00622CB6">
        <w:t xml:space="preserve"> of different wavelengths</w:t>
      </w:r>
    </w:p>
    <w:p w14:paraId="47028C01" w14:textId="040134A4" w:rsidR="00E93D2B" w:rsidRDefault="00E93D2B" w:rsidP="00E93D2B">
      <w:pPr>
        <w:pStyle w:val="BodyText"/>
      </w:pPr>
      <w:r w:rsidRPr="00622CB6">
        <w:t xml:space="preserve">To quantitatively analyze the experimental results on thermal sensation caused by radiation of different wavelengths, we reproduced </w:t>
      </w:r>
      <w:r>
        <w:t>our</w:t>
      </w:r>
      <w:r w:rsidRPr="00622CB6">
        <w:t xml:space="preserve"> experiment </w:t>
      </w:r>
      <w:r>
        <w:t xml:space="preserve">and the previous experiments conducted </w:t>
      </w:r>
      <w:r w:rsidRPr="00622CB6">
        <w:t>by</w:t>
      </w:r>
      <w:r w:rsidRPr="0076206C">
        <w:t xml:space="preserve"> </w:t>
      </w:r>
      <w:r w:rsidRPr="00622CB6">
        <w:t xml:space="preserve">Narita et al. </w:t>
      </w:r>
      <w:r w:rsidRPr="00622CB6">
        <w:fldChar w:fldCharType="begin" w:fldLock="1"/>
      </w:r>
      <w:r w:rsidR="007B2B48">
        <w:instrText>ADDIN CSL_CITATION {"citationItems":[{"id":"ITEM-1","itemData":{"author":[{"dropping-particle":"","family":"Narita","given":"Chie","non-dropping-particle":"","parse-names":false,"suffix":""},{"dropping-particle":"","family":"Tanabe","given":"Shin-ichi","non-dropping-particle":"","parse-names":false,"suffix":""},{"dropping-particle":"","family":"Ozeki","given":"Yoshiichi","non-dropping-particle":"","parse-names":false,"suffix":""},{"dropping-particle":"","family":"Konishi","given":"Masaaki","non-dropping-particle":"","parse-names":false,"suffix":""},{"dropping-particle":"","family":"Ono","given":"M","non-dropping-particle":"","parse-names":false,"suffix":""},{"dropping-particle":"","family":"Sato","given":"K","non-dropping-particle":"","parse-names":false,"suffix":""}],"container-title":"Proceedings of Indoor Air 99","id":"ITEM-1","issued":{"date-parts":[["1999"]]},"page":"614-619","publisher-place":"Edinburgh","title":"Subjective experiments on the effects of spectral property of solar radiation on thermal comfort","type":"article-journal","volume":"1"},"uris":["http://www.mendeley.com/documents/?uuid=f7b8ce49-1ee8-3f1f-8ed4-7053ed86c535"]},{"id":"ITEM-2","itemData":{"DOI":"10.3130/aija.66.29_3","ISSN":"1340-4210","author":[{"dropping-particle":"","family":"Narita","given":"Chie","non-dropping-particle":"","parse-names":false,"suffix":""},{"dropping-particle":"","family":"Tanabe","given":"Shin-ichi","non-dropping-particle":"","parse-names":false,"suffix":""},{"dropping-particle":"","family":"Ozeki","given":"Yoshiichi","non-dropping-particle":"","parse-names":false,"suffix":""},{"dropping-particle":"","family":"Konishi","given":"Masaaki","non-dropping-particle":"","parse-names":false,"suffix":""}],"container-title":"Journal of Architecture and Planning","id":"ITEM-2","issue":"545","issued":{"date-parts":[["2001","7","30"]]},"page":"29-35","publisher":"</w:instrText>
      </w:r>
      <w:r w:rsidR="007B2B48">
        <w:rPr>
          <w:rFonts w:ascii="ＭＳ 明朝" w:eastAsia="ＭＳ 明朝" w:hAnsi="ＭＳ 明朝" w:cs="ＭＳ 明朝" w:hint="eastAsia"/>
        </w:rPr>
        <w:instrText>日本建築学会</w:instrText>
      </w:r>
      <w:r w:rsidR="007B2B48">
        <w:instrText>","title":"Effects of solar radiation on thermal comfort – subjective evaluation on back of the hands for visible, near-Infrared, middle-infrared radiation with artificial solar radiation ramps and spectral filters –","type":"article-journal","volume":"66"},"uris":["http://www.mendeley.com/documents/?uuid=3947ecb8-96f1-3390-8977-8d2c3d7c6d7c"]}],"mendeley":{"formattedCitation":"[1,2]","plainTextFormattedCitation":"[1,2]","previouslyFormattedCitation":"[1,2]"},"properties":{"noteIndex":0},"schema":"https://github.com/citation-style-language/schema/raw/master/csl-citation.json"}</w:instrText>
      </w:r>
      <w:r w:rsidRPr="00622CB6">
        <w:fldChar w:fldCharType="separate"/>
      </w:r>
      <w:r w:rsidR="007B2B48" w:rsidRPr="007B2B48">
        <w:rPr>
          <w:noProof/>
        </w:rPr>
        <w:t>[1,2]</w:t>
      </w:r>
      <w:r w:rsidRPr="00622CB6">
        <w:fldChar w:fldCharType="end"/>
      </w:r>
      <w:r w:rsidRPr="00622CB6">
        <w:t xml:space="preserve"> </w:t>
      </w:r>
      <w:r>
        <w:t xml:space="preserve">and </w:t>
      </w:r>
      <w:r w:rsidRPr="00622CB6">
        <w:t xml:space="preserve">Matsui et al. </w:t>
      </w:r>
      <w:r w:rsidRPr="00622CB6">
        <w:fldChar w:fldCharType="begin" w:fldLock="1"/>
      </w:r>
      <w:r w:rsidR="007B2B48">
        <w:instrText>ADDIN CSL_CITATION {"citationItems":[{"id":"ITEM-1","itemData":{"author":[{"dropping-particle":"","family":"Matsui","given":"Matsunaga","non-dropping-particle":"","parse-names":false,"suffix":""},{"dropping-particle":"","family":"Tamashige","given":"Shigeyoshi","non-dropping-particle":"","parse-names":false,"suffix":""},{"dropping-particle":"","family":"Takagi","given":"Tohru","non-dropping-particle":"","parse-names":false,"suffix":""}],"container-title":"Memoirs of the Faculty of Engineering, Fukuyama University","id":"ITEM-1","issued":{"date-parts":[["1986"]]},"page":"35-43","title":"On the temperature sensation of human skin produced by infrared multiband irradiation","type":"article-journal","volume":"8"},"uris":["http://www.mendeley.com/documents/?uuid=6aa65326-ad80-48cf-aa8c-ed5e48cc0148"]}],"mendeley":{"formattedCitation":"[5]","plainTextFormattedCitation":"[5]","previouslyFormattedCitation":"[5]"},"properties":{"noteIndex":0},"schema":"https://github.com/citation-style-language/schema/raw/master/csl-citation.json"}</w:instrText>
      </w:r>
      <w:r w:rsidRPr="00622CB6">
        <w:fldChar w:fldCharType="separate"/>
      </w:r>
      <w:r w:rsidR="007B2B48" w:rsidRPr="007B2B48">
        <w:rPr>
          <w:noProof/>
        </w:rPr>
        <w:t>[5]</w:t>
      </w:r>
      <w:r w:rsidRPr="00622CB6">
        <w:fldChar w:fldCharType="end"/>
      </w:r>
      <w:r w:rsidRPr="00622CB6">
        <w:t xml:space="preserve"> using the model proposed in this study. The model predicted the PSI for radiation in different wavelength ranges and the </w:t>
      </w:r>
      <w:r>
        <w:t xml:space="preserve">simulation </w:t>
      </w:r>
      <w:r w:rsidRPr="00622CB6">
        <w:t xml:space="preserve">results </w:t>
      </w:r>
      <w:r>
        <w:t xml:space="preserve">were </w:t>
      </w:r>
      <w:r w:rsidRPr="00622CB6">
        <w:t>compared with the experimental results.</w:t>
      </w:r>
    </w:p>
    <w:p w14:paraId="47C1EE1C" w14:textId="77777777" w:rsidR="00E93D2B" w:rsidRPr="00AA2F9C" w:rsidRDefault="00E93D2B" w:rsidP="00E93D2B">
      <w:pPr>
        <w:pStyle w:val="Heading2"/>
      </w:pPr>
      <w:r w:rsidRPr="00AA2F9C">
        <w:t>Nomoto’s experiment</w:t>
      </w:r>
      <w:r>
        <w:t xml:space="preserve"> (this study)</w:t>
      </w:r>
    </w:p>
    <w:p w14:paraId="75D889A7" w14:textId="77777777" w:rsidR="00E93D2B" w:rsidRDefault="00E93D2B" w:rsidP="00E93D2B">
      <w:pPr>
        <w:pStyle w:val="Heading3"/>
      </w:pPr>
      <w:r>
        <w:lastRenderedPageBreak/>
        <w:t>Experimental outline</w:t>
      </w:r>
    </w:p>
    <w:p w14:paraId="0F25B193" w14:textId="77777777" w:rsidR="00E93D2B" w:rsidRPr="00697395" w:rsidRDefault="00E93D2B" w:rsidP="00E93D2B">
      <w:pPr>
        <w:pStyle w:val="BodyText"/>
        <w:rPr>
          <w:lang w:eastAsia="ja-JP"/>
        </w:rPr>
      </w:pPr>
      <w:r>
        <w:t>See Chapter 2.</w:t>
      </w:r>
    </w:p>
    <w:p w14:paraId="341A0914" w14:textId="77777777" w:rsidR="00E93D2B" w:rsidRPr="00AA2F9C" w:rsidRDefault="00E93D2B" w:rsidP="00E93D2B">
      <w:pPr>
        <w:pStyle w:val="Heading3"/>
      </w:pPr>
      <w:r w:rsidRPr="006030C3">
        <w:t>Simulation conditions</w:t>
      </w:r>
    </w:p>
    <w:p w14:paraId="65DB1257" w14:textId="3939ADF1" w:rsidR="00E93D2B" w:rsidRPr="00622CB6" w:rsidRDefault="00E93D2B" w:rsidP="00E93D2B">
      <w:pPr>
        <w:pStyle w:val="BodyText"/>
      </w:pPr>
      <w:r w:rsidRPr="00622CB6">
        <w:t xml:space="preserve">First, human physiological simulation during the experiment was conducted using the thermoregulation model JOS-3 </w:t>
      </w:r>
      <w:r w:rsidRPr="00622CB6">
        <w:fldChar w:fldCharType="begin" w:fldLock="1"/>
      </w:r>
      <w:r w:rsidR="007B2B48">
        <w:instrText>ADDIN CSL_CITATION {"citationItems":[{"id":"ITEM-1","itemData":{"DOI":"10.1016/j.enbuild.2020.110575","ISSN":"03787788","author":[{"dropping-particle":"","family":"Takahashi","given":"Yoshito","non-dropping-particle":"","parse-names":false,"suffix":""},{"dropping-particle":"","family":"Nomoto","given":"Akihisa","non-dropping-particle":"","parse-names":false,"suffix":""},{"dropping-particle":"","family":"Yoda","given":"Shu","non-dropping-particle":"","parse-names":false,"suffix":""},{"dropping-particle":"","family":"Hisayama","given":"Ryo","non-dropping-particle":"","parse-names":false,"suffix":""},{"dropping-particle":"","family":"Ogata","given":"Masayuki","non-dropping-particle":"","parse-names":false,"suffix":""},{"dropping-particle":"","family":"Ozeki","given":"Yoshiichi","non-dropping-particle":"","parse-names":false,"suffix":""},{"dropping-particle":"","family":"Tanabe","given":"Shin-ichi","non-dropping-particle":"","parse-names":false,"suffix":""}],"container-title":"Energy and Buildings","id":"ITEM-1","issue":"15","issued":{"date-parts":[["2021"]]},"page":"110575","publisher":"Elsevier","title":"Thermoregulation model JOS-3 with new open source code","type":"article-journal","volume":"231"},"uris":["http://www.mendeley.com/documents/?uuid=432a8fd3-8748-3db0-a3e1-3ab423a10f4a"]}],"mendeley":{"formattedCitation":"[26]","plainTextFormattedCitation":"[26]","previouslyFormattedCitation":"[26]"},"properties":{"noteIndex":0},"schema":"https://github.com/citation-style-language/schema/raw/master/csl-citation.json"}</w:instrText>
      </w:r>
      <w:r w:rsidRPr="00622CB6">
        <w:fldChar w:fldCharType="separate"/>
      </w:r>
      <w:r w:rsidR="007B2B48" w:rsidRPr="007B2B48">
        <w:rPr>
          <w:noProof/>
        </w:rPr>
        <w:t>[26]</w:t>
      </w:r>
      <w:r w:rsidRPr="00622CB6">
        <w:fldChar w:fldCharType="end"/>
      </w:r>
      <w:r w:rsidRPr="00622CB6">
        <w:t xml:space="preserve"> to obtain the core temperature, which is the boundary condition of the PSI model. The input conditions for body composition were set as the average values of the male subjects (height: 1.73 m, weight: 64.9 kg, and age: 23 years) and female subjects (height: 1.59 m, weight: 49.7 kg, and age: 22 years).</w:t>
      </w:r>
      <w:r w:rsidRPr="00622CB6">
        <w:rPr>
          <w:color w:val="FF0000"/>
        </w:rPr>
        <w:t xml:space="preserve"> </w:t>
      </w:r>
      <w:r w:rsidRPr="00622CB6">
        <w:t xml:space="preserve">The physical activity ratio was set to 1.2 (sitting) </w:t>
      </w:r>
      <w:r w:rsidRPr="00622CB6">
        <w:fldChar w:fldCharType="begin" w:fldLock="1"/>
      </w:r>
      <w:r w:rsidR="007B2B48">
        <w:instrText>ADDIN CSL_CITATION {"citationItems":[{"id":"ITEM-1","itemData":{"ISSN":"03795721","PMID":"15810802","author":[{"dropping-particle":"","family":"FAO","given":"","non-dropping-particle":"","parse-names":false,"suffix":""}],"container-title":"Food and nutrition bulletin","id":"ITEM-1","issue":"1","issued":{"date-parts":[["2005"]]},"number-of-pages":"166","title":"Human energy requirements: Report of a joint FAO/ WHO/UNU Expert Consultation","type":"report","volume":"26"},"uris":["http://www.mendeley.com/documents/?uuid=fb4651c3-23fe-49b2-a71f-972cd2f0f086"]}],"mendeley":{"formattedCitation":"[29]","manualFormatting":"[23],","plainTextFormattedCitation":"[29]","previouslyFormattedCitation":"[29]"},"properties":{"noteIndex":0},"schema":"https://github.com/citation-style-language/schema/raw/master/csl-citation.json"}</w:instrText>
      </w:r>
      <w:r w:rsidRPr="00622CB6">
        <w:fldChar w:fldCharType="separate"/>
      </w:r>
      <w:r w:rsidRPr="00622CB6">
        <w:rPr>
          <w:noProof/>
        </w:rPr>
        <w:t>[23],</w:t>
      </w:r>
      <w:r w:rsidRPr="00622CB6">
        <w:fldChar w:fldCharType="end"/>
      </w:r>
      <w:r w:rsidRPr="00622CB6">
        <w:t xml:space="preserve"> and the clothing insulation for each body part was set to the values measured with a thermal manikin (the clothing insulation for the whole body was 0.56 clo). The average hand core temperature for males and females was </w:t>
      </w:r>
      <w:r w:rsidRPr="00CA014C">
        <w:t>35.5</w:t>
      </w:r>
      <w:r w:rsidRPr="00622CB6">
        <w:t xml:space="preserve"> °C, based on the calculations until a steady state was reached.</w:t>
      </w:r>
    </w:p>
    <w:p w14:paraId="205B77C9" w14:textId="768C3AB6" w:rsidR="00E93D2B" w:rsidRPr="00622CB6" w:rsidRDefault="00E93D2B" w:rsidP="00E93D2B">
      <w:pPr>
        <w:pStyle w:val="BodyText"/>
      </w:pPr>
      <w:r w:rsidRPr="00622CB6">
        <w:t xml:space="preserve">Next, the </w:t>
      </w:r>
      <w:r w:rsidR="00CC0AD2">
        <w:t>PSI</w:t>
      </w:r>
      <w:r w:rsidRPr="00622CB6">
        <w:t xml:space="preserve"> due to radiation in each </w:t>
      </w:r>
      <w:r>
        <w:t>wavelength range</w:t>
      </w:r>
      <w:r w:rsidRPr="00622CB6">
        <w:t xml:space="preserve"> was calculated using the model proposed in this study. </w:t>
      </w:r>
      <w:r>
        <w:fldChar w:fldCharType="begin"/>
      </w:r>
      <w:r>
        <w:instrText xml:space="preserve"> REF _Ref152680644 \h </w:instrText>
      </w:r>
      <w:r>
        <w:fldChar w:fldCharType="separate"/>
      </w:r>
      <w:r w:rsidR="003A633B" w:rsidRPr="00622CB6">
        <w:t xml:space="preserve">Table </w:t>
      </w:r>
      <w:r w:rsidR="003A633B">
        <w:rPr>
          <w:noProof/>
        </w:rPr>
        <w:t>5</w:t>
      </w:r>
      <w:r>
        <w:fldChar w:fldCharType="end"/>
      </w:r>
      <w:r>
        <w:rPr>
          <w:rFonts w:ascii="ＭＳ 明朝" w:eastAsia="ＭＳ 明朝" w:hAnsi="ＭＳ 明朝" w:cs="ＭＳ 明朝" w:hint="eastAsia"/>
          <w:lang w:eastAsia="ja-JP"/>
        </w:rPr>
        <w:t xml:space="preserve"> </w:t>
      </w:r>
      <w:r w:rsidRPr="00622CB6">
        <w:t>lists the simulation condition</w:t>
      </w:r>
      <w:r>
        <w:t>.</w:t>
      </w:r>
      <w:r w:rsidRPr="00622CB6">
        <w:t xml:space="preserve"> Regarding the boundary conditions, the core temperature was set to </w:t>
      </w:r>
      <w:r w:rsidRPr="00CA014C">
        <w:t>35.5</w:t>
      </w:r>
      <w:r w:rsidRPr="00622CB6">
        <w:t xml:space="preserve"> °C, as calculated by JOS-3</w:t>
      </w:r>
      <w:r>
        <w:t xml:space="preserve"> </w:t>
      </w:r>
      <w:r w:rsidRPr="00622CB6">
        <w:fldChar w:fldCharType="begin" w:fldLock="1"/>
      </w:r>
      <w:r w:rsidR="007B2B48">
        <w:instrText>ADDIN CSL_CITATION {"citationItems":[{"id":"ITEM-1","itemData":{"DOI":"10.1016/j.enbuild.2020.110575","ISSN":"03787788","author":[{"dropping-particle":"","family":"Takahashi","given":"Yoshito","non-dropping-particle":"","parse-names":false,"suffix":""},{"dropping-particle":"","family":"Nomoto","given":"Akihisa","non-dropping-particle":"","parse-names":false,"suffix":""},{"dropping-particle":"","family":"Yoda","given":"Shu","non-dropping-particle":"","parse-names":false,"suffix":""},{"dropping-particle":"","family":"Hisayama","given":"Ryo","non-dropping-particle":"","parse-names":false,"suffix":""},{"dropping-particle":"","family":"Ogata","given":"Masayuki","non-dropping-particle":"","parse-names":false,"suffix":""},{"dropping-particle":"","family":"Ozeki","given":"Yoshiichi","non-dropping-particle":"","parse-names":false,"suffix":""},{"dropping-particle":"","family":"Tanabe","given":"Shin-ichi","non-dropping-particle":"","parse-names":false,"suffix":""}],"container-title":"Energy and Buildings","id":"ITEM-1","issue":"15","issued":{"date-parts":[["2021"]]},"page":"110575","publisher":"Elsevier","title":"Thermoregulation model JOS-3 with new open source code","type":"article-journal","volume":"231"},"uris":["http://www.mendeley.com/documents/?uuid=432a8fd3-8748-3db0-a3e1-3ab423a10f4a"]}],"mendeley":{"formattedCitation":"[26]","plainTextFormattedCitation":"[26]","previouslyFormattedCitation":"[26]"},"properties":{"noteIndex":0},"schema":"https://github.com/citation-style-language/schema/raw/master/csl-citation.json"}</w:instrText>
      </w:r>
      <w:r w:rsidRPr="00622CB6">
        <w:fldChar w:fldCharType="separate"/>
      </w:r>
      <w:r w:rsidR="007B2B48" w:rsidRPr="007B2B48">
        <w:rPr>
          <w:noProof/>
        </w:rPr>
        <w:t>[26]</w:t>
      </w:r>
      <w:r w:rsidRPr="00622CB6">
        <w:fldChar w:fldCharType="end"/>
      </w:r>
      <w:r w:rsidRPr="00622CB6">
        <w:t>, and the ambient air temperature and mean radiant temperature were set to 25.3 °C and 25.0 °C, respectively, which are the average values measured in the climate chamber. The convective heat transfer coefficient was set to 4.5 W/(m</w:t>
      </w:r>
      <w:r w:rsidRPr="00622CB6">
        <w:rPr>
          <w:vertAlign w:val="superscript"/>
        </w:rPr>
        <w:t>2</w:t>
      </w:r>
      <w:r w:rsidRPr="00622CB6">
        <w:rPr>
          <w:rFonts w:ascii="ＭＳ 明朝" w:eastAsia="ＭＳ 明朝" w:hAnsi="ＭＳ 明朝" w:cs="ＭＳ 明朝" w:hint="eastAsia"/>
        </w:rPr>
        <w:t>･</w:t>
      </w:r>
      <w:r w:rsidRPr="00622CB6">
        <w:t xml:space="preserve">K), referring to the value for </w:t>
      </w:r>
      <w:r>
        <w:t>a</w:t>
      </w:r>
      <w:r w:rsidRPr="00622CB6">
        <w:t xml:space="preserve"> nude thermal manikin’s hand in still air </w:t>
      </w:r>
      <w:r w:rsidRPr="00622CB6">
        <w:fldChar w:fldCharType="begin" w:fldLock="1"/>
      </w:r>
      <w:r w:rsidR="007B2B48">
        <w:instrText>ADDIN CSL_CITATION {"citationItems":[{"id":"ITEM-1","itemData":{"DOI":"10.1007/S004840050035","ISSN":"1432-1254","PMID":"9195861","abstract":"Human thermal physiological and comfort models will soon be able to simulate both transient and spatial inhomogeneities in the thermal environment. With this increasing detail comes the need for anatomically specific convective and radiative heat transfer coefficients for the human body. The present study used an articulated thermal manikin with 16 body segments (head, chest, back, upper arms, forearms, hands, pelvis, upper legs, lower legs, feet) to generate radiative heat transfer coefficients as well as natural- and forced-mode convective coefficients. The tests were conducted across a range of wind speeds from still air to 5.0 m/s, representing atmospheric conditions typical of both indoors and outdoors. Both standing and seated postures were investigated, as were eight different wind azimuth angles. The radiative heat transfer coefficient measured for the whole-body was 4.5 W/m2 per K for both the seated and standing cases, closely matching the generally accepted whole-body value of 4.7 W/m2 per K. Similarly, the whole-body natural convection coefficient for the manikin fell within the mid-range of previously published values at 3.4 and 3.3 W/m2 per K when standing and seated respectively. In the forced convective regime, heat transfer coefficients were higher for hands, feet and peripheral limbs compared to the central torso region. Wind direction had little effect on convective heat transfers from individual body segments. A general-purpose forced convection equation suitable for application to both seated and standing postures indoors was h\nc=10.3v\n0.6 for the whole-body. Similar equations were generated for individual body segments in both seated and standing postures.","author":[{"dropping-particle":"","family":"Dear","given":"Richard J.","non-dropping-particle":"De","parse-names":false,"suffix":""},{"dropping-particle":"","family":"Arens","given":"Edward","non-dropping-particle":"","parse-names":false,"suffix":""},{"dropping-particle":"","family":"Hui","given":"Zhang","non-dropping-particle":"","parse-names":false,"suffix":""},{"dropping-particle":"","family":"Oguro","given":"Masayuki","non-dropping-particle":"","parse-names":false,"suffix":""}],"container-title":"International Journal of Biometeorology 1997 40:3","id":"ITEM-1","issue":"3","issued":{"date-parts":[["1997"]]},"page":"141-156","publisher":"Springer","title":"Convective and radiative heat transfer coefficients for individual human body segments","type":"article-journal","volume":"40"},"uris":["http://www.mendeley.com/documents/?uuid=3c34f9c6-1719-3d68-82f1-c49b890cc7fb"]}],"mendeley":{"formattedCitation":"[30]","plainTextFormattedCitation":"[30]","previouslyFormattedCitation":"[30]"},"properties":{"noteIndex":0},"schema":"https://github.com/citation-style-language/schema/raw/master/csl-citation.json"}</w:instrText>
      </w:r>
      <w:r w:rsidRPr="00622CB6">
        <w:fldChar w:fldCharType="separate"/>
      </w:r>
      <w:r w:rsidR="007B2B48" w:rsidRPr="007B2B48">
        <w:rPr>
          <w:noProof/>
        </w:rPr>
        <w:t>[30]</w:t>
      </w:r>
      <w:r w:rsidRPr="00622CB6">
        <w:fldChar w:fldCharType="end"/>
      </w:r>
      <w:r w:rsidRPr="00622CB6">
        <w:t xml:space="preserve">. The spectral properties of the skin were </w:t>
      </w:r>
      <w:r>
        <w:t xml:space="preserve">set to </w:t>
      </w:r>
      <w:r w:rsidRPr="00622CB6">
        <w:t xml:space="preserve">the data of Terada et al. </w:t>
      </w:r>
      <w:r w:rsidRPr="00622CB6">
        <w:fldChar w:fldCharType="begin" w:fldLock="1"/>
      </w:r>
      <w:r w:rsidR="007B2B48">
        <w:instrText>ADDIN CSL_CITATION {"citationItems":[{"id":"ITEM-1","itemData":{"DOI":"10.1007/BF00502381","ISSN":"0195928X","abstract":"Spectral radiative properties of the human body were studied experimentally in the region from the ultraviolet to the far-infrared to know the thermal response of the human body exposed to solar radiation and infrared radiation. The measuring equipment for reflectance and transmittance of a semitransparent scattering medium was developed and measurement on a living human skin was performed in vivo. The measured parts are forearm, cheek, dorsum hand, hip, and hair. The values obtained by the present study are much different from those of previous in vitro measurements. Fairly large values for hemispherical reflectances are observed in the visible and near-infrared regions but very small values for hemispherical reflectances are observed in the infrared region, below 0.05. By applying the four-flux treatment of radiative transfer, the absorption coefficient and scattering coefficient in the human skin are determined. The scattering coefficient is large in the visible region but negligible in the infrared region. The absorption coefficient is very close to that of water and large in the infrared region. © 1986 Plenum Publishing Corporation.","author":[{"dropping-particle":"","family":"Terada","given":"N.","non-dropping-particle":"","parse-names":false,"suffix":""},{"dropping-particle":"","family":"Ohnishi","given":"K.","non-dropping-particle":"","parse-names":false,"suffix":""},{"dropping-particle":"","family":"Kobayashi","given":"M.","non-dropping-particle":"","parse-names":false,"suffix":""},{"dropping-particle":"","family":"Kunitomo","given":"T.","non-dropping-particle":"","parse-names":false,"suffix":""}],"container-title":"International Journal of Thermophysics","id":"ITEM-1","issue":"5","issued":{"date-parts":[["1986"]]},"page":"1101-1113","title":"Spectral radiative properties of a living human body","type":"article-journal","volume":"7"},"uris":["http://www.mendeley.com/documents/?uuid=568a16ce-c851-4891-9921-4b8c8178922a"]}],"mendeley":{"formattedCitation":"[13]","plainTextFormattedCitation":"[13]","previouslyFormattedCitation":"[13]"},"properties":{"noteIndex":0},"schema":"https://github.com/citation-style-language/schema/raw/master/csl-citation.json"}</w:instrText>
      </w:r>
      <w:r w:rsidRPr="00622CB6">
        <w:fldChar w:fldCharType="separate"/>
      </w:r>
      <w:r w:rsidR="007B2B48" w:rsidRPr="007B2B48">
        <w:rPr>
          <w:noProof/>
        </w:rPr>
        <w:t>[13]</w:t>
      </w:r>
      <w:r w:rsidRPr="00622CB6">
        <w:fldChar w:fldCharType="end"/>
      </w:r>
      <w:r w:rsidRPr="00622CB6">
        <w:t xml:space="preserve">. The steady-state temperature was used as the initial temperature of each layer, and irradiation in the three </w:t>
      </w:r>
      <w:r w:rsidR="00F02EDA" w:rsidRPr="00622CB6">
        <w:t xml:space="preserve">wavelength </w:t>
      </w:r>
      <w:r w:rsidRPr="00622CB6">
        <w:t xml:space="preserve">ranges was applied for 20 s as an external stimulus to the skin surface. </w:t>
      </w:r>
      <w:r w:rsidRPr="00447611">
        <w:t>It should be noted that the spectral irradiation data are not the measured values, but the estimated values. The irradiance in each wavelength range was estimated</w:t>
      </w:r>
      <w:r w:rsidR="00F02EDA">
        <w:t xml:space="preserve"> based on </w:t>
      </w:r>
      <w:r w:rsidR="00F02EDA">
        <w:fldChar w:fldCharType="begin"/>
      </w:r>
      <w:r w:rsidR="00F02EDA">
        <w:instrText xml:space="preserve"> REF _Ref150523194 \h </w:instrText>
      </w:r>
      <w:r w:rsidR="00F02EDA">
        <w:fldChar w:fldCharType="separate"/>
      </w:r>
      <w:r w:rsidR="003A633B" w:rsidRPr="00622CB6">
        <w:t xml:space="preserve">Table </w:t>
      </w:r>
      <w:r w:rsidR="003A633B">
        <w:rPr>
          <w:noProof/>
        </w:rPr>
        <w:t>2</w:t>
      </w:r>
      <w:r w:rsidR="00F02EDA">
        <w:fldChar w:fldCharType="end"/>
      </w:r>
      <w:r>
        <w:t>.</w:t>
      </w:r>
      <w:r w:rsidRPr="00447611">
        <w:t xml:space="preserve"> </w:t>
      </w:r>
      <w:r>
        <w:t xml:space="preserve">The </w:t>
      </w:r>
      <w:r w:rsidRPr="00447611">
        <w:t xml:space="preserve">radiant spectrum was estimated by combining data on the relative spectral irradiance of each radiation source </w:t>
      </w:r>
      <w:r>
        <w:t xml:space="preserve">and the </w:t>
      </w:r>
      <w:r w:rsidRPr="00447611">
        <w:t>spectral transmittance of the filter</w:t>
      </w:r>
      <w:r>
        <w:t>s</w:t>
      </w:r>
      <w:r w:rsidRPr="00447611">
        <w:t xml:space="preserve">, which are shown in </w:t>
      </w:r>
      <w:r>
        <w:fldChar w:fldCharType="begin"/>
      </w:r>
      <w:r>
        <w:instrText xml:space="preserve"> REF _Ref150522922 \h  \* MERGEFORMAT </w:instrText>
      </w:r>
      <w:r>
        <w:fldChar w:fldCharType="separate"/>
      </w:r>
      <w:r w:rsidR="003A633B" w:rsidRPr="00622CB6">
        <w:t xml:space="preserve">Fig. </w:t>
      </w:r>
      <w:r w:rsidR="003A633B">
        <w:rPr>
          <w:noProof/>
        </w:rPr>
        <w:t>3</w:t>
      </w:r>
      <w:r>
        <w:fldChar w:fldCharType="end"/>
      </w:r>
      <w:r w:rsidRPr="00447611">
        <w:t>.</w:t>
      </w:r>
    </w:p>
    <w:p w14:paraId="700F2E3C" w14:textId="6F0F86EE" w:rsidR="00E93D2B" w:rsidRPr="00622CB6" w:rsidRDefault="00E93D2B" w:rsidP="00E93D2B">
      <w:pPr>
        <w:pStyle w:val="TableCaption"/>
      </w:pPr>
      <w:bookmarkStart w:id="26" w:name="_Ref152680644"/>
      <w:r w:rsidRPr="00622CB6">
        <w:t xml:space="preserve">Table </w:t>
      </w:r>
      <w:fldSimple w:instr=" SEQ Table \* ARABIC ">
        <w:r w:rsidR="003A633B">
          <w:rPr>
            <w:noProof/>
          </w:rPr>
          <w:t>5</w:t>
        </w:r>
      </w:fldSimple>
      <w:bookmarkEnd w:id="26"/>
      <w:r w:rsidRPr="00622CB6">
        <w:t xml:space="preserve"> </w:t>
      </w:r>
      <w:r>
        <w:t>Simulation</w:t>
      </w:r>
      <w:r w:rsidRPr="00622CB6">
        <w:t xml:space="preserve"> conditions for </w:t>
      </w:r>
      <w:r>
        <w:t>Nomoto’s experiment</w:t>
      </w:r>
      <w:r w:rsidRPr="00622CB6">
        <w:t>.</w:t>
      </w:r>
    </w:p>
    <w:tbl>
      <w:tblPr>
        <w:tblW w:w="9792" w:type="dxa"/>
        <w:jc w:val="center"/>
        <w:tblBorders>
          <w:top w:val="single" w:sz="4" w:space="0" w:color="auto"/>
          <w:bottom w:val="single" w:sz="4" w:space="0" w:color="auto"/>
        </w:tblBorders>
        <w:tblLayout w:type="fixed"/>
        <w:tblCellMar>
          <w:left w:w="99" w:type="dxa"/>
          <w:right w:w="99" w:type="dxa"/>
        </w:tblCellMar>
        <w:tblLook w:val="04A0" w:firstRow="1" w:lastRow="0" w:firstColumn="1" w:lastColumn="0" w:noHBand="0" w:noVBand="1"/>
      </w:tblPr>
      <w:tblGrid>
        <w:gridCol w:w="2880"/>
        <w:gridCol w:w="1296"/>
        <w:gridCol w:w="1872"/>
        <w:gridCol w:w="1872"/>
        <w:gridCol w:w="1872"/>
      </w:tblGrid>
      <w:tr w:rsidR="00E93D2B" w:rsidRPr="00622CB6" w14:paraId="304D4463" w14:textId="77777777" w:rsidTr="00E300D6">
        <w:trPr>
          <w:trHeight w:val="144"/>
          <w:jc w:val="center"/>
        </w:trPr>
        <w:tc>
          <w:tcPr>
            <w:tcW w:w="2880" w:type="dxa"/>
            <w:tcBorders>
              <w:top w:val="single" w:sz="8" w:space="0" w:color="auto"/>
              <w:bottom w:val="nil"/>
            </w:tcBorders>
            <w:shd w:val="clear" w:color="auto" w:fill="auto"/>
            <w:noWrap/>
            <w:vAlign w:val="bottom"/>
            <w:hideMark/>
          </w:tcPr>
          <w:p w14:paraId="116DBA4C" w14:textId="77777777" w:rsidR="00E93D2B" w:rsidRPr="00622CB6" w:rsidRDefault="00E93D2B" w:rsidP="00E300D6">
            <w:pPr>
              <w:pStyle w:val="TableText"/>
            </w:pPr>
          </w:p>
        </w:tc>
        <w:tc>
          <w:tcPr>
            <w:tcW w:w="1296" w:type="dxa"/>
            <w:tcBorders>
              <w:top w:val="single" w:sz="8" w:space="0" w:color="auto"/>
              <w:bottom w:val="nil"/>
            </w:tcBorders>
            <w:shd w:val="clear" w:color="auto" w:fill="auto"/>
            <w:noWrap/>
            <w:vAlign w:val="bottom"/>
            <w:hideMark/>
          </w:tcPr>
          <w:p w14:paraId="3990AAE2" w14:textId="77777777" w:rsidR="00E93D2B" w:rsidRPr="00622CB6" w:rsidRDefault="00E93D2B" w:rsidP="00E300D6">
            <w:pPr>
              <w:pStyle w:val="TableText"/>
            </w:pPr>
          </w:p>
        </w:tc>
        <w:tc>
          <w:tcPr>
            <w:tcW w:w="1872" w:type="dxa"/>
            <w:tcBorders>
              <w:top w:val="single" w:sz="8" w:space="0" w:color="auto"/>
              <w:bottom w:val="nil"/>
            </w:tcBorders>
            <w:shd w:val="clear" w:color="auto" w:fill="auto"/>
            <w:noWrap/>
            <w:vAlign w:val="bottom"/>
            <w:hideMark/>
          </w:tcPr>
          <w:p w14:paraId="7DF87F8F" w14:textId="77777777" w:rsidR="00E93D2B" w:rsidRPr="00622CB6" w:rsidRDefault="00E93D2B" w:rsidP="00E300D6">
            <w:pPr>
              <w:pStyle w:val="TableText"/>
              <w:rPr>
                <w:rFonts w:eastAsia="Times New Roman"/>
              </w:rPr>
            </w:pPr>
            <w:r w:rsidRPr="00622CB6">
              <w:t>A (0.8–1.4 µm)</w:t>
            </w:r>
          </w:p>
        </w:tc>
        <w:tc>
          <w:tcPr>
            <w:tcW w:w="1872" w:type="dxa"/>
            <w:tcBorders>
              <w:top w:val="single" w:sz="8" w:space="0" w:color="auto"/>
              <w:bottom w:val="nil"/>
            </w:tcBorders>
            <w:vAlign w:val="bottom"/>
          </w:tcPr>
          <w:p w14:paraId="41427A86" w14:textId="77777777" w:rsidR="00E93D2B" w:rsidRPr="00622CB6" w:rsidRDefault="00E93D2B" w:rsidP="00E300D6">
            <w:pPr>
              <w:pStyle w:val="TableText"/>
              <w:rPr>
                <w:rFonts w:eastAsia="游明朝"/>
              </w:rPr>
            </w:pPr>
            <w:r w:rsidRPr="00622CB6">
              <w:t>B (2.3–5.0 µm)</w:t>
            </w:r>
          </w:p>
        </w:tc>
        <w:tc>
          <w:tcPr>
            <w:tcW w:w="1872" w:type="dxa"/>
            <w:tcBorders>
              <w:top w:val="single" w:sz="8" w:space="0" w:color="auto"/>
              <w:bottom w:val="nil"/>
            </w:tcBorders>
            <w:vAlign w:val="bottom"/>
          </w:tcPr>
          <w:p w14:paraId="2E633DF9" w14:textId="77777777" w:rsidR="00E93D2B" w:rsidRPr="00622CB6" w:rsidRDefault="00E93D2B" w:rsidP="00E300D6">
            <w:pPr>
              <w:pStyle w:val="TableText"/>
              <w:rPr>
                <w:rFonts w:eastAsia="游明朝"/>
              </w:rPr>
            </w:pPr>
            <w:r w:rsidRPr="00622CB6">
              <w:t>C (</w:t>
            </w:r>
            <w:r>
              <w:t>2.3 µm and above</w:t>
            </w:r>
            <w:r w:rsidRPr="00622CB6">
              <w:t>)</w:t>
            </w:r>
          </w:p>
        </w:tc>
      </w:tr>
      <w:tr w:rsidR="00E93D2B" w:rsidRPr="00622CB6" w14:paraId="60688BEE" w14:textId="77777777" w:rsidTr="00E300D6">
        <w:trPr>
          <w:trHeight w:val="144"/>
          <w:jc w:val="center"/>
        </w:trPr>
        <w:tc>
          <w:tcPr>
            <w:tcW w:w="2880" w:type="dxa"/>
            <w:tcBorders>
              <w:top w:val="single" w:sz="8" w:space="0" w:color="auto"/>
              <w:bottom w:val="nil"/>
            </w:tcBorders>
            <w:shd w:val="clear" w:color="auto" w:fill="auto"/>
            <w:noWrap/>
            <w:vAlign w:val="center"/>
          </w:tcPr>
          <w:p w14:paraId="1F455605" w14:textId="77777777" w:rsidR="00E93D2B" w:rsidRPr="00622CB6" w:rsidRDefault="00E93D2B" w:rsidP="00E300D6">
            <w:pPr>
              <w:pStyle w:val="TableText"/>
            </w:pPr>
            <w:r w:rsidRPr="00622CB6">
              <w:t>Convective heat transfer</w:t>
            </w:r>
          </w:p>
        </w:tc>
        <w:tc>
          <w:tcPr>
            <w:tcW w:w="1296" w:type="dxa"/>
            <w:tcBorders>
              <w:top w:val="single" w:sz="8" w:space="0" w:color="auto"/>
              <w:bottom w:val="nil"/>
            </w:tcBorders>
            <w:shd w:val="clear" w:color="auto" w:fill="auto"/>
            <w:noWrap/>
            <w:vAlign w:val="center"/>
          </w:tcPr>
          <w:p w14:paraId="4201BF4E" w14:textId="77777777" w:rsidR="00E93D2B" w:rsidRPr="00622CB6" w:rsidRDefault="00E93D2B" w:rsidP="00E300D6">
            <w:pPr>
              <w:pStyle w:val="TableText"/>
            </w:pPr>
            <w:r w:rsidRPr="00622CB6">
              <w:t>[</w:t>
            </w:r>
            <w:r w:rsidRPr="00622CB6">
              <w:rPr>
                <w:color w:val="000000"/>
              </w:rPr>
              <w:t>W/</w:t>
            </w:r>
            <w:r w:rsidRPr="00622CB6">
              <w:t>(m</w:t>
            </w:r>
            <w:r w:rsidRPr="00622CB6">
              <w:rPr>
                <w:vertAlign w:val="superscript"/>
              </w:rPr>
              <w:t>2</w:t>
            </w:r>
            <w:r w:rsidRPr="00622CB6">
              <w:rPr>
                <w:rFonts w:eastAsia="ＭＳ 明朝"/>
              </w:rPr>
              <w:t>･</w:t>
            </w:r>
            <w:r w:rsidRPr="00622CB6">
              <w:t>K)]</w:t>
            </w:r>
          </w:p>
        </w:tc>
        <w:tc>
          <w:tcPr>
            <w:tcW w:w="1872" w:type="dxa"/>
            <w:tcBorders>
              <w:top w:val="single" w:sz="8" w:space="0" w:color="auto"/>
              <w:bottom w:val="nil"/>
            </w:tcBorders>
            <w:shd w:val="clear" w:color="auto" w:fill="auto"/>
            <w:noWrap/>
            <w:vAlign w:val="center"/>
          </w:tcPr>
          <w:p w14:paraId="5814E3BC" w14:textId="77777777" w:rsidR="00E93D2B" w:rsidRPr="00622CB6" w:rsidRDefault="00E93D2B" w:rsidP="00E300D6">
            <w:pPr>
              <w:pStyle w:val="TableText"/>
              <w:rPr>
                <w:rFonts w:eastAsia="游明朝"/>
              </w:rPr>
            </w:pPr>
            <w:r w:rsidRPr="00622CB6">
              <w:rPr>
                <w:rFonts w:eastAsia="游明朝"/>
              </w:rPr>
              <w:t>4.5</w:t>
            </w:r>
          </w:p>
        </w:tc>
        <w:tc>
          <w:tcPr>
            <w:tcW w:w="1872" w:type="dxa"/>
            <w:tcBorders>
              <w:top w:val="single" w:sz="8" w:space="0" w:color="auto"/>
              <w:bottom w:val="nil"/>
            </w:tcBorders>
            <w:shd w:val="clear" w:color="auto" w:fill="auto"/>
            <w:vAlign w:val="center"/>
          </w:tcPr>
          <w:p w14:paraId="34717951" w14:textId="77777777" w:rsidR="00E93D2B" w:rsidRPr="00622CB6" w:rsidRDefault="00E93D2B" w:rsidP="00E300D6">
            <w:pPr>
              <w:pStyle w:val="TableText"/>
              <w:rPr>
                <w:rFonts w:eastAsia="游明朝"/>
              </w:rPr>
            </w:pPr>
            <w:r w:rsidRPr="00622CB6">
              <w:rPr>
                <w:rFonts w:eastAsia="游明朝"/>
              </w:rPr>
              <w:t>4.5</w:t>
            </w:r>
          </w:p>
        </w:tc>
        <w:tc>
          <w:tcPr>
            <w:tcW w:w="1872" w:type="dxa"/>
            <w:tcBorders>
              <w:top w:val="single" w:sz="8" w:space="0" w:color="auto"/>
              <w:bottom w:val="nil"/>
            </w:tcBorders>
            <w:shd w:val="clear" w:color="auto" w:fill="auto"/>
            <w:vAlign w:val="center"/>
          </w:tcPr>
          <w:p w14:paraId="0047DFFD" w14:textId="77777777" w:rsidR="00E93D2B" w:rsidRPr="00622CB6" w:rsidRDefault="00E93D2B" w:rsidP="00E300D6">
            <w:pPr>
              <w:pStyle w:val="TableText"/>
              <w:rPr>
                <w:rFonts w:eastAsia="游明朝"/>
              </w:rPr>
            </w:pPr>
            <w:r w:rsidRPr="00622CB6">
              <w:rPr>
                <w:rFonts w:eastAsia="游明朝"/>
              </w:rPr>
              <w:t>4.5</w:t>
            </w:r>
          </w:p>
        </w:tc>
      </w:tr>
      <w:tr w:rsidR="00E93D2B" w:rsidRPr="00622CB6" w14:paraId="074ABE99" w14:textId="77777777" w:rsidTr="00E300D6">
        <w:trPr>
          <w:trHeight w:val="144"/>
          <w:jc w:val="center"/>
        </w:trPr>
        <w:tc>
          <w:tcPr>
            <w:tcW w:w="2880" w:type="dxa"/>
            <w:tcBorders>
              <w:top w:val="nil"/>
              <w:bottom w:val="nil"/>
            </w:tcBorders>
            <w:shd w:val="clear" w:color="auto" w:fill="auto"/>
            <w:noWrap/>
            <w:vAlign w:val="center"/>
            <w:hideMark/>
          </w:tcPr>
          <w:p w14:paraId="25CD0AF2" w14:textId="77777777" w:rsidR="00E93D2B" w:rsidRPr="00622CB6" w:rsidRDefault="00E93D2B" w:rsidP="00E300D6">
            <w:pPr>
              <w:pStyle w:val="TableText"/>
            </w:pPr>
            <w:r w:rsidRPr="00622CB6">
              <w:t>Boundary condition</w:t>
            </w:r>
          </w:p>
        </w:tc>
        <w:tc>
          <w:tcPr>
            <w:tcW w:w="1296" w:type="dxa"/>
            <w:tcBorders>
              <w:top w:val="nil"/>
              <w:bottom w:val="nil"/>
            </w:tcBorders>
            <w:shd w:val="clear" w:color="auto" w:fill="auto"/>
            <w:noWrap/>
            <w:vAlign w:val="center"/>
            <w:hideMark/>
          </w:tcPr>
          <w:p w14:paraId="4629B3D7" w14:textId="77777777" w:rsidR="00E93D2B" w:rsidRPr="00622CB6" w:rsidRDefault="00E93D2B" w:rsidP="00E300D6">
            <w:pPr>
              <w:pStyle w:val="TableText"/>
            </w:pPr>
          </w:p>
        </w:tc>
        <w:tc>
          <w:tcPr>
            <w:tcW w:w="1872" w:type="dxa"/>
            <w:tcBorders>
              <w:top w:val="nil"/>
              <w:bottom w:val="nil"/>
            </w:tcBorders>
            <w:shd w:val="clear" w:color="auto" w:fill="auto"/>
            <w:noWrap/>
            <w:vAlign w:val="center"/>
            <w:hideMark/>
          </w:tcPr>
          <w:p w14:paraId="48E51559" w14:textId="77777777" w:rsidR="00E93D2B" w:rsidRPr="00622CB6" w:rsidRDefault="00E93D2B" w:rsidP="00E300D6">
            <w:pPr>
              <w:pStyle w:val="TableText"/>
              <w:rPr>
                <w:rFonts w:eastAsia="Times New Roman"/>
              </w:rPr>
            </w:pPr>
          </w:p>
        </w:tc>
        <w:tc>
          <w:tcPr>
            <w:tcW w:w="1872" w:type="dxa"/>
            <w:tcBorders>
              <w:top w:val="nil"/>
              <w:bottom w:val="nil"/>
            </w:tcBorders>
            <w:vAlign w:val="center"/>
          </w:tcPr>
          <w:p w14:paraId="1770D3CC" w14:textId="77777777" w:rsidR="00E93D2B" w:rsidRPr="00622CB6" w:rsidRDefault="00E93D2B" w:rsidP="00E300D6">
            <w:pPr>
              <w:pStyle w:val="TableText"/>
              <w:rPr>
                <w:rFonts w:eastAsia="Times New Roman"/>
              </w:rPr>
            </w:pPr>
          </w:p>
        </w:tc>
        <w:tc>
          <w:tcPr>
            <w:tcW w:w="1872" w:type="dxa"/>
            <w:tcBorders>
              <w:top w:val="nil"/>
              <w:bottom w:val="nil"/>
            </w:tcBorders>
            <w:vAlign w:val="center"/>
          </w:tcPr>
          <w:p w14:paraId="5E79F221" w14:textId="77777777" w:rsidR="00E93D2B" w:rsidRPr="00622CB6" w:rsidRDefault="00E93D2B" w:rsidP="00E300D6">
            <w:pPr>
              <w:pStyle w:val="TableText"/>
              <w:rPr>
                <w:rFonts w:eastAsia="Times New Roman"/>
              </w:rPr>
            </w:pPr>
          </w:p>
        </w:tc>
      </w:tr>
      <w:tr w:rsidR="00E93D2B" w:rsidRPr="00622CB6" w14:paraId="2BC145EA" w14:textId="77777777" w:rsidTr="00E300D6">
        <w:trPr>
          <w:trHeight w:val="144"/>
          <w:jc w:val="center"/>
        </w:trPr>
        <w:tc>
          <w:tcPr>
            <w:tcW w:w="2880" w:type="dxa"/>
            <w:tcBorders>
              <w:top w:val="nil"/>
              <w:bottom w:val="nil"/>
            </w:tcBorders>
            <w:shd w:val="clear" w:color="auto" w:fill="auto"/>
            <w:noWrap/>
            <w:vAlign w:val="center"/>
            <w:hideMark/>
          </w:tcPr>
          <w:p w14:paraId="597EA88E" w14:textId="77777777" w:rsidR="00E93D2B" w:rsidRPr="00622CB6" w:rsidRDefault="00E93D2B" w:rsidP="00E93D2B">
            <w:pPr>
              <w:pStyle w:val="TableText"/>
              <w:numPr>
                <w:ilvl w:val="0"/>
                <w:numId w:val="29"/>
              </w:numPr>
            </w:pPr>
            <w:r w:rsidRPr="00622CB6">
              <w:t>Core temperature</w:t>
            </w:r>
          </w:p>
        </w:tc>
        <w:tc>
          <w:tcPr>
            <w:tcW w:w="1296" w:type="dxa"/>
            <w:tcBorders>
              <w:top w:val="nil"/>
              <w:bottom w:val="nil"/>
            </w:tcBorders>
            <w:shd w:val="clear" w:color="auto" w:fill="auto"/>
            <w:noWrap/>
            <w:vAlign w:val="center"/>
            <w:hideMark/>
          </w:tcPr>
          <w:p w14:paraId="6B153988" w14:textId="77777777" w:rsidR="00E93D2B" w:rsidRPr="00622CB6" w:rsidRDefault="00E93D2B" w:rsidP="00E300D6">
            <w:pPr>
              <w:pStyle w:val="TableText"/>
            </w:pPr>
            <w:r w:rsidRPr="00622CB6">
              <w:t>[</w:t>
            </w:r>
            <w:r w:rsidRPr="00622CB6">
              <w:rPr>
                <w:rFonts w:eastAsiaTheme="minorHAnsi"/>
              </w:rPr>
              <w:t>°C</w:t>
            </w:r>
            <w:r w:rsidRPr="00622CB6">
              <w:t>]</w:t>
            </w:r>
          </w:p>
        </w:tc>
        <w:tc>
          <w:tcPr>
            <w:tcW w:w="1872" w:type="dxa"/>
            <w:tcBorders>
              <w:top w:val="nil"/>
              <w:bottom w:val="nil"/>
            </w:tcBorders>
            <w:shd w:val="clear" w:color="auto" w:fill="auto"/>
            <w:noWrap/>
            <w:vAlign w:val="center"/>
            <w:hideMark/>
          </w:tcPr>
          <w:p w14:paraId="284D1077" w14:textId="77777777" w:rsidR="00E93D2B" w:rsidRPr="00622CB6" w:rsidRDefault="00E93D2B" w:rsidP="00E300D6">
            <w:pPr>
              <w:pStyle w:val="TableText"/>
            </w:pPr>
            <w:r w:rsidRPr="00CA014C">
              <w:t>35.5</w:t>
            </w:r>
          </w:p>
        </w:tc>
        <w:tc>
          <w:tcPr>
            <w:tcW w:w="1872" w:type="dxa"/>
            <w:tcBorders>
              <w:top w:val="nil"/>
              <w:bottom w:val="nil"/>
            </w:tcBorders>
            <w:shd w:val="clear" w:color="auto" w:fill="auto"/>
            <w:vAlign w:val="center"/>
          </w:tcPr>
          <w:p w14:paraId="2F7D7B06" w14:textId="77777777" w:rsidR="00E93D2B" w:rsidRPr="00622CB6" w:rsidRDefault="00E93D2B" w:rsidP="00E300D6">
            <w:pPr>
              <w:pStyle w:val="TableText"/>
            </w:pPr>
            <w:r w:rsidRPr="00CA014C">
              <w:t>35.5</w:t>
            </w:r>
          </w:p>
        </w:tc>
        <w:tc>
          <w:tcPr>
            <w:tcW w:w="1872" w:type="dxa"/>
            <w:tcBorders>
              <w:top w:val="nil"/>
              <w:bottom w:val="nil"/>
            </w:tcBorders>
            <w:shd w:val="clear" w:color="auto" w:fill="auto"/>
            <w:vAlign w:val="center"/>
          </w:tcPr>
          <w:p w14:paraId="7BE56E31" w14:textId="77777777" w:rsidR="00E93D2B" w:rsidRPr="00622CB6" w:rsidRDefault="00E93D2B" w:rsidP="00E300D6">
            <w:pPr>
              <w:pStyle w:val="TableText"/>
            </w:pPr>
            <w:r w:rsidRPr="00CA014C">
              <w:t>35.5</w:t>
            </w:r>
          </w:p>
        </w:tc>
      </w:tr>
      <w:tr w:rsidR="00E93D2B" w:rsidRPr="00622CB6" w14:paraId="2F3EA892" w14:textId="77777777" w:rsidTr="00E300D6">
        <w:trPr>
          <w:trHeight w:val="144"/>
          <w:jc w:val="center"/>
        </w:trPr>
        <w:tc>
          <w:tcPr>
            <w:tcW w:w="2880" w:type="dxa"/>
            <w:tcBorders>
              <w:top w:val="nil"/>
              <w:bottom w:val="nil"/>
            </w:tcBorders>
            <w:shd w:val="clear" w:color="auto" w:fill="auto"/>
            <w:noWrap/>
            <w:vAlign w:val="center"/>
            <w:hideMark/>
          </w:tcPr>
          <w:p w14:paraId="30A3DC14" w14:textId="77777777" w:rsidR="00E93D2B" w:rsidRPr="00622CB6" w:rsidRDefault="00E93D2B" w:rsidP="00E93D2B">
            <w:pPr>
              <w:pStyle w:val="TableText"/>
              <w:numPr>
                <w:ilvl w:val="0"/>
                <w:numId w:val="29"/>
              </w:numPr>
            </w:pPr>
            <w:r w:rsidRPr="00622CB6">
              <w:t>Air temperature</w:t>
            </w:r>
          </w:p>
        </w:tc>
        <w:tc>
          <w:tcPr>
            <w:tcW w:w="1296" w:type="dxa"/>
            <w:tcBorders>
              <w:top w:val="nil"/>
              <w:bottom w:val="nil"/>
            </w:tcBorders>
            <w:shd w:val="clear" w:color="auto" w:fill="auto"/>
            <w:noWrap/>
            <w:vAlign w:val="center"/>
            <w:hideMark/>
          </w:tcPr>
          <w:p w14:paraId="193EBC57" w14:textId="77777777" w:rsidR="00E93D2B" w:rsidRPr="00622CB6" w:rsidRDefault="00E93D2B" w:rsidP="00E300D6">
            <w:pPr>
              <w:pStyle w:val="TableText"/>
            </w:pPr>
            <w:r w:rsidRPr="00622CB6">
              <w:t>[</w:t>
            </w:r>
            <w:r w:rsidRPr="00622CB6">
              <w:rPr>
                <w:rFonts w:eastAsiaTheme="minorHAnsi"/>
              </w:rPr>
              <w:t>°C</w:t>
            </w:r>
            <w:r w:rsidRPr="00622CB6">
              <w:t>]</w:t>
            </w:r>
          </w:p>
        </w:tc>
        <w:tc>
          <w:tcPr>
            <w:tcW w:w="1872" w:type="dxa"/>
            <w:tcBorders>
              <w:top w:val="nil"/>
              <w:bottom w:val="nil"/>
            </w:tcBorders>
            <w:shd w:val="clear" w:color="auto" w:fill="auto"/>
            <w:noWrap/>
            <w:vAlign w:val="center"/>
            <w:hideMark/>
          </w:tcPr>
          <w:p w14:paraId="16CC1D9D" w14:textId="77777777" w:rsidR="00E93D2B" w:rsidRPr="00622CB6" w:rsidRDefault="00E93D2B" w:rsidP="00E300D6">
            <w:pPr>
              <w:pStyle w:val="TableText"/>
            </w:pPr>
            <w:r w:rsidRPr="00622CB6">
              <w:t>25.3</w:t>
            </w:r>
          </w:p>
        </w:tc>
        <w:tc>
          <w:tcPr>
            <w:tcW w:w="1872" w:type="dxa"/>
            <w:tcBorders>
              <w:top w:val="nil"/>
              <w:bottom w:val="nil"/>
            </w:tcBorders>
            <w:shd w:val="clear" w:color="auto" w:fill="auto"/>
            <w:vAlign w:val="center"/>
          </w:tcPr>
          <w:p w14:paraId="2F98D8DE" w14:textId="77777777" w:rsidR="00E93D2B" w:rsidRPr="00622CB6" w:rsidRDefault="00E93D2B" w:rsidP="00E300D6">
            <w:pPr>
              <w:pStyle w:val="TableText"/>
            </w:pPr>
            <w:r w:rsidRPr="00622CB6">
              <w:t>25.3</w:t>
            </w:r>
          </w:p>
        </w:tc>
        <w:tc>
          <w:tcPr>
            <w:tcW w:w="1872" w:type="dxa"/>
            <w:tcBorders>
              <w:top w:val="nil"/>
              <w:bottom w:val="nil"/>
            </w:tcBorders>
            <w:shd w:val="clear" w:color="auto" w:fill="auto"/>
            <w:vAlign w:val="center"/>
          </w:tcPr>
          <w:p w14:paraId="15C48568" w14:textId="77777777" w:rsidR="00E93D2B" w:rsidRPr="00622CB6" w:rsidRDefault="00E93D2B" w:rsidP="00E300D6">
            <w:pPr>
              <w:pStyle w:val="TableText"/>
            </w:pPr>
            <w:r w:rsidRPr="00622CB6">
              <w:t>25.3</w:t>
            </w:r>
          </w:p>
        </w:tc>
      </w:tr>
      <w:tr w:rsidR="00E93D2B" w:rsidRPr="00622CB6" w14:paraId="370B1645" w14:textId="77777777" w:rsidTr="00E300D6">
        <w:trPr>
          <w:trHeight w:val="144"/>
          <w:jc w:val="center"/>
        </w:trPr>
        <w:tc>
          <w:tcPr>
            <w:tcW w:w="2880" w:type="dxa"/>
            <w:tcBorders>
              <w:top w:val="nil"/>
              <w:bottom w:val="nil"/>
            </w:tcBorders>
            <w:shd w:val="clear" w:color="auto" w:fill="auto"/>
            <w:noWrap/>
            <w:vAlign w:val="center"/>
          </w:tcPr>
          <w:p w14:paraId="11D5AEF3" w14:textId="77777777" w:rsidR="00E93D2B" w:rsidRPr="00622CB6" w:rsidRDefault="00E93D2B" w:rsidP="00E93D2B">
            <w:pPr>
              <w:pStyle w:val="TableText"/>
              <w:numPr>
                <w:ilvl w:val="0"/>
                <w:numId w:val="29"/>
              </w:numPr>
            </w:pPr>
            <w:r w:rsidRPr="00622CB6">
              <w:rPr>
                <w:color w:val="000000"/>
              </w:rPr>
              <w:t>Mean radiant temperature</w:t>
            </w:r>
          </w:p>
        </w:tc>
        <w:tc>
          <w:tcPr>
            <w:tcW w:w="1296" w:type="dxa"/>
            <w:tcBorders>
              <w:top w:val="nil"/>
              <w:bottom w:val="nil"/>
            </w:tcBorders>
            <w:shd w:val="clear" w:color="auto" w:fill="auto"/>
            <w:noWrap/>
            <w:vAlign w:val="center"/>
          </w:tcPr>
          <w:p w14:paraId="4DA565CF" w14:textId="77777777" w:rsidR="00E93D2B" w:rsidRPr="00622CB6" w:rsidRDefault="00E93D2B" w:rsidP="00E300D6">
            <w:pPr>
              <w:pStyle w:val="TableText"/>
            </w:pPr>
            <w:r w:rsidRPr="00622CB6">
              <w:rPr>
                <w:color w:val="000000"/>
              </w:rPr>
              <w:t>[</w:t>
            </w:r>
            <w:r w:rsidRPr="00622CB6">
              <w:rPr>
                <w:rFonts w:eastAsiaTheme="minorHAnsi"/>
              </w:rPr>
              <w:t>°C</w:t>
            </w:r>
            <w:r w:rsidRPr="00622CB6">
              <w:rPr>
                <w:color w:val="000000"/>
              </w:rPr>
              <w:t>]</w:t>
            </w:r>
          </w:p>
        </w:tc>
        <w:tc>
          <w:tcPr>
            <w:tcW w:w="1872" w:type="dxa"/>
            <w:tcBorders>
              <w:top w:val="nil"/>
              <w:bottom w:val="nil"/>
            </w:tcBorders>
            <w:shd w:val="clear" w:color="auto" w:fill="auto"/>
            <w:noWrap/>
            <w:vAlign w:val="center"/>
          </w:tcPr>
          <w:p w14:paraId="5D3FA59E" w14:textId="77777777" w:rsidR="00E93D2B" w:rsidRPr="00622CB6" w:rsidRDefault="00E93D2B" w:rsidP="00E300D6">
            <w:pPr>
              <w:pStyle w:val="TableText"/>
            </w:pPr>
            <w:r w:rsidRPr="00622CB6">
              <w:rPr>
                <w:color w:val="000000"/>
              </w:rPr>
              <w:t>25.0</w:t>
            </w:r>
          </w:p>
        </w:tc>
        <w:tc>
          <w:tcPr>
            <w:tcW w:w="1872" w:type="dxa"/>
            <w:tcBorders>
              <w:top w:val="nil"/>
              <w:bottom w:val="nil"/>
            </w:tcBorders>
            <w:shd w:val="clear" w:color="auto" w:fill="auto"/>
            <w:vAlign w:val="center"/>
          </w:tcPr>
          <w:p w14:paraId="6DC17C0E" w14:textId="77777777" w:rsidR="00E93D2B" w:rsidRPr="00622CB6" w:rsidRDefault="00E93D2B" w:rsidP="00E300D6">
            <w:pPr>
              <w:pStyle w:val="TableText"/>
            </w:pPr>
            <w:r w:rsidRPr="00622CB6">
              <w:rPr>
                <w:color w:val="000000"/>
              </w:rPr>
              <w:t>25.0</w:t>
            </w:r>
          </w:p>
        </w:tc>
        <w:tc>
          <w:tcPr>
            <w:tcW w:w="1872" w:type="dxa"/>
            <w:tcBorders>
              <w:top w:val="nil"/>
              <w:bottom w:val="nil"/>
            </w:tcBorders>
            <w:shd w:val="clear" w:color="auto" w:fill="auto"/>
            <w:vAlign w:val="center"/>
          </w:tcPr>
          <w:p w14:paraId="32C1273D" w14:textId="77777777" w:rsidR="00E93D2B" w:rsidRPr="00622CB6" w:rsidRDefault="00E93D2B" w:rsidP="00E300D6">
            <w:pPr>
              <w:pStyle w:val="TableText"/>
            </w:pPr>
            <w:r w:rsidRPr="00622CB6">
              <w:rPr>
                <w:color w:val="000000"/>
              </w:rPr>
              <w:t>25.0</w:t>
            </w:r>
          </w:p>
        </w:tc>
      </w:tr>
      <w:tr w:rsidR="00E93D2B" w:rsidRPr="00622CB6" w14:paraId="37F662A2" w14:textId="77777777" w:rsidTr="00E300D6">
        <w:trPr>
          <w:trHeight w:val="144"/>
          <w:jc w:val="center"/>
        </w:trPr>
        <w:tc>
          <w:tcPr>
            <w:tcW w:w="2880" w:type="dxa"/>
            <w:tcBorders>
              <w:top w:val="nil"/>
              <w:bottom w:val="nil"/>
            </w:tcBorders>
            <w:shd w:val="clear" w:color="auto" w:fill="auto"/>
            <w:noWrap/>
            <w:vAlign w:val="center"/>
            <w:hideMark/>
          </w:tcPr>
          <w:p w14:paraId="3F621701" w14:textId="77777777" w:rsidR="00E93D2B" w:rsidRPr="00622CB6" w:rsidRDefault="00E93D2B" w:rsidP="00E300D6">
            <w:pPr>
              <w:pStyle w:val="TableText"/>
            </w:pPr>
            <w:r w:rsidRPr="00622CB6">
              <w:t>Spectral skin properties</w:t>
            </w:r>
          </w:p>
        </w:tc>
        <w:tc>
          <w:tcPr>
            <w:tcW w:w="1296" w:type="dxa"/>
            <w:tcBorders>
              <w:top w:val="nil"/>
              <w:bottom w:val="nil"/>
            </w:tcBorders>
            <w:shd w:val="clear" w:color="auto" w:fill="auto"/>
            <w:noWrap/>
            <w:vAlign w:val="center"/>
            <w:hideMark/>
          </w:tcPr>
          <w:p w14:paraId="31195536" w14:textId="77777777" w:rsidR="00E93D2B" w:rsidRPr="00622CB6" w:rsidRDefault="00E93D2B" w:rsidP="00E300D6">
            <w:pPr>
              <w:pStyle w:val="TableText"/>
            </w:pPr>
          </w:p>
        </w:tc>
        <w:tc>
          <w:tcPr>
            <w:tcW w:w="1872" w:type="dxa"/>
            <w:tcBorders>
              <w:top w:val="nil"/>
              <w:bottom w:val="nil"/>
            </w:tcBorders>
            <w:shd w:val="clear" w:color="auto" w:fill="auto"/>
            <w:noWrap/>
            <w:vAlign w:val="center"/>
            <w:hideMark/>
          </w:tcPr>
          <w:p w14:paraId="33E6B5E9" w14:textId="266F9ECB" w:rsidR="00E93D2B" w:rsidRPr="00622CB6" w:rsidRDefault="00E93D2B" w:rsidP="00E300D6">
            <w:pPr>
              <w:pStyle w:val="TableText"/>
              <w:rPr>
                <w:rFonts w:eastAsia="游明朝"/>
              </w:rPr>
            </w:pPr>
            <w:r w:rsidRPr="00622CB6">
              <w:t xml:space="preserve">See </w:t>
            </w:r>
            <w:r>
              <w:fldChar w:fldCharType="begin"/>
            </w:r>
            <w:r>
              <w:instrText xml:space="preserve"> REF _Ref152151974 \h </w:instrText>
            </w:r>
            <w:r>
              <w:fldChar w:fldCharType="separate"/>
            </w:r>
            <w:r w:rsidR="003A633B" w:rsidRPr="00622CB6">
              <w:t xml:space="preserve">Fig. </w:t>
            </w:r>
            <w:r w:rsidR="003A633B">
              <w:rPr>
                <w:noProof/>
              </w:rPr>
              <w:t>7</w:t>
            </w:r>
            <w:r>
              <w:fldChar w:fldCharType="end"/>
            </w:r>
          </w:p>
        </w:tc>
        <w:tc>
          <w:tcPr>
            <w:tcW w:w="1872" w:type="dxa"/>
            <w:tcBorders>
              <w:top w:val="nil"/>
              <w:bottom w:val="nil"/>
            </w:tcBorders>
            <w:shd w:val="clear" w:color="auto" w:fill="auto"/>
            <w:vAlign w:val="center"/>
          </w:tcPr>
          <w:p w14:paraId="34DD7573" w14:textId="2AF81DC4" w:rsidR="00E93D2B" w:rsidRPr="00622CB6" w:rsidRDefault="00E93D2B" w:rsidP="00E300D6">
            <w:pPr>
              <w:pStyle w:val="TableText"/>
              <w:rPr>
                <w:rFonts w:eastAsia="游明朝"/>
              </w:rPr>
            </w:pPr>
            <w:r w:rsidRPr="00622CB6">
              <w:t>See</w:t>
            </w:r>
            <w:r>
              <w:t xml:space="preserve"> </w:t>
            </w:r>
            <w:r>
              <w:fldChar w:fldCharType="begin"/>
            </w:r>
            <w:r>
              <w:instrText xml:space="preserve"> REF _Ref152151974 \h </w:instrText>
            </w:r>
            <w:r>
              <w:fldChar w:fldCharType="separate"/>
            </w:r>
            <w:r w:rsidR="003A633B" w:rsidRPr="00622CB6">
              <w:t xml:space="preserve">Fig. </w:t>
            </w:r>
            <w:r w:rsidR="003A633B">
              <w:rPr>
                <w:noProof/>
              </w:rPr>
              <w:t>7</w:t>
            </w:r>
            <w:r>
              <w:fldChar w:fldCharType="end"/>
            </w:r>
          </w:p>
        </w:tc>
        <w:tc>
          <w:tcPr>
            <w:tcW w:w="1872" w:type="dxa"/>
            <w:tcBorders>
              <w:top w:val="nil"/>
              <w:bottom w:val="nil"/>
            </w:tcBorders>
            <w:shd w:val="clear" w:color="auto" w:fill="auto"/>
            <w:vAlign w:val="center"/>
          </w:tcPr>
          <w:p w14:paraId="2EEF9365" w14:textId="3F927C89" w:rsidR="00E93D2B" w:rsidRPr="00622CB6" w:rsidRDefault="00E93D2B" w:rsidP="00E300D6">
            <w:pPr>
              <w:pStyle w:val="TableText"/>
              <w:rPr>
                <w:rFonts w:eastAsia="游明朝"/>
              </w:rPr>
            </w:pPr>
            <w:r w:rsidRPr="00622CB6">
              <w:t>See</w:t>
            </w:r>
            <w:r>
              <w:t xml:space="preserve"> </w:t>
            </w:r>
            <w:r>
              <w:fldChar w:fldCharType="begin"/>
            </w:r>
            <w:r>
              <w:instrText xml:space="preserve"> REF _Ref152151974 \h </w:instrText>
            </w:r>
            <w:r>
              <w:fldChar w:fldCharType="separate"/>
            </w:r>
            <w:r w:rsidR="003A633B" w:rsidRPr="00622CB6">
              <w:t xml:space="preserve">Fig. </w:t>
            </w:r>
            <w:r w:rsidR="003A633B">
              <w:rPr>
                <w:noProof/>
              </w:rPr>
              <w:t>7</w:t>
            </w:r>
            <w:r>
              <w:fldChar w:fldCharType="end"/>
            </w:r>
          </w:p>
        </w:tc>
      </w:tr>
      <w:tr w:rsidR="00E93D2B" w:rsidRPr="00622CB6" w14:paraId="5127A4FF" w14:textId="77777777" w:rsidTr="00E300D6">
        <w:trPr>
          <w:trHeight w:val="144"/>
          <w:jc w:val="center"/>
        </w:trPr>
        <w:tc>
          <w:tcPr>
            <w:tcW w:w="2880" w:type="dxa"/>
            <w:tcBorders>
              <w:top w:val="nil"/>
              <w:bottom w:val="nil"/>
            </w:tcBorders>
            <w:shd w:val="clear" w:color="auto" w:fill="auto"/>
            <w:noWrap/>
            <w:vAlign w:val="center"/>
            <w:hideMark/>
          </w:tcPr>
          <w:p w14:paraId="0232ABA2" w14:textId="77777777" w:rsidR="00E93D2B" w:rsidRPr="00622CB6" w:rsidRDefault="00E93D2B" w:rsidP="00E300D6">
            <w:pPr>
              <w:pStyle w:val="TableText"/>
            </w:pPr>
            <w:r w:rsidRPr="00622CB6">
              <w:t>Irradiation condition</w:t>
            </w:r>
          </w:p>
        </w:tc>
        <w:tc>
          <w:tcPr>
            <w:tcW w:w="1296" w:type="dxa"/>
            <w:tcBorders>
              <w:top w:val="nil"/>
              <w:bottom w:val="nil"/>
            </w:tcBorders>
            <w:shd w:val="clear" w:color="auto" w:fill="auto"/>
            <w:noWrap/>
            <w:vAlign w:val="center"/>
            <w:hideMark/>
          </w:tcPr>
          <w:p w14:paraId="6CEF23F7" w14:textId="77777777" w:rsidR="00E93D2B" w:rsidRPr="00447611" w:rsidRDefault="00E93D2B" w:rsidP="00E300D6">
            <w:pPr>
              <w:pStyle w:val="TableText"/>
              <w:rPr>
                <w:color w:val="000000" w:themeColor="text1"/>
              </w:rPr>
            </w:pPr>
          </w:p>
        </w:tc>
        <w:tc>
          <w:tcPr>
            <w:tcW w:w="1872" w:type="dxa"/>
            <w:tcBorders>
              <w:top w:val="nil"/>
              <w:bottom w:val="nil"/>
            </w:tcBorders>
            <w:shd w:val="clear" w:color="auto" w:fill="auto"/>
            <w:noWrap/>
            <w:vAlign w:val="center"/>
            <w:hideMark/>
          </w:tcPr>
          <w:p w14:paraId="2D43AAD4" w14:textId="77777777" w:rsidR="00E93D2B" w:rsidRPr="00447611" w:rsidRDefault="00E93D2B" w:rsidP="00E300D6">
            <w:pPr>
              <w:pStyle w:val="TableText"/>
              <w:rPr>
                <w:color w:val="000000" w:themeColor="text1"/>
              </w:rPr>
            </w:pPr>
          </w:p>
        </w:tc>
        <w:tc>
          <w:tcPr>
            <w:tcW w:w="1872" w:type="dxa"/>
            <w:tcBorders>
              <w:top w:val="nil"/>
              <w:bottom w:val="nil"/>
            </w:tcBorders>
            <w:vAlign w:val="center"/>
          </w:tcPr>
          <w:p w14:paraId="17FD4762" w14:textId="77777777" w:rsidR="00E93D2B" w:rsidRPr="00447611" w:rsidRDefault="00E93D2B" w:rsidP="00E300D6">
            <w:pPr>
              <w:pStyle w:val="TableText"/>
              <w:rPr>
                <w:color w:val="000000" w:themeColor="text1"/>
              </w:rPr>
            </w:pPr>
          </w:p>
        </w:tc>
        <w:tc>
          <w:tcPr>
            <w:tcW w:w="1872" w:type="dxa"/>
            <w:tcBorders>
              <w:top w:val="nil"/>
              <w:bottom w:val="nil"/>
            </w:tcBorders>
            <w:vAlign w:val="center"/>
          </w:tcPr>
          <w:p w14:paraId="6AA82F33" w14:textId="77777777" w:rsidR="00E93D2B" w:rsidRPr="00447611" w:rsidRDefault="00E93D2B" w:rsidP="00E300D6">
            <w:pPr>
              <w:pStyle w:val="TableText"/>
              <w:rPr>
                <w:color w:val="000000" w:themeColor="text1"/>
              </w:rPr>
            </w:pPr>
          </w:p>
        </w:tc>
      </w:tr>
      <w:tr w:rsidR="00E93D2B" w:rsidRPr="00622CB6" w14:paraId="1574DCDC" w14:textId="77777777" w:rsidTr="00E300D6">
        <w:trPr>
          <w:trHeight w:val="144"/>
          <w:jc w:val="center"/>
        </w:trPr>
        <w:tc>
          <w:tcPr>
            <w:tcW w:w="2880" w:type="dxa"/>
            <w:tcBorders>
              <w:top w:val="nil"/>
              <w:bottom w:val="nil"/>
            </w:tcBorders>
            <w:shd w:val="clear" w:color="auto" w:fill="auto"/>
            <w:noWrap/>
            <w:vAlign w:val="center"/>
          </w:tcPr>
          <w:p w14:paraId="78F1B2EF" w14:textId="77777777" w:rsidR="00E93D2B" w:rsidRPr="00622CB6" w:rsidRDefault="00E93D2B" w:rsidP="00E93D2B">
            <w:pPr>
              <w:pStyle w:val="TableText"/>
              <w:numPr>
                <w:ilvl w:val="0"/>
                <w:numId w:val="29"/>
              </w:numPr>
            </w:pPr>
            <w:r w:rsidRPr="00622CB6">
              <w:t>I</w:t>
            </w:r>
            <w:r>
              <w:t>rradiance</w:t>
            </w:r>
          </w:p>
        </w:tc>
        <w:tc>
          <w:tcPr>
            <w:tcW w:w="1296" w:type="dxa"/>
            <w:tcBorders>
              <w:top w:val="nil"/>
              <w:bottom w:val="nil"/>
            </w:tcBorders>
            <w:shd w:val="clear" w:color="auto" w:fill="auto"/>
            <w:noWrap/>
            <w:vAlign w:val="center"/>
          </w:tcPr>
          <w:p w14:paraId="6B6A7508" w14:textId="77777777" w:rsidR="00E93D2B" w:rsidRPr="00447611" w:rsidRDefault="00E93D2B" w:rsidP="00E300D6">
            <w:pPr>
              <w:pStyle w:val="TableText"/>
              <w:rPr>
                <w:color w:val="000000" w:themeColor="text1"/>
              </w:rPr>
            </w:pPr>
            <w:r w:rsidRPr="00447611">
              <w:rPr>
                <w:color w:val="000000" w:themeColor="text1"/>
              </w:rPr>
              <w:t>[W/m</w:t>
            </w:r>
            <w:r w:rsidRPr="00447611">
              <w:rPr>
                <w:color w:val="000000" w:themeColor="text1"/>
                <w:vertAlign w:val="superscript"/>
              </w:rPr>
              <w:t>2</w:t>
            </w:r>
            <w:r w:rsidRPr="00447611">
              <w:rPr>
                <w:color w:val="000000" w:themeColor="text1"/>
              </w:rPr>
              <w:t>]</w:t>
            </w:r>
          </w:p>
        </w:tc>
        <w:tc>
          <w:tcPr>
            <w:tcW w:w="1872" w:type="dxa"/>
            <w:tcBorders>
              <w:top w:val="nil"/>
              <w:bottom w:val="nil"/>
            </w:tcBorders>
            <w:shd w:val="clear" w:color="auto" w:fill="auto"/>
            <w:noWrap/>
            <w:vAlign w:val="center"/>
          </w:tcPr>
          <w:p w14:paraId="6E1897A2" w14:textId="658A1D39" w:rsidR="00E93D2B" w:rsidRPr="00447611" w:rsidRDefault="00E93D2B" w:rsidP="00E300D6">
            <w:pPr>
              <w:pStyle w:val="TableText"/>
              <w:rPr>
                <w:rFonts w:eastAsia="游明朝"/>
                <w:color w:val="000000" w:themeColor="text1"/>
              </w:rPr>
            </w:pPr>
            <w:r w:rsidRPr="00447611">
              <w:rPr>
                <w:rFonts w:eastAsia="游明朝"/>
                <w:color w:val="000000" w:themeColor="text1"/>
              </w:rPr>
              <w:t xml:space="preserve">See </w:t>
            </w:r>
            <w:r>
              <w:fldChar w:fldCharType="begin"/>
            </w:r>
            <w:r>
              <w:instrText xml:space="preserve"> REF _Ref150523194 \h  \* MERGEFORMAT </w:instrText>
            </w:r>
            <w:r>
              <w:fldChar w:fldCharType="separate"/>
            </w:r>
            <w:r w:rsidR="003A633B" w:rsidRPr="003A633B">
              <w:rPr>
                <w:szCs w:val="24"/>
              </w:rPr>
              <w:t xml:space="preserve">Table </w:t>
            </w:r>
            <w:r w:rsidR="003A633B" w:rsidRPr="003A633B">
              <w:rPr>
                <w:noProof/>
                <w:szCs w:val="24"/>
              </w:rPr>
              <w:t>2</w:t>
            </w:r>
            <w:r>
              <w:fldChar w:fldCharType="end"/>
            </w:r>
          </w:p>
        </w:tc>
        <w:tc>
          <w:tcPr>
            <w:tcW w:w="1872" w:type="dxa"/>
            <w:tcBorders>
              <w:top w:val="nil"/>
              <w:bottom w:val="nil"/>
            </w:tcBorders>
            <w:vAlign w:val="center"/>
          </w:tcPr>
          <w:p w14:paraId="407E1910" w14:textId="321454D7" w:rsidR="00E93D2B" w:rsidRPr="00447611" w:rsidRDefault="00E93D2B" w:rsidP="00E300D6">
            <w:pPr>
              <w:pStyle w:val="TableText"/>
              <w:rPr>
                <w:rFonts w:eastAsia="游明朝"/>
                <w:color w:val="000000" w:themeColor="text1"/>
              </w:rPr>
            </w:pPr>
            <w:r w:rsidRPr="00447611">
              <w:rPr>
                <w:rFonts w:eastAsia="游明朝"/>
                <w:color w:val="000000" w:themeColor="text1"/>
              </w:rPr>
              <w:t xml:space="preserve">See </w:t>
            </w:r>
            <w:r>
              <w:fldChar w:fldCharType="begin"/>
            </w:r>
            <w:r>
              <w:instrText xml:space="preserve"> REF _Ref150523194 \h  \* MERGEFORMAT </w:instrText>
            </w:r>
            <w:r>
              <w:fldChar w:fldCharType="separate"/>
            </w:r>
            <w:r w:rsidR="003A633B" w:rsidRPr="003A633B">
              <w:rPr>
                <w:szCs w:val="24"/>
              </w:rPr>
              <w:t xml:space="preserve">Table </w:t>
            </w:r>
            <w:r w:rsidR="003A633B" w:rsidRPr="003A633B">
              <w:rPr>
                <w:noProof/>
                <w:szCs w:val="24"/>
              </w:rPr>
              <w:t>2</w:t>
            </w:r>
            <w:r>
              <w:fldChar w:fldCharType="end"/>
            </w:r>
          </w:p>
        </w:tc>
        <w:tc>
          <w:tcPr>
            <w:tcW w:w="1872" w:type="dxa"/>
            <w:tcBorders>
              <w:top w:val="nil"/>
              <w:bottom w:val="nil"/>
            </w:tcBorders>
            <w:vAlign w:val="center"/>
          </w:tcPr>
          <w:p w14:paraId="4094545A" w14:textId="72F3CA53" w:rsidR="00E93D2B" w:rsidRPr="00447611" w:rsidRDefault="00E93D2B" w:rsidP="00E300D6">
            <w:pPr>
              <w:pStyle w:val="TableText"/>
              <w:rPr>
                <w:rFonts w:eastAsia="游明朝"/>
                <w:color w:val="000000" w:themeColor="text1"/>
              </w:rPr>
            </w:pPr>
            <w:r w:rsidRPr="00447611">
              <w:rPr>
                <w:rFonts w:eastAsia="游明朝"/>
                <w:color w:val="000000" w:themeColor="text1"/>
              </w:rPr>
              <w:t xml:space="preserve">See </w:t>
            </w:r>
            <w:r>
              <w:fldChar w:fldCharType="begin"/>
            </w:r>
            <w:r>
              <w:instrText xml:space="preserve"> REF _Ref150523194 \h  \* MERGEFORMAT </w:instrText>
            </w:r>
            <w:r>
              <w:fldChar w:fldCharType="separate"/>
            </w:r>
            <w:r w:rsidR="003A633B" w:rsidRPr="003A633B">
              <w:rPr>
                <w:szCs w:val="24"/>
              </w:rPr>
              <w:t xml:space="preserve">Table </w:t>
            </w:r>
            <w:r w:rsidR="003A633B" w:rsidRPr="003A633B">
              <w:rPr>
                <w:noProof/>
                <w:szCs w:val="24"/>
              </w:rPr>
              <w:t>2</w:t>
            </w:r>
            <w:r>
              <w:fldChar w:fldCharType="end"/>
            </w:r>
          </w:p>
        </w:tc>
      </w:tr>
      <w:tr w:rsidR="00E93D2B" w:rsidRPr="00622CB6" w14:paraId="5281B427" w14:textId="77777777" w:rsidTr="00E300D6">
        <w:trPr>
          <w:trHeight w:val="144"/>
          <w:jc w:val="center"/>
        </w:trPr>
        <w:tc>
          <w:tcPr>
            <w:tcW w:w="2880" w:type="dxa"/>
            <w:tcBorders>
              <w:top w:val="nil"/>
              <w:bottom w:val="single" w:sz="8" w:space="0" w:color="auto"/>
            </w:tcBorders>
            <w:shd w:val="clear" w:color="auto" w:fill="auto"/>
            <w:noWrap/>
            <w:vAlign w:val="center"/>
          </w:tcPr>
          <w:p w14:paraId="3F49A76F" w14:textId="77777777" w:rsidR="00E93D2B" w:rsidRPr="00622CB6" w:rsidRDefault="00E93D2B" w:rsidP="00E93D2B">
            <w:pPr>
              <w:pStyle w:val="TableText"/>
              <w:numPr>
                <w:ilvl w:val="0"/>
                <w:numId w:val="29"/>
              </w:numPr>
            </w:pPr>
            <w:r>
              <w:t>Radiation spectrum</w:t>
            </w:r>
          </w:p>
        </w:tc>
        <w:tc>
          <w:tcPr>
            <w:tcW w:w="1296" w:type="dxa"/>
            <w:tcBorders>
              <w:top w:val="nil"/>
              <w:bottom w:val="single" w:sz="8" w:space="0" w:color="auto"/>
            </w:tcBorders>
            <w:shd w:val="clear" w:color="auto" w:fill="auto"/>
            <w:noWrap/>
            <w:vAlign w:val="center"/>
          </w:tcPr>
          <w:p w14:paraId="07A91A0E" w14:textId="77777777" w:rsidR="00E93D2B" w:rsidRPr="00447611" w:rsidRDefault="00E93D2B" w:rsidP="00E300D6">
            <w:pPr>
              <w:pStyle w:val="TableText"/>
              <w:rPr>
                <w:color w:val="000000" w:themeColor="text1"/>
              </w:rPr>
            </w:pPr>
            <w:r w:rsidRPr="00447611">
              <w:rPr>
                <w:color w:val="000000" w:themeColor="text1"/>
              </w:rPr>
              <w:t>[</w:t>
            </w:r>
            <w:r>
              <w:rPr>
                <w:color w:val="000000" w:themeColor="text1"/>
              </w:rPr>
              <w:t>-</w:t>
            </w:r>
            <w:r w:rsidRPr="00447611">
              <w:rPr>
                <w:color w:val="000000" w:themeColor="text1"/>
              </w:rPr>
              <w:t>]</w:t>
            </w:r>
          </w:p>
        </w:tc>
        <w:tc>
          <w:tcPr>
            <w:tcW w:w="1872" w:type="dxa"/>
            <w:tcBorders>
              <w:top w:val="nil"/>
              <w:bottom w:val="single" w:sz="8" w:space="0" w:color="auto"/>
            </w:tcBorders>
            <w:shd w:val="clear" w:color="auto" w:fill="auto"/>
            <w:noWrap/>
            <w:vAlign w:val="center"/>
          </w:tcPr>
          <w:p w14:paraId="7D593E8F" w14:textId="6F56F15A" w:rsidR="00E93D2B" w:rsidRPr="00447611" w:rsidRDefault="00E93D2B" w:rsidP="00E300D6">
            <w:pPr>
              <w:pStyle w:val="TableText"/>
              <w:rPr>
                <w:rFonts w:eastAsia="游明朝"/>
                <w:color w:val="000000" w:themeColor="text1"/>
              </w:rPr>
            </w:pPr>
            <w:r w:rsidRPr="00447611">
              <w:rPr>
                <w:color w:val="000000" w:themeColor="text1"/>
              </w:rPr>
              <w:t xml:space="preserve">See </w:t>
            </w:r>
            <w:r>
              <w:fldChar w:fldCharType="begin"/>
            </w:r>
            <w:r>
              <w:instrText xml:space="preserve"> REF _Ref150522922 \h  \* MERGEFORMAT </w:instrText>
            </w:r>
            <w:r>
              <w:fldChar w:fldCharType="separate"/>
            </w:r>
            <w:r w:rsidR="003A633B" w:rsidRPr="00622CB6">
              <w:t xml:space="preserve">Fig. </w:t>
            </w:r>
            <w:r w:rsidR="003A633B">
              <w:rPr>
                <w:noProof/>
              </w:rPr>
              <w:t>3</w:t>
            </w:r>
            <w:r>
              <w:fldChar w:fldCharType="end"/>
            </w:r>
          </w:p>
        </w:tc>
        <w:tc>
          <w:tcPr>
            <w:tcW w:w="1872" w:type="dxa"/>
            <w:tcBorders>
              <w:top w:val="nil"/>
              <w:bottom w:val="single" w:sz="8" w:space="0" w:color="auto"/>
            </w:tcBorders>
            <w:shd w:val="clear" w:color="auto" w:fill="auto"/>
            <w:vAlign w:val="center"/>
          </w:tcPr>
          <w:p w14:paraId="63C1EBFC" w14:textId="1FB2CC59" w:rsidR="00E93D2B" w:rsidRPr="00447611" w:rsidRDefault="00E93D2B" w:rsidP="00E300D6">
            <w:pPr>
              <w:pStyle w:val="TableText"/>
              <w:rPr>
                <w:rFonts w:eastAsia="游明朝"/>
                <w:color w:val="000000" w:themeColor="text1"/>
              </w:rPr>
            </w:pPr>
            <w:r w:rsidRPr="00447611">
              <w:rPr>
                <w:color w:val="000000" w:themeColor="text1"/>
              </w:rPr>
              <w:t xml:space="preserve">See </w:t>
            </w:r>
            <w:r>
              <w:fldChar w:fldCharType="begin"/>
            </w:r>
            <w:r>
              <w:instrText xml:space="preserve"> REF _Ref150522922 \h  \* MERGEFORMAT </w:instrText>
            </w:r>
            <w:r>
              <w:fldChar w:fldCharType="separate"/>
            </w:r>
            <w:r w:rsidR="003A633B" w:rsidRPr="00622CB6">
              <w:t xml:space="preserve">Fig. </w:t>
            </w:r>
            <w:r w:rsidR="003A633B">
              <w:rPr>
                <w:noProof/>
              </w:rPr>
              <w:t>3</w:t>
            </w:r>
            <w:r>
              <w:fldChar w:fldCharType="end"/>
            </w:r>
          </w:p>
        </w:tc>
        <w:tc>
          <w:tcPr>
            <w:tcW w:w="1872" w:type="dxa"/>
            <w:tcBorders>
              <w:top w:val="nil"/>
              <w:bottom w:val="single" w:sz="8" w:space="0" w:color="auto"/>
            </w:tcBorders>
            <w:shd w:val="clear" w:color="auto" w:fill="auto"/>
            <w:vAlign w:val="center"/>
          </w:tcPr>
          <w:p w14:paraId="2186FC17" w14:textId="03E1AAA6" w:rsidR="00E93D2B" w:rsidRPr="00447611" w:rsidRDefault="00E93D2B" w:rsidP="00E300D6">
            <w:pPr>
              <w:pStyle w:val="TableText"/>
              <w:rPr>
                <w:rFonts w:eastAsia="游明朝"/>
                <w:color w:val="000000" w:themeColor="text1"/>
              </w:rPr>
            </w:pPr>
            <w:r w:rsidRPr="00447611">
              <w:rPr>
                <w:color w:val="000000" w:themeColor="text1"/>
              </w:rPr>
              <w:t xml:space="preserve">See </w:t>
            </w:r>
            <w:r>
              <w:fldChar w:fldCharType="begin"/>
            </w:r>
            <w:r>
              <w:instrText xml:space="preserve"> REF _Ref150522922 \h  \* MERGEFORMAT </w:instrText>
            </w:r>
            <w:r>
              <w:fldChar w:fldCharType="separate"/>
            </w:r>
            <w:r w:rsidR="003A633B" w:rsidRPr="00622CB6">
              <w:t xml:space="preserve">Fig. </w:t>
            </w:r>
            <w:r w:rsidR="003A633B">
              <w:rPr>
                <w:noProof/>
              </w:rPr>
              <w:t>3</w:t>
            </w:r>
            <w:r>
              <w:fldChar w:fldCharType="end"/>
            </w:r>
          </w:p>
        </w:tc>
      </w:tr>
    </w:tbl>
    <w:p w14:paraId="54E9260A" w14:textId="77777777" w:rsidR="00E93D2B" w:rsidRPr="00155234" w:rsidRDefault="00E93D2B" w:rsidP="00E93D2B">
      <w:pPr>
        <w:pStyle w:val="Heading3"/>
      </w:pPr>
      <w:r w:rsidRPr="000A7E23">
        <w:t>Simulation results</w:t>
      </w:r>
    </w:p>
    <w:p w14:paraId="0F6540BA" w14:textId="266A68E6" w:rsidR="00E93D2B" w:rsidRPr="00622CB6" w:rsidRDefault="00E93D2B" w:rsidP="00E93D2B">
      <w:pPr>
        <w:pStyle w:val="BodyText"/>
      </w:pPr>
      <w:r>
        <w:fldChar w:fldCharType="begin"/>
      </w:r>
      <w:r>
        <w:instrText xml:space="preserve"> REF _Ref152169914 \h </w:instrText>
      </w:r>
      <w:r>
        <w:fldChar w:fldCharType="separate"/>
      </w:r>
      <w:r w:rsidR="003A633B" w:rsidRPr="00622CB6">
        <w:rPr>
          <w:szCs w:val="22"/>
        </w:rPr>
        <w:t xml:space="preserve">Fig. </w:t>
      </w:r>
      <w:r w:rsidR="003A633B">
        <w:rPr>
          <w:noProof/>
          <w:szCs w:val="22"/>
        </w:rPr>
        <w:t>9</w:t>
      </w:r>
      <w:r>
        <w:fldChar w:fldCharType="end"/>
      </w:r>
      <w:r>
        <w:t xml:space="preserve"> </w:t>
      </w:r>
      <w:r w:rsidRPr="00622CB6">
        <w:t xml:space="preserve">shows the simulation results. </w:t>
      </w:r>
      <w:r w:rsidR="00C635F2">
        <w:t xml:space="preserve">As shown in </w:t>
      </w:r>
      <w:r w:rsidR="00C635F2">
        <w:fldChar w:fldCharType="begin"/>
      </w:r>
      <w:r w:rsidR="00C635F2">
        <w:instrText xml:space="preserve"> REF _Ref152169914 \h </w:instrText>
      </w:r>
      <w:r w:rsidR="00C635F2">
        <w:fldChar w:fldCharType="separate"/>
      </w:r>
      <w:r w:rsidR="003A633B" w:rsidRPr="00622CB6">
        <w:rPr>
          <w:szCs w:val="22"/>
        </w:rPr>
        <w:t xml:space="preserve">Fig. </w:t>
      </w:r>
      <w:r w:rsidR="003A633B">
        <w:rPr>
          <w:noProof/>
          <w:szCs w:val="22"/>
        </w:rPr>
        <w:t>9</w:t>
      </w:r>
      <w:r w:rsidR="00C635F2">
        <w:fldChar w:fldCharType="end"/>
      </w:r>
      <w:r w:rsidR="00C635F2">
        <w:t>a, t</w:t>
      </w:r>
      <w:r w:rsidR="00C635F2" w:rsidRPr="00790BC5">
        <w:t xml:space="preserve">he temperature </w:t>
      </w:r>
      <w:r w:rsidR="00C635F2">
        <w:t>at</w:t>
      </w:r>
      <w:r w:rsidR="00C635F2" w:rsidRPr="00790BC5">
        <w:t xml:space="preserve"> warm </w:t>
      </w:r>
      <w:r w:rsidR="00C635F2">
        <w:t xml:space="preserve">receptor </w:t>
      </w:r>
      <w:r w:rsidR="00C635F2" w:rsidRPr="00790BC5">
        <w:t>after 20 s</w:t>
      </w:r>
      <w:r w:rsidR="00C635F2">
        <w:t>ec</w:t>
      </w:r>
      <w:r w:rsidR="00C635F2" w:rsidRPr="00790BC5">
        <w:t xml:space="preserve"> of irradiation was higher in the order of </w:t>
      </w:r>
      <w:r w:rsidR="00C635F2">
        <w:t xml:space="preserve">Radiation C </w:t>
      </w:r>
      <w:r w:rsidR="00C635F2" w:rsidRPr="00622CB6">
        <w:t>(</w:t>
      </w:r>
      <w:r w:rsidR="00C635F2">
        <w:t>2.3 µm and above</w:t>
      </w:r>
      <w:r w:rsidR="00C635F2" w:rsidRPr="00622CB6">
        <w:t>)</w:t>
      </w:r>
      <w:r w:rsidR="00C635F2" w:rsidRPr="00790BC5">
        <w:t xml:space="preserve">, </w:t>
      </w:r>
      <w:r w:rsidR="00C635F2">
        <w:t xml:space="preserve">Radiation B </w:t>
      </w:r>
      <w:r w:rsidR="00C635F2" w:rsidRPr="00622CB6">
        <w:t>(2.3–5.0 µm)</w:t>
      </w:r>
      <w:r w:rsidR="00C635F2" w:rsidRPr="00790BC5">
        <w:t>, and</w:t>
      </w:r>
      <w:r w:rsidR="00C635F2" w:rsidRPr="00C635F2">
        <w:t xml:space="preserve"> </w:t>
      </w:r>
      <w:r w:rsidR="00C635F2">
        <w:t xml:space="preserve">Radiation A </w:t>
      </w:r>
      <w:r w:rsidR="00C635F2" w:rsidRPr="00622CB6">
        <w:t>(0.8–1.4 µm)</w:t>
      </w:r>
      <w:r w:rsidR="00C635F2">
        <w:t xml:space="preserve">. </w:t>
      </w:r>
      <w:r>
        <w:t xml:space="preserve">As shown in </w:t>
      </w:r>
      <w:r>
        <w:fldChar w:fldCharType="begin"/>
      </w:r>
      <w:r>
        <w:instrText xml:space="preserve"> REF _Ref152169914 \h </w:instrText>
      </w:r>
      <w:r>
        <w:fldChar w:fldCharType="separate"/>
      </w:r>
      <w:r w:rsidR="003A633B" w:rsidRPr="00622CB6">
        <w:rPr>
          <w:szCs w:val="22"/>
        </w:rPr>
        <w:t xml:space="preserve">Fig. </w:t>
      </w:r>
      <w:r w:rsidR="003A633B">
        <w:rPr>
          <w:noProof/>
          <w:szCs w:val="22"/>
        </w:rPr>
        <w:t>9</w:t>
      </w:r>
      <w:r>
        <w:fldChar w:fldCharType="end"/>
      </w:r>
      <w:r>
        <w:t xml:space="preserve">b, Radiation A </w:t>
      </w:r>
      <w:r w:rsidRPr="00622CB6">
        <w:t xml:space="preserve">(0.8–1.4 µm) was reflected higher at the skin surface and transmitted deeper into the skin than </w:t>
      </w:r>
      <w:r>
        <w:t xml:space="preserve">Radiation B </w:t>
      </w:r>
      <w:r w:rsidRPr="00622CB6">
        <w:t xml:space="preserve">and C. Thus, it stimulated the warm receptors located 0.5 mm below the skin surface to a lesser extent. In contrast, </w:t>
      </w:r>
      <w:r>
        <w:t xml:space="preserve">Radiation B </w:t>
      </w:r>
      <w:r w:rsidRPr="00622CB6">
        <w:t xml:space="preserve">(2.3–5.0 µm) and </w:t>
      </w:r>
      <w:r>
        <w:t xml:space="preserve">C </w:t>
      </w:r>
      <w:r w:rsidRPr="00622CB6">
        <w:t>(</w:t>
      </w:r>
      <w:r>
        <w:t>2.3 µm and above</w:t>
      </w:r>
      <w:r w:rsidRPr="00622CB6">
        <w:t xml:space="preserve">) provided high heating to the area near the warm receptors because most </w:t>
      </w:r>
      <w:r>
        <w:t>of the radiation</w:t>
      </w:r>
      <w:r w:rsidRPr="00622CB6">
        <w:t xml:space="preserve"> w</w:t>
      </w:r>
      <w:r>
        <w:t>as</w:t>
      </w:r>
      <w:r w:rsidRPr="00622CB6">
        <w:t xml:space="preserve"> absorbed near the skin surface due to the spectral properties of the skin. </w:t>
      </w:r>
    </w:p>
    <w:p w14:paraId="3A70D30C" w14:textId="670A4491" w:rsidR="00E93D2B" w:rsidRPr="00622CB6" w:rsidRDefault="00E93D2B" w:rsidP="00E93D2B">
      <w:pPr>
        <w:pStyle w:val="BodyText"/>
      </w:pPr>
      <w:r w:rsidRPr="00622CB6">
        <w:lastRenderedPageBreak/>
        <w:t xml:space="preserve">Therefore, as shown in </w:t>
      </w:r>
      <w:r>
        <w:fldChar w:fldCharType="begin"/>
      </w:r>
      <w:r>
        <w:instrText xml:space="preserve"> REF _Ref152169914 \h </w:instrText>
      </w:r>
      <w:r>
        <w:fldChar w:fldCharType="separate"/>
      </w:r>
      <w:r w:rsidR="003A633B" w:rsidRPr="00622CB6">
        <w:rPr>
          <w:szCs w:val="22"/>
        </w:rPr>
        <w:t xml:space="preserve">Fig. </w:t>
      </w:r>
      <w:r w:rsidR="003A633B">
        <w:rPr>
          <w:noProof/>
          <w:szCs w:val="22"/>
        </w:rPr>
        <w:t>9</w:t>
      </w:r>
      <w:r>
        <w:fldChar w:fldCharType="end"/>
      </w:r>
      <w:r>
        <w:t xml:space="preserve">c and </w:t>
      </w:r>
      <w:r>
        <w:fldChar w:fldCharType="begin"/>
      </w:r>
      <w:r>
        <w:instrText xml:space="preserve"> REF _Ref152169914 \h </w:instrText>
      </w:r>
      <w:r>
        <w:fldChar w:fldCharType="separate"/>
      </w:r>
      <w:r w:rsidR="003A633B" w:rsidRPr="00622CB6">
        <w:rPr>
          <w:szCs w:val="22"/>
        </w:rPr>
        <w:t xml:space="preserve">Fig. </w:t>
      </w:r>
      <w:r w:rsidR="003A633B">
        <w:rPr>
          <w:noProof/>
          <w:szCs w:val="22"/>
        </w:rPr>
        <w:t>9</w:t>
      </w:r>
      <w:r>
        <w:fldChar w:fldCharType="end"/>
      </w:r>
      <w:r>
        <w:t>d</w:t>
      </w:r>
      <w:r w:rsidRPr="00622CB6">
        <w:t xml:space="preserve">, the time series of the temperature at warm receptor and the impulse frequency increased in the order of </w:t>
      </w:r>
      <w:r>
        <w:t xml:space="preserve">Radiation A </w:t>
      </w:r>
      <w:r w:rsidRPr="00622CB6">
        <w:t xml:space="preserve">(0.8–1.4 µm), </w:t>
      </w:r>
      <w:r>
        <w:t xml:space="preserve">Radiation B </w:t>
      </w:r>
      <w:r w:rsidRPr="00622CB6">
        <w:t xml:space="preserve">(2.3–5.0 µm), and </w:t>
      </w:r>
      <w:r>
        <w:t xml:space="preserve">Radiation C </w:t>
      </w:r>
      <w:r w:rsidRPr="00622CB6">
        <w:t>(</w:t>
      </w:r>
      <w:r>
        <w:t>2.3 µm and above</w:t>
      </w:r>
      <w:r w:rsidRPr="00622CB6">
        <w:t xml:space="preserve">). The slight difference between the effects of </w:t>
      </w:r>
      <w:r>
        <w:t xml:space="preserve">Radiation B </w:t>
      </w:r>
      <w:r w:rsidRPr="00622CB6">
        <w:t xml:space="preserve">and C was due to the radiation intensity: the intensity of </w:t>
      </w:r>
      <w:r>
        <w:t xml:space="preserve">Radiation B </w:t>
      </w:r>
      <w:r w:rsidRPr="00622CB6">
        <w:t xml:space="preserve">was slightly lower than that of </w:t>
      </w:r>
      <w:r>
        <w:t>Radiation</w:t>
      </w:r>
      <w:r w:rsidRPr="00622CB6">
        <w:t xml:space="preserve"> C.</w:t>
      </w:r>
    </w:p>
    <w:p w14:paraId="155D4509" w14:textId="21928582" w:rsidR="00E93D2B" w:rsidRPr="00622CB6" w:rsidRDefault="00E93D2B" w:rsidP="00E93D2B">
      <w:pPr>
        <w:pStyle w:val="BodyText"/>
      </w:pPr>
      <w:r>
        <w:fldChar w:fldCharType="begin"/>
      </w:r>
      <w:r>
        <w:instrText xml:space="preserve"> REF _Ref152680829 \h </w:instrText>
      </w:r>
      <w:r>
        <w:fldChar w:fldCharType="separate"/>
      </w:r>
      <w:r w:rsidR="003A633B" w:rsidRPr="00622CB6">
        <w:t xml:space="preserve">Table </w:t>
      </w:r>
      <w:r w:rsidR="003A633B">
        <w:rPr>
          <w:noProof/>
        </w:rPr>
        <w:t>6</w:t>
      </w:r>
      <w:r>
        <w:fldChar w:fldCharType="end"/>
      </w:r>
      <w:r>
        <w:t xml:space="preserve"> </w:t>
      </w:r>
      <w:r w:rsidRPr="00622CB6">
        <w:t>shows</w:t>
      </w:r>
      <w:r>
        <w:t xml:space="preserve"> a c</w:t>
      </w:r>
      <w:r w:rsidRPr="003C0EA5">
        <w:t xml:space="preserve">omparison of </w:t>
      </w:r>
      <w:r>
        <w:t xml:space="preserve">the </w:t>
      </w:r>
      <w:r w:rsidRPr="003C0EA5">
        <w:t>predicted PSI ratio</w:t>
      </w:r>
      <w:r>
        <w:t>s</w:t>
      </w:r>
      <w:r w:rsidRPr="003C0EA5">
        <w:t xml:space="preserve"> and </w:t>
      </w:r>
      <w:r>
        <w:t xml:space="preserve">the </w:t>
      </w:r>
      <w:r w:rsidRPr="003C0EA5">
        <w:t>thermal sensitivity ratio</w:t>
      </w:r>
      <w:r>
        <w:t>s</w:t>
      </w:r>
      <w:r w:rsidRPr="003C0EA5">
        <w:t xml:space="preserve"> in each wavelength range</w:t>
      </w:r>
      <w:r w:rsidRPr="00622CB6">
        <w:t xml:space="preserve">. The predicted PSI values of </w:t>
      </w:r>
      <w:r>
        <w:t xml:space="preserve">Radiation A </w:t>
      </w:r>
      <w:r w:rsidRPr="00622CB6">
        <w:t xml:space="preserve">(0.8–1.4 µm), </w:t>
      </w:r>
      <w:r>
        <w:t xml:space="preserve">Radiation B </w:t>
      </w:r>
      <w:r w:rsidRPr="00622CB6">
        <w:t xml:space="preserve">(2.3–5.0 µm), and </w:t>
      </w:r>
      <w:r>
        <w:t xml:space="preserve">Radiation C </w:t>
      </w:r>
      <w:r w:rsidRPr="00622CB6">
        <w:t>(2.3</w:t>
      </w:r>
      <w:r>
        <w:t xml:space="preserve"> </w:t>
      </w:r>
      <w:r w:rsidRPr="00622CB6">
        <w:t>µm</w:t>
      </w:r>
      <w:r>
        <w:t xml:space="preserve"> </w:t>
      </w:r>
      <w:r w:rsidRPr="00461657">
        <w:t>and above</w:t>
      </w:r>
      <w:r w:rsidRPr="00622CB6">
        <w:t>) were 3</w:t>
      </w:r>
      <w:r w:rsidR="00347126">
        <w:t>2</w:t>
      </w:r>
      <w:r w:rsidRPr="00622CB6">
        <w:t>, 4</w:t>
      </w:r>
      <w:r w:rsidR="00347126">
        <w:t>3</w:t>
      </w:r>
      <w:r w:rsidRPr="00622CB6">
        <w:t xml:space="preserve"> and 4</w:t>
      </w:r>
      <w:r w:rsidR="00347126">
        <w:t>9</w:t>
      </w:r>
      <w:r w:rsidRPr="00622CB6">
        <w:t xml:space="preserve">, respectively. The result for each wavelength range is organized in terms of the ratio with the PSI of 1.00 for </w:t>
      </w:r>
      <w:r>
        <w:t>Radiation C</w:t>
      </w:r>
      <w:r w:rsidRPr="00622CB6">
        <w:t xml:space="preserve">. The PSI ratio for the radiation in each </w:t>
      </w:r>
      <w:r>
        <w:t>wavelength range</w:t>
      </w:r>
      <w:r w:rsidRPr="00622CB6">
        <w:t xml:space="preserve"> is 0.6</w:t>
      </w:r>
      <w:r>
        <w:t>5</w:t>
      </w:r>
      <w:r w:rsidRPr="00622CB6">
        <w:t xml:space="preserve"> (</w:t>
      </w:r>
      <w:r>
        <w:t>Radiation A</w:t>
      </w:r>
      <w:r w:rsidRPr="00622CB6">
        <w:t>): 0.8</w:t>
      </w:r>
      <w:r>
        <w:t>8</w:t>
      </w:r>
      <w:r w:rsidRPr="00622CB6">
        <w:t xml:space="preserve"> (</w:t>
      </w:r>
      <w:r>
        <w:t>Radiation B</w:t>
      </w:r>
      <w:r w:rsidRPr="00622CB6">
        <w:t>): 1.00 (</w:t>
      </w:r>
      <w:r>
        <w:t>Radiation C</w:t>
      </w:r>
      <w:r w:rsidRPr="00622CB6">
        <w:t>). These results quantitatively corresponded to the experimental results, in which the thermal sensitivity ratio is 0.76 (</w:t>
      </w:r>
      <w:r>
        <w:t>Radiation A</w:t>
      </w:r>
      <w:r w:rsidRPr="00622CB6">
        <w:t>): 0.93 (</w:t>
      </w:r>
      <w:r>
        <w:t>Radiation B</w:t>
      </w:r>
      <w:r w:rsidRPr="00622CB6">
        <w:t>): 1.00 (</w:t>
      </w:r>
      <w:r>
        <w:t>Radiation C</w:t>
      </w:r>
      <w:r w:rsidRPr="00622CB6">
        <w:t xml:space="preserve">) as shown in </w:t>
      </w:r>
      <w:r>
        <w:fldChar w:fldCharType="begin"/>
      </w:r>
      <w:r>
        <w:instrText xml:space="preserve"> REF _Ref150523288 \h  \* MERGEFORMAT </w:instrText>
      </w:r>
      <w:r>
        <w:fldChar w:fldCharType="separate"/>
      </w:r>
      <w:r w:rsidR="003A633B" w:rsidRPr="0036453D">
        <w:t xml:space="preserve">Table </w:t>
      </w:r>
      <w:r w:rsidR="003A633B">
        <w:rPr>
          <w:noProof/>
        </w:rPr>
        <w:t>4</w:t>
      </w:r>
      <w:r>
        <w:fldChar w:fldCharType="end"/>
      </w:r>
      <w:r>
        <w:t>.</w:t>
      </w:r>
    </w:p>
    <w:p w14:paraId="362E1D4C" w14:textId="6B729970" w:rsidR="00E93D2B" w:rsidRPr="00622CB6" w:rsidRDefault="00347126" w:rsidP="00E93D2B">
      <w:pPr>
        <w:pStyle w:val="Graphic"/>
      </w:pPr>
      <w:r w:rsidRPr="00347126">
        <w:drawing>
          <wp:inline distT="0" distB="0" distL="0" distR="0" wp14:anchorId="26755533" wp14:editId="4FDD2AFA">
            <wp:extent cx="6120130" cy="3616325"/>
            <wp:effectExtent l="0" t="0" r="0" b="3175"/>
            <wp:docPr id="1595810307"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810307" name=""/>
                    <pic:cNvPicPr/>
                  </pic:nvPicPr>
                  <pic:blipFill>
                    <a:blip r:embed="rId23">
                      <a:extLst>
                        <a:ext uri="{96DAC541-7B7A-43D3-8B79-37D633B846F1}">
                          <asvg:svgBlip xmlns:asvg="http://schemas.microsoft.com/office/drawing/2016/SVG/main" r:embed="rId24"/>
                        </a:ext>
                      </a:extLst>
                    </a:blip>
                    <a:stretch>
                      <a:fillRect/>
                    </a:stretch>
                  </pic:blipFill>
                  <pic:spPr>
                    <a:xfrm>
                      <a:off x="0" y="0"/>
                      <a:ext cx="6120130" cy="3616325"/>
                    </a:xfrm>
                    <a:prstGeom prst="rect">
                      <a:avLst/>
                    </a:prstGeom>
                  </pic:spPr>
                </pic:pic>
              </a:graphicData>
            </a:graphic>
          </wp:inline>
        </w:drawing>
      </w:r>
    </w:p>
    <w:p w14:paraId="2226BAD6" w14:textId="0CE49840" w:rsidR="00E93D2B" w:rsidRPr="00622CB6" w:rsidRDefault="00E93D2B" w:rsidP="00E93D2B">
      <w:pPr>
        <w:pStyle w:val="FigureCaption"/>
      </w:pPr>
      <w:bookmarkStart w:id="27" w:name="_Ref152169914"/>
      <w:r w:rsidRPr="00622CB6">
        <w:rPr>
          <w:szCs w:val="22"/>
        </w:rPr>
        <w:t xml:space="preserve">Fig. </w:t>
      </w:r>
      <w:r w:rsidRPr="00622CB6">
        <w:rPr>
          <w:b/>
          <w:bCs/>
          <w:szCs w:val="22"/>
        </w:rPr>
        <w:fldChar w:fldCharType="begin"/>
      </w:r>
      <w:r w:rsidRPr="00622CB6">
        <w:rPr>
          <w:szCs w:val="22"/>
        </w:rPr>
        <w:instrText xml:space="preserve"> SEQ Figure \* ARABIC </w:instrText>
      </w:r>
      <w:r w:rsidRPr="00622CB6">
        <w:rPr>
          <w:b/>
          <w:bCs/>
          <w:szCs w:val="22"/>
        </w:rPr>
        <w:fldChar w:fldCharType="separate"/>
      </w:r>
      <w:r w:rsidR="003A633B">
        <w:rPr>
          <w:noProof/>
          <w:szCs w:val="22"/>
        </w:rPr>
        <w:t>9</w:t>
      </w:r>
      <w:r w:rsidRPr="00622CB6">
        <w:rPr>
          <w:b/>
          <w:bCs/>
          <w:szCs w:val="22"/>
        </w:rPr>
        <w:fldChar w:fldCharType="end"/>
      </w:r>
      <w:bookmarkEnd w:id="27"/>
      <w:r w:rsidRPr="00622CB6">
        <w:rPr>
          <w:b/>
          <w:bCs/>
          <w:szCs w:val="22"/>
        </w:rPr>
        <w:t>.</w:t>
      </w:r>
      <w:r w:rsidRPr="00622CB6">
        <w:t xml:space="preserve"> Simulation results</w:t>
      </w:r>
      <w:r>
        <w:t xml:space="preserve"> for Nomoto’s experiment:</w:t>
      </w:r>
      <w:r w:rsidRPr="00622CB6">
        <w:t xml:space="preserve"> </w:t>
      </w:r>
      <w:r>
        <w:t>(a) T</w:t>
      </w:r>
      <w:r w:rsidRPr="00622CB6">
        <w:t xml:space="preserve">emperature </w:t>
      </w:r>
      <w:r>
        <w:t xml:space="preserve">distribution </w:t>
      </w:r>
      <w:r w:rsidRPr="00622CB6">
        <w:t>inside the skin</w:t>
      </w:r>
      <w:r>
        <w:t>; (b)</w:t>
      </w:r>
      <w:r w:rsidRPr="00622CB6">
        <w:t xml:space="preserve"> absorbed irradiance</w:t>
      </w:r>
      <w:r>
        <w:t xml:space="preserve"> distribution </w:t>
      </w:r>
      <w:r w:rsidRPr="00622CB6">
        <w:t>inside the skin</w:t>
      </w:r>
      <w:r>
        <w:t>; (c)</w:t>
      </w:r>
      <w:r w:rsidRPr="00622CB6">
        <w:t xml:space="preserve"> time series of </w:t>
      </w:r>
      <w:r>
        <w:t xml:space="preserve">warm receptor </w:t>
      </w:r>
      <w:r w:rsidRPr="00622CB6">
        <w:t>temperature</w:t>
      </w:r>
      <w:r>
        <w:t>; (d)</w:t>
      </w:r>
      <w:r w:rsidRPr="00622CB6">
        <w:t xml:space="preserve"> time series of impulse frequency.</w:t>
      </w:r>
    </w:p>
    <w:p w14:paraId="42DA6F7F" w14:textId="59D59FC4" w:rsidR="00E93D2B" w:rsidRPr="00622CB6" w:rsidRDefault="00E93D2B" w:rsidP="00E93D2B">
      <w:pPr>
        <w:pStyle w:val="TableCaption"/>
      </w:pPr>
      <w:bookmarkStart w:id="28" w:name="_Ref152680829"/>
      <w:r w:rsidRPr="00622CB6">
        <w:t xml:space="preserve">Table </w:t>
      </w:r>
      <w:fldSimple w:instr=" SEQ Table \* ARABIC ">
        <w:r w:rsidR="003A633B">
          <w:rPr>
            <w:noProof/>
          </w:rPr>
          <w:t>6</w:t>
        </w:r>
      </w:fldSimple>
      <w:bookmarkEnd w:id="28"/>
      <w:r w:rsidRPr="00622CB6">
        <w:t xml:space="preserve"> Comparison of predicted PSI ratio</w:t>
      </w:r>
      <w:r>
        <w:t>s</w:t>
      </w:r>
      <w:r w:rsidRPr="00622CB6">
        <w:t xml:space="preserve"> and thermal sensitivity ratios</w:t>
      </w:r>
      <w:r>
        <w:t xml:space="preserve"> in each wavelength range for Nomoto’s experiment</w:t>
      </w:r>
      <w:r w:rsidRPr="00622CB6">
        <w:t>.</w:t>
      </w:r>
    </w:p>
    <w:tbl>
      <w:tblPr>
        <w:tblW w:w="5000" w:type="pct"/>
        <w:jc w:val="center"/>
        <w:tblCellMar>
          <w:left w:w="99" w:type="dxa"/>
          <w:right w:w="99" w:type="dxa"/>
        </w:tblCellMar>
        <w:tblLook w:val="04A0" w:firstRow="1" w:lastRow="0" w:firstColumn="1" w:lastColumn="0" w:noHBand="0" w:noVBand="1"/>
      </w:tblPr>
      <w:tblGrid>
        <w:gridCol w:w="4311"/>
        <w:gridCol w:w="1595"/>
        <w:gridCol w:w="1595"/>
        <w:gridCol w:w="2137"/>
      </w:tblGrid>
      <w:tr w:rsidR="00E93D2B" w:rsidRPr="00622CB6" w14:paraId="3B088189" w14:textId="77777777" w:rsidTr="00E300D6">
        <w:trPr>
          <w:trHeight w:val="340"/>
          <w:jc w:val="center"/>
        </w:trPr>
        <w:tc>
          <w:tcPr>
            <w:tcW w:w="2260" w:type="pct"/>
            <w:tcBorders>
              <w:top w:val="single" w:sz="8" w:space="0" w:color="auto"/>
              <w:left w:val="nil"/>
              <w:bottom w:val="single" w:sz="8" w:space="0" w:color="auto"/>
              <w:right w:val="nil"/>
            </w:tcBorders>
            <w:shd w:val="clear" w:color="auto" w:fill="auto"/>
            <w:noWrap/>
            <w:vAlign w:val="center"/>
            <w:hideMark/>
          </w:tcPr>
          <w:p w14:paraId="50F4271D" w14:textId="77777777" w:rsidR="00E93D2B" w:rsidRPr="00C62D27" w:rsidRDefault="00E93D2B" w:rsidP="00E300D6">
            <w:pPr>
              <w:pStyle w:val="TableText"/>
            </w:pPr>
          </w:p>
        </w:tc>
        <w:tc>
          <w:tcPr>
            <w:tcW w:w="851" w:type="pct"/>
            <w:tcBorders>
              <w:top w:val="single" w:sz="8" w:space="0" w:color="auto"/>
              <w:left w:val="nil"/>
              <w:bottom w:val="single" w:sz="8" w:space="0" w:color="auto"/>
              <w:right w:val="nil"/>
            </w:tcBorders>
            <w:shd w:val="clear" w:color="auto" w:fill="auto"/>
            <w:noWrap/>
            <w:vAlign w:val="center"/>
            <w:hideMark/>
          </w:tcPr>
          <w:p w14:paraId="418D646B" w14:textId="77777777" w:rsidR="00E93D2B" w:rsidRPr="00C62D27" w:rsidRDefault="00E93D2B" w:rsidP="00E300D6">
            <w:pPr>
              <w:pStyle w:val="TableText"/>
            </w:pPr>
            <w:r w:rsidRPr="00C62D27">
              <w:t>A (0.8–1.4 µm)</w:t>
            </w:r>
          </w:p>
        </w:tc>
        <w:tc>
          <w:tcPr>
            <w:tcW w:w="851" w:type="pct"/>
            <w:tcBorders>
              <w:top w:val="single" w:sz="8" w:space="0" w:color="auto"/>
              <w:left w:val="nil"/>
              <w:bottom w:val="single" w:sz="8" w:space="0" w:color="auto"/>
              <w:right w:val="nil"/>
            </w:tcBorders>
            <w:shd w:val="clear" w:color="auto" w:fill="auto"/>
            <w:noWrap/>
            <w:vAlign w:val="center"/>
            <w:hideMark/>
          </w:tcPr>
          <w:p w14:paraId="68523163" w14:textId="77777777" w:rsidR="00E93D2B" w:rsidRPr="00C62D27" w:rsidRDefault="00E93D2B" w:rsidP="00E300D6">
            <w:pPr>
              <w:pStyle w:val="TableText"/>
            </w:pPr>
            <w:r w:rsidRPr="00C62D27">
              <w:t>B (2.3–5.0 µm)</w:t>
            </w:r>
          </w:p>
        </w:tc>
        <w:tc>
          <w:tcPr>
            <w:tcW w:w="1038" w:type="pct"/>
            <w:tcBorders>
              <w:top w:val="single" w:sz="8" w:space="0" w:color="auto"/>
              <w:left w:val="nil"/>
              <w:bottom w:val="single" w:sz="8" w:space="0" w:color="auto"/>
              <w:right w:val="nil"/>
            </w:tcBorders>
            <w:shd w:val="clear" w:color="auto" w:fill="auto"/>
            <w:noWrap/>
            <w:vAlign w:val="center"/>
            <w:hideMark/>
          </w:tcPr>
          <w:p w14:paraId="343D9EF9" w14:textId="77777777" w:rsidR="00E93D2B" w:rsidRPr="00C62D27" w:rsidRDefault="00E93D2B" w:rsidP="00E300D6">
            <w:pPr>
              <w:pStyle w:val="TableText"/>
            </w:pPr>
            <w:r w:rsidRPr="00C62D27">
              <w:t>C (</w:t>
            </w:r>
            <w:r>
              <w:t>2.3 µm and above</w:t>
            </w:r>
            <w:r w:rsidRPr="00C62D27">
              <w:t>)</w:t>
            </w:r>
          </w:p>
        </w:tc>
      </w:tr>
      <w:tr w:rsidR="00E93D2B" w:rsidRPr="00622CB6" w14:paraId="7737DECB" w14:textId="77777777" w:rsidTr="00E300D6">
        <w:trPr>
          <w:trHeight w:val="340"/>
          <w:jc w:val="center"/>
        </w:trPr>
        <w:tc>
          <w:tcPr>
            <w:tcW w:w="2260" w:type="pct"/>
            <w:tcBorders>
              <w:top w:val="single" w:sz="8" w:space="0" w:color="auto"/>
              <w:left w:val="nil"/>
              <w:bottom w:val="nil"/>
              <w:right w:val="nil"/>
            </w:tcBorders>
            <w:shd w:val="clear" w:color="auto" w:fill="auto"/>
            <w:noWrap/>
            <w:vAlign w:val="center"/>
            <w:hideMark/>
          </w:tcPr>
          <w:p w14:paraId="505E3EC2" w14:textId="77777777" w:rsidR="00E93D2B" w:rsidRPr="00C62D27" w:rsidRDefault="00E93D2B" w:rsidP="00E300D6">
            <w:pPr>
              <w:pStyle w:val="TableText"/>
            </w:pPr>
            <w:r w:rsidRPr="00C62D27">
              <w:t>PSI</w:t>
            </w:r>
          </w:p>
        </w:tc>
        <w:tc>
          <w:tcPr>
            <w:tcW w:w="851" w:type="pct"/>
            <w:tcBorders>
              <w:top w:val="single" w:sz="8" w:space="0" w:color="auto"/>
              <w:left w:val="nil"/>
              <w:bottom w:val="nil"/>
              <w:right w:val="nil"/>
            </w:tcBorders>
            <w:shd w:val="clear" w:color="auto" w:fill="auto"/>
            <w:noWrap/>
            <w:vAlign w:val="center"/>
            <w:hideMark/>
          </w:tcPr>
          <w:p w14:paraId="4A9A7816" w14:textId="67CC473B" w:rsidR="00E93D2B" w:rsidRPr="00C62D27" w:rsidRDefault="00E93D2B" w:rsidP="00E300D6">
            <w:pPr>
              <w:pStyle w:val="TableText"/>
            </w:pPr>
            <w:r w:rsidRPr="00C62D27">
              <w:t>3</w:t>
            </w:r>
            <w:r w:rsidR="00347126">
              <w:t>2</w:t>
            </w:r>
          </w:p>
        </w:tc>
        <w:tc>
          <w:tcPr>
            <w:tcW w:w="851" w:type="pct"/>
            <w:tcBorders>
              <w:top w:val="single" w:sz="8" w:space="0" w:color="auto"/>
              <w:left w:val="nil"/>
              <w:bottom w:val="nil"/>
              <w:right w:val="nil"/>
            </w:tcBorders>
            <w:shd w:val="clear" w:color="auto" w:fill="auto"/>
            <w:noWrap/>
            <w:vAlign w:val="center"/>
            <w:hideMark/>
          </w:tcPr>
          <w:p w14:paraId="22FDB524" w14:textId="3C66C49E" w:rsidR="00E93D2B" w:rsidRPr="00C62D27" w:rsidRDefault="00E93D2B" w:rsidP="00E300D6">
            <w:pPr>
              <w:pStyle w:val="TableText"/>
            </w:pPr>
            <w:r w:rsidRPr="00C62D27">
              <w:t>4</w:t>
            </w:r>
            <w:r w:rsidR="00347126">
              <w:t>3</w:t>
            </w:r>
          </w:p>
        </w:tc>
        <w:tc>
          <w:tcPr>
            <w:tcW w:w="1038" w:type="pct"/>
            <w:tcBorders>
              <w:top w:val="single" w:sz="8" w:space="0" w:color="auto"/>
              <w:left w:val="nil"/>
              <w:bottom w:val="nil"/>
              <w:right w:val="nil"/>
            </w:tcBorders>
            <w:shd w:val="clear" w:color="auto" w:fill="auto"/>
            <w:noWrap/>
            <w:vAlign w:val="center"/>
            <w:hideMark/>
          </w:tcPr>
          <w:p w14:paraId="7A1AF50D" w14:textId="0EA12A8A" w:rsidR="00E93D2B" w:rsidRPr="00C62D27" w:rsidRDefault="00E93D2B" w:rsidP="00E300D6">
            <w:pPr>
              <w:pStyle w:val="TableText"/>
            </w:pPr>
            <w:r w:rsidRPr="00C62D27">
              <w:t>4</w:t>
            </w:r>
            <w:r w:rsidR="00347126">
              <w:t>9</w:t>
            </w:r>
          </w:p>
        </w:tc>
      </w:tr>
      <w:tr w:rsidR="00E93D2B" w:rsidRPr="00622CB6" w14:paraId="14A84760" w14:textId="77777777" w:rsidTr="00E300D6">
        <w:trPr>
          <w:trHeight w:val="340"/>
          <w:jc w:val="center"/>
        </w:trPr>
        <w:tc>
          <w:tcPr>
            <w:tcW w:w="2260" w:type="pct"/>
            <w:tcBorders>
              <w:top w:val="nil"/>
              <w:left w:val="nil"/>
              <w:bottom w:val="nil"/>
              <w:right w:val="nil"/>
            </w:tcBorders>
            <w:shd w:val="clear" w:color="auto" w:fill="auto"/>
            <w:noWrap/>
            <w:vAlign w:val="center"/>
          </w:tcPr>
          <w:p w14:paraId="356B0151" w14:textId="77777777" w:rsidR="00E93D2B" w:rsidRPr="00C62D27" w:rsidRDefault="00E93D2B" w:rsidP="00E300D6">
            <w:pPr>
              <w:pStyle w:val="TableText"/>
            </w:pPr>
            <w:r w:rsidRPr="00C62D27">
              <w:t>PSI ratio [-]</w:t>
            </w:r>
          </w:p>
        </w:tc>
        <w:tc>
          <w:tcPr>
            <w:tcW w:w="851" w:type="pct"/>
            <w:tcBorders>
              <w:top w:val="nil"/>
              <w:left w:val="nil"/>
              <w:bottom w:val="nil"/>
              <w:right w:val="nil"/>
            </w:tcBorders>
            <w:shd w:val="clear" w:color="auto" w:fill="auto"/>
            <w:noWrap/>
            <w:vAlign w:val="center"/>
          </w:tcPr>
          <w:p w14:paraId="651E45BC" w14:textId="77777777" w:rsidR="00E93D2B" w:rsidRPr="00C62D27" w:rsidRDefault="00E93D2B" w:rsidP="00E300D6">
            <w:pPr>
              <w:pStyle w:val="TableText"/>
            </w:pPr>
            <w:r w:rsidRPr="00C62D27">
              <w:t>0.6</w:t>
            </w:r>
            <w:r>
              <w:t>5</w:t>
            </w:r>
          </w:p>
        </w:tc>
        <w:tc>
          <w:tcPr>
            <w:tcW w:w="851" w:type="pct"/>
            <w:tcBorders>
              <w:top w:val="nil"/>
              <w:left w:val="nil"/>
              <w:bottom w:val="nil"/>
              <w:right w:val="nil"/>
            </w:tcBorders>
            <w:shd w:val="clear" w:color="auto" w:fill="auto"/>
            <w:noWrap/>
            <w:vAlign w:val="center"/>
          </w:tcPr>
          <w:p w14:paraId="556617CF" w14:textId="77777777" w:rsidR="00E93D2B" w:rsidRPr="00C62D27" w:rsidRDefault="00E93D2B" w:rsidP="00E300D6">
            <w:pPr>
              <w:pStyle w:val="TableText"/>
            </w:pPr>
            <w:r w:rsidRPr="00C62D27">
              <w:t>0.8</w:t>
            </w:r>
            <w:r>
              <w:t>8</w:t>
            </w:r>
          </w:p>
        </w:tc>
        <w:tc>
          <w:tcPr>
            <w:tcW w:w="1038" w:type="pct"/>
            <w:tcBorders>
              <w:top w:val="nil"/>
              <w:left w:val="nil"/>
              <w:bottom w:val="nil"/>
              <w:right w:val="nil"/>
            </w:tcBorders>
            <w:shd w:val="clear" w:color="auto" w:fill="auto"/>
            <w:noWrap/>
            <w:vAlign w:val="center"/>
          </w:tcPr>
          <w:p w14:paraId="48AC4A39" w14:textId="77777777" w:rsidR="00E93D2B" w:rsidRPr="00C62D27" w:rsidRDefault="00E93D2B" w:rsidP="00E300D6">
            <w:pPr>
              <w:pStyle w:val="TableText"/>
            </w:pPr>
            <w:r w:rsidRPr="00C62D27">
              <w:t>1.00</w:t>
            </w:r>
          </w:p>
        </w:tc>
      </w:tr>
      <w:tr w:rsidR="00E93D2B" w:rsidRPr="00622CB6" w14:paraId="2C80F496" w14:textId="77777777" w:rsidTr="00E300D6">
        <w:trPr>
          <w:trHeight w:val="340"/>
          <w:jc w:val="center"/>
        </w:trPr>
        <w:tc>
          <w:tcPr>
            <w:tcW w:w="2260" w:type="pct"/>
            <w:tcBorders>
              <w:top w:val="nil"/>
              <w:left w:val="nil"/>
              <w:bottom w:val="single" w:sz="8" w:space="0" w:color="auto"/>
              <w:right w:val="nil"/>
            </w:tcBorders>
            <w:shd w:val="clear" w:color="auto" w:fill="auto"/>
            <w:noWrap/>
            <w:vAlign w:val="center"/>
          </w:tcPr>
          <w:p w14:paraId="16C6D91D" w14:textId="77777777" w:rsidR="00E93D2B" w:rsidRPr="00C62D27" w:rsidRDefault="00E93D2B" w:rsidP="00E300D6">
            <w:pPr>
              <w:pStyle w:val="TableText"/>
            </w:pPr>
            <w:r w:rsidRPr="00C62D27">
              <w:t>Thermal sensitivity ratio [-] (N=20)</w:t>
            </w:r>
          </w:p>
        </w:tc>
        <w:tc>
          <w:tcPr>
            <w:tcW w:w="851" w:type="pct"/>
            <w:tcBorders>
              <w:top w:val="nil"/>
              <w:left w:val="nil"/>
              <w:bottom w:val="single" w:sz="8" w:space="0" w:color="auto"/>
              <w:right w:val="nil"/>
            </w:tcBorders>
            <w:shd w:val="clear" w:color="auto" w:fill="auto"/>
            <w:noWrap/>
            <w:vAlign w:val="center"/>
          </w:tcPr>
          <w:p w14:paraId="6583D997" w14:textId="77777777" w:rsidR="00E93D2B" w:rsidRPr="00C62D27" w:rsidRDefault="00E93D2B" w:rsidP="00E300D6">
            <w:pPr>
              <w:pStyle w:val="TableText"/>
            </w:pPr>
            <w:r w:rsidRPr="00C62D27">
              <w:t>0.76</w:t>
            </w:r>
          </w:p>
        </w:tc>
        <w:tc>
          <w:tcPr>
            <w:tcW w:w="851" w:type="pct"/>
            <w:tcBorders>
              <w:top w:val="nil"/>
              <w:left w:val="nil"/>
              <w:bottom w:val="single" w:sz="8" w:space="0" w:color="auto"/>
              <w:right w:val="nil"/>
            </w:tcBorders>
            <w:shd w:val="clear" w:color="auto" w:fill="auto"/>
            <w:noWrap/>
            <w:vAlign w:val="center"/>
          </w:tcPr>
          <w:p w14:paraId="0E3F6E91" w14:textId="77777777" w:rsidR="00E93D2B" w:rsidRPr="00C62D27" w:rsidRDefault="00E93D2B" w:rsidP="00E300D6">
            <w:pPr>
              <w:pStyle w:val="TableText"/>
            </w:pPr>
            <w:r w:rsidRPr="00C62D27">
              <w:t>0.93</w:t>
            </w:r>
          </w:p>
        </w:tc>
        <w:tc>
          <w:tcPr>
            <w:tcW w:w="1038" w:type="pct"/>
            <w:tcBorders>
              <w:top w:val="nil"/>
              <w:left w:val="nil"/>
              <w:bottom w:val="single" w:sz="8" w:space="0" w:color="auto"/>
              <w:right w:val="nil"/>
            </w:tcBorders>
            <w:shd w:val="clear" w:color="auto" w:fill="auto"/>
            <w:noWrap/>
            <w:vAlign w:val="center"/>
          </w:tcPr>
          <w:p w14:paraId="32817C0E" w14:textId="77777777" w:rsidR="00E93D2B" w:rsidRPr="00C62D27" w:rsidRDefault="00E93D2B" w:rsidP="00E300D6">
            <w:pPr>
              <w:pStyle w:val="TableText"/>
            </w:pPr>
            <w:r w:rsidRPr="00C62D27">
              <w:t>1.00</w:t>
            </w:r>
          </w:p>
        </w:tc>
      </w:tr>
    </w:tbl>
    <w:p w14:paraId="6A33ED9D" w14:textId="77777777" w:rsidR="00E93D2B" w:rsidRDefault="00E93D2B" w:rsidP="00E93D2B">
      <w:pPr>
        <w:pStyle w:val="Heading2"/>
      </w:pPr>
      <w:r>
        <w:t>Narita’s experiment</w:t>
      </w:r>
    </w:p>
    <w:p w14:paraId="652F990B" w14:textId="77777777" w:rsidR="00E93D2B" w:rsidRPr="00622CB6" w:rsidRDefault="00E93D2B" w:rsidP="00E93D2B">
      <w:pPr>
        <w:pStyle w:val="Heading3"/>
      </w:pPr>
      <w:r w:rsidRPr="00622CB6">
        <w:lastRenderedPageBreak/>
        <w:t>Experimental outline</w:t>
      </w:r>
    </w:p>
    <w:p w14:paraId="6E0F223F" w14:textId="23C33F56" w:rsidR="00E93D2B" w:rsidRDefault="00E93D2B" w:rsidP="00E93D2B">
      <w:pPr>
        <w:pStyle w:val="BodyText"/>
      </w:pPr>
      <w:r w:rsidRPr="00622CB6">
        <w:t xml:space="preserve">Narita et al. </w:t>
      </w:r>
      <w:r w:rsidRPr="00622CB6">
        <w:fldChar w:fldCharType="begin" w:fldLock="1"/>
      </w:r>
      <w:r w:rsidR="007B2B48">
        <w:instrText>ADDIN CSL_CITATION {"citationItems":[{"id":"ITEM-1","itemData":{"author":[{"dropping-particle":"","family":"Narita","given":"Chie","non-dropping-particle":"","parse-names":false,"suffix":""},{"dropping-particle":"","family":"Tanabe","given":"Shin-ichi","non-dropping-particle":"","parse-names":false,"suffix":""},{"dropping-particle":"","family":"Ozeki","given":"Yoshiichi","non-dropping-particle":"","parse-names":false,"suffix":""},{"dropping-particle":"","family":"Konishi","given":"Masaaki","non-dropping-particle":"","parse-names":false,"suffix":""},{"dropping-particle":"","family":"Ono","given":"M","non-dropping-particle":"","parse-names":false,"suffix":""},{"dropping-particle":"","family":"Sato","given":"K","non-dropping-particle":"","parse-names":false,"suffix":""}],"container-title":"Proceedings of Indoor Air 99","id":"ITEM-1","issued":{"date-parts":[["1999"]]},"page":"614-619","publisher-place":"Edinburgh","title":"Subjective experiments on the effects of spectral property of solar radiation on thermal comfort","type":"article-journal","volume":"1"},"uris":["http://www.mendeley.com/documents/?uuid=f7b8ce49-1ee8-3f1f-8ed4-7053ed86c535"]},{"id":"ITEM-2","itemData":{"DOI":"10.3130/aija.66.29_3","ISSN":"1340-4210","author":[{"dropping-particle":"","family":"Narita","given":"Chie","non-dropping-particle":"","parse-names":false,"suffix":""},{"dropping-particle":"","family":"Tanabe","given":"Shin-ichi","non-dropping-particle":"","parse-names":false,"suffix":""},{"dropping-particle":"","family":"Ozeki","given":"Yoshiichi","non-dropping-particle":"","parse-names":false,"suffix":""},{"dropping-particle":"","family":"Konishi","given":"Masaaki","non-dropping-particle":"","parse-names":false,"suffix":""}],"container-title":"Journal of Architecture and Planning","id":"ITEM-2","issue":"545","issued":{"date-parts":[["2001","7","30"]]},"page":"29-35","publisher":"</w:instrText>
      </w:r>
      <w:r w:rsidR="007B2B48">
        <w:rPr>
          <w:rFonts w:ascii="ＭＳ 明朝" w:eastAsia="ＭＳ 明朝" w:hAnsi="ＭＳ 明朝" w:cs="ＭＳ 明朝" w:hint="eastAsia"/>
        </w:rPr>
        <w:instrText>日本建築学会</w:instrText>
      </w:r>
      <w:r w:rsidR="007B2B48">
        <w:instrText>","title":"Effects of solar radiation on thermal comfort – subjective evaluation on back of the hands for visible, near-Infrared, middle-infrared radiation with artificial solar radiation ramps and spectral filters –","type":"article-journal","volume":"66"},"uris":["http://www.mendeley.com/documents/?uuid=3947ecb8-96f1-3390-8977-8d2c3d7c6d7c"]}],"mendeley":{"formattedCitation":"[1,2]","plainTextFormattedCitation":"[1,2]","previouslyFormattedCitation":"[1,2]"},"properties":{"noteIndex":0},"schema":"https://github.com/citation-style-language/schema/raw/master/csl-citation.json"}</w:instrText>
      </w:r>
      <w:r w:rsidRPr="00622CB6">
        <w:fldChar w:fldCharType="separate"/>
      </w:r>
      <w:r w:rsidR="007B2B48" w:rsidRPr="007B2B48">
        <w:rPr>
          <w:noProof/>
        </w:rPr>
        <w:t>[1,2]</w:t>
      </w:r>
      <w:r w:rsidRPr="00622CB6">
        <w:fldChar w:fldCharType="end"/>
      </w:r>
      <w:r w:rsidRPr="00622CB6">
        <w:t xml:space="preserve"> conducted an experiment to determine the range of solar radiation wavelength that had the greatest effect on thermal sensation. They conducted a paired comparison experiment in which the backs of a subject’s hands were irradiated with a combination of two out of three different types of radiation: visible (0.30–0.84 μm), near-infrared (0.80–1.35 μm), and mid-infrared (1.70–2.30 μm). The experiment was conducted in a climate chamber with a neutral thermal environment; the air temperature, relative humidity, mean radiant temperature, and air velocity were 24.7 °C, 67%, 25.5 °C, and 0.1 m/s, respectively. The subjects wore clothes with insulation of approximately 0.5 clo and were instructed to sit quietly.</w:t>
      </w:r>
      <w:r>
        <w:t xml:space="preserve"> </w:t>
      </w:r>
    </w:p>
    <w:p w14:paraId="55A1B044" w14:textId="7A5A9CBD" w:rsidR="00E93D2B" w:rsidRPr="00622CB6" w:rsidRDefault="00E93D2B" w:rsidP="00E93D2B">
      <w:pPr>
        <w:pStyle w:val="BodyText"/>
      </w:pPr>
      <w:r>
        <w:t xml:space="preserve">The </w:t>
      </w:r>
      <w:r w:rsidRPr="00622CB6">
        <w:t>irradiation conditions</w:t>
      </w:r>
      <w:r>
        <w:t xml:space="preserve"> are shown in </w:t>
      </w:r>
      <w:r>
        <w:fldChar w:fldCharType="begin"/>
      </w:r>
      <w:r>
        <w:instrText xml:space="preserve"> REF _Ref57385270 \h </w:instrText>
      </w:r>
      <w:r>
        <w:fldChar w:fldCharType="separate"/>
      </w:r>
      <w:r w:rsidR="003A633B" w:rsidRPr="00622CB6">
        <w:t xml:space="preserve">Fig. </w:t>
      </w:r>
      <w:r w:rsidR="003A633B">
        <w:rPr>
          <w:noProof/>
        </w:rPr>
        <w:t>10</w:t>
      </w:r>
      <w:r>
        <w:fldChar w:fldCharType="end"/>
      </w:r>
      <w:r>
        <w:t xml:space="preserve">. </w:t>
      </w:r>
      <w:r w:rsidRPr="00622CB6">
        <w:t xml:space="preserve">The radiation intensity was measured with a blackbody radiation thermometer just before irradiating the subjects; the radiation </w:t>
      </w:r>
      <w:r w:rsidR="00C635F2" w:rsidRPr="00622CB6">
        <w:t>intensit</w:t>
      </w:r>
      <w:r w:rsidR="00C635F2">
        <w:t>y</w:t>
      </w:r>
      <w:r w:rsidRPr="00622CB6">
        <w:t xml:space="preserve"> of the three </w:t>
      </w:r>
      <w:r w:rsidR="00C635F2">
        <w:t>wavelength range</w:t>
      </w:r>
      <w:r w:rsidRPr="00622CB6">
        <w:t>s w</w:t>
      </w:r>
      <w:r w:rsidR="00C635F2">
        <w:t>as</w:t>
      </w:r>
      <w:r w:rsidRPr="00622CB6">
        <w:t xml:space="preserve"> approximately 1220 W/m</w:t>
      </w:r>
      <w:r w:rsidRPr="00622CB6">
        <w:rPr>
          <w:vertAlign w:val="superscript"/>
        </w:rPr>
        <w:t>2</w:t>
      </w:r>
      <w:r w:rsidRPr="00622CB6">
        <w:t xml:space="preserve">. </w:t>
      </w:r>
    </w:p>
    <w:p w14:paraId="36F3F167" w14:textId="760C594D" w:rsidR="00E93D2B" w:rsidRPr="00622CB6" w:rsidRDefault="00E93D2B" w:rsidP="00E93D2B">
      <w:pPr>
        <w:pStyle w:val="BodyText"/>
      </w:pPr>
      <w:r w:rsidRPr="00622CB6">
        <w:t xml:space="preserve">From the experimental results, it was found that mid-infrared radiation produced warmer thermal sensations on the skin than visible and near-infrared radiation, even at the same irradiation intensity. Furthermore, they quantified the sensitivity to the radiation in each </w:t>
      </w:r>
      <w:r>
        <w:t>wavelength range</w:t>
      </w:r>
      <w:r w:rsidRPr="00622CB6">
        <w:t xml:space="preserve"> by adjusting the radiation intensity. The </w:t>
      </w:r>
      <w:r w:rsidR="008D12C3">
        <w:t>thermal</w:t>
      </w:r>
      <w:r w:rsidRPr="00622CB6">
        <w:t xml:space="preserve"> sensitivity ratio was 1.43:</w:t>
      </w:r>
      <w:r w:rsidR="00C635F2">
        <w:t xml:space="preserve"> </w:t>
      </w:r>
      <w:r w:rsidRPr="00622CB6">
        <w:t>1.00:</w:t>
      </w:r>
      <w:r w:rsidR="00C635F2">
        <w:t xml:space="preserve"> </w:t>
      </w:r>
      <w:r w:rsidRPr="00622CB6">
        <w:t xml:space="preserve">1.67 for the visible (0.30–0.84 μm), near-infrared (0.80–1.35 μm), and mid-infrared (1.70–2.30 μm) </w:t>
      </w:r>
      <w:r w:rsidR="00C635F2">
        <w:t>radiation</w:t>
      </w:r>
      <w:r w:rsidRPr="00622CB6">
        <w:t>.</w:t>
      </w:r>
    </w:p>
    <w:p w14:paraId="4780C7F2" w14:textId="77777777" w:rsidR="00E93D2B" w:rsidRPr="00622CB6" w:rsidRDefault="00E93D2B" w:rsidP="00E93D2B">
      <w:pPr>
        <w:pStyle w:val="Graphic"/>
        <w:rPr>
          <w:rFonts w:eastAsiaTheme="minorHAnsi"/>
        </w:rPr>
      </w:pPr>
      <w:r w:rsidRPr="00FB65AD">
        <w:rPr>
          <w14:ligatures w14:val="none"/>
        </w:rPr>
        <w:t xml:space="preserve"> </w:t>
      </w:r>
      <w:r w:rsidRPr="00FB65AD">
        <w:rPr>
          <w:rFonts w:eastAsiaTheme="minorHAnsi"/>
        </w:rPr>
        <w:drawing>
          <wp:inline distT="0" distB="0" distL="0" distR="0" wp14:anchorId="5FE82AC5" wp14:editId="68BDA021">
            <wp:extent cx="5486400" cy="3200400"/>
            <wp:effectExtent l="0" t="0" r="0" b="0"/>
            <wp:docPr id="155257287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572870" name=""/>
                    <pic:cNvPicPr/>
                  </pic:nvPicPr>
                  <pic:blipFill>
                    <a:blip r:embed="rId25">
                      <a:extLst>
                        <a:ext uri="{96DAC541-7B7A-43D3-8B79-37D633B846F1}">
                          <asvg:svgBlip xmlns:asvg="http://schemas.microsoft.com/office/drawing/2016/SVG/main" r:embed="rId26"/>
                        </a:ext>
                      </a:extLst>
                    </a:blip>
                    <a:stretch>
                      <a:fillRect/>
                    </a:stretch>
                  </pic:blipFill>
                  <pic:spPr>
                    <a:xfrm>
                      <a:off x="0" y="0"/>
                      <a:ext cx="5486400" cy="3200400"/>
                    </a:xfrm>
                    <a:prstGeom prst="rect">
                      <a:avLst/>
                    </a:prstGeom>
                  </pic:spPr>
                </pic:pic>
              </a:graphicData>
            </a:graphic>
          </wp:inline>
        </w:drawing>
      </w:r>
    </w:p>
    <w:p w14:paraId="32836C5A" w14:textId="01191338" w:rsidR="00E93D2B" w:rsidRPr="00622CB6" w:rsidRDefault="00E93D2B" w:rsidP="00E93D2B">
      <w:pPr>
        <w:pStyle w:val="FigureCaption"/>
      </w:pPr>
      <w:bookmarkStart w:id="29" w:name="_Ref57385270"/>
      <w:bookmarkStart w:id="30" w:name="_Ref57385265"/>
      <w:r w:rsidRPr="00622CB6">
        <w:t xml:space="preserve">Fig. </w:t>
      </w:r>
      <w:fldSimple w:instr=" SEQ Figure \* ARABIC ">
        <w:r w:rsidR="003A633B">
          <w:rPr>
            <w:noProof/>
          </w:rPr>
          <w:t>10</w:t>
        </w:r>
      </w:fldSimple>
      <w:bookmarkEnd w:id="29"/>
      <w:r w:rsidRPr="00622CB6">
        <w:t xml:space="preserve"> Irradiation conditions </w:t>
      </w:r>
      <w:r>
        <w:t xml:space="preserve">for Narita’s experiment </w:t>
      </w:r>
      <w:r w:rsidRPr="00622CB6">
        <w:fldChar w:fldCharType="begin" w:fldLock="1"/>
      </w:r>
      <w:r w:rsidR="007B2B48">
        <w:instrText>ADDIN CSL_CITATION {"citationItems":[{"id":"ITEM-1","itemData":{"DOI":"10.3130/aija.66.29_3","ISSN":"1340-4210","author":[{"dropping-particle":"","family":"Narita","given":"Chie","non-dropping-particle":"","parse-names":false,"suffix":""},{"dropping-particle":"","family":"Tanabe","given":"Shin-ichi","non-dropping-particle":"","parse-names":false,"suffix":""},{"dropping-particle":"","family":"Ozeki","given":"Yoshiichi","non-dropping-particle":"","parse-names":false,"suffix":""},{"dropping-particle":"","fam</w:instrText>
      </w:r>
      <w:r w:rsidR="007B2B48">
        <w:rPr>
          <w:rFonts w:hint="eastAsia"/>
        </w:rPr>
        <w:instrText>ily":"Konishi","given":"Masaaki","non-dropping-particle":"","parse-names":false,"suffix":""}],"container-title":"Journal of Architecture and Planning","id":"ITEM-1","issue":"545","issued":{"date-parts":[["2001","7","30"]]},"page":"29-35","publisher":"</w:instrText>
      </w:r>
      <w:r w:rsidR="007B2B48">
        <w:rPr>
          <w:rFonts w:hint="eastAsia"/>
        </w:rPr>
        <w:instrText>日本建築学会</w:instrText>
      </w:r>
      <w:r w:rsidR="007B2B48">
        <w:rPr>
          <w:rFonts w:hint="eastAsia"/>
        </w:rPr>
        <w:instrText xml:space="preserve">","title":"Effects of solar radiation on thermal comfort </w:instrText>
      </w:r>
      <w:r w:rsidR="007B2B48">
        <w:rPr>
          <w:rFonts w:hint="eastAsia"/>
        </w:rPr>
        <w:instrText>–</w:instrText>
      </w:r>
      <w:r w:rsidR="007B2B48">
        <w:rPr>
          <w:rFonts w:hint="eastAsia"/>
        </w:rPr>
        <w:instrText xml:space="preserve"> subjective evaluation on back of the hands for visible, near-Infrared, middle-infrared radiation with artificial solar radiation ramps and spectral filters </w:instrText>
      </w:r>
      <w:r w:rsidR="007B2B48">
        <w:rPr>
          <w:rFonts w:hint="eastAsia"/>
        </w:rPr>
        <w:instrText>–</w:instrText>
      </w:r>
      <w:r w:rsidR="007B2B48">
        <w:rPr>
          <w:rFonts w:hint="eastAsia"/>
        </w:rPr>
        <w:instrText>","type":"article-journal","volume":"</w:instrText>
      </w:r>
      <w:r w:rsidR="007B2B48">
        <w:instrText>66"},"uris":["http://www.mendeley.com/documents/?uuid=3947ecb8-96f1-3390-8977-8d2c3d7c6d7c"]}],"mendeley":{"formattedCitation":"[2]","plainTextFormattedCitation":"[2]","previouslyFormattedCitation":"[2]"},"properties":{"noteIndex":0},"schema":"https://github.com/citation-style-language/schema/raw/master/csl-citation.json"}</w:instrText>
      </w:r>
      <w:r w:rsidRPr="00622CB6">
        <w:fldChar w:fldCharType="separate"/>
      </w:r>
      <w:r w:rsidR="007B2B48" w:rsidRPr="007B2B48">
        <w:rPr>
          <w:noProof/>
        </w:rPr>
        <w:t>[2]</w:t>
      </w:r>
      <w:r w:rsidRPr="00622CB6">
        <w:fldChar w:fldCharType="end"/>
      </w:r>
      <w:bookmarkEnd w:id="30"/>
      <w:r>
        <w:t xml:space="preserve">: </w:t>
      </w:r>
      <w:r w:rsidRPr="00B93D2A">
        <w:t>The data are the spectral radiation from the artificial solar lamps through the optical filters.</w:t>
      </w:r>
    </w:p>
    <w:p w14:paraId="76E07F93" w14:textId="77777777" w:rsidR="00E93D2B" w:rsidRPr="00622CB6" w:rsidRDefault="00E93D2B" w:rsidP="00E93D2B">
      <w:pPr>
        <w:pStyle w:val="Heading3"/>
      </w:pPr>
      <w:r w:rsidRPr="00622CB6">
        <w:t>Simulation conditions</w:t>
      </w:r>
    </w:p>
    <w:p w14:paraId="1D8B242A" w14:textId="143F50BF" w:rsidR="00E93D2B" w:rsidRPr="00622CB6" w:rsidRDefault="00E93D2B" w:rsidP="00E93D2B">
      <w:pPr>
        <w:pStyle w:val="BodyText"/>
      </w:pPr>
      <w:r w:rsidRPr="00622CB6">
        <w:t xml:space="preserve">First, human physiological simulation during the experiment was conducted using the thermoregulation model JOS-3 </w:t>
      </w:r>
      <w:r w:rsidRPr="00622CB6">
        <w:fldChar w:fldCharType="begin" w:fldLock="1"/>
      </w:r>
      <w:r w:rsidR="007B2B48">
        <w:instrText>ADDIN CSL_CITATION {"citationItems":[{"id":"ITEM-1","itemData":{"DOI":"10.1016/j.enbuild.2020.110575","ISSN":"03787788","author":[{"dropping-particle":"","family":"Takahashi","given":"Yoshito","non-dropping-particle":"","parse-names":false,"suffix":""},{"dropping-particle":"","family":"Nomoto","given":"Akihisa","non-dropping-particle":"","parse-names":false,"suffix":""},{"dropping-particle":"","family":"Yoda","given":"Shu","non-dropping-particle":"","parse-names":false,"suffix":""},{"dropping-particle":"","family":"Hisayama","given":"Ryo","non-dropping-particle":"","parse-names":false,"suffix":""},{"dropping-particle":"","family":"Ogata","given":"Masayuki","non-dropping-particle":"","parse-names":false,"suffix":""},{"dropping-particle":"","family":"Ozeki","given":"Yoshiichi","non-dropping-particle":"","parse-names":false,"suffix":""},{"dropping-particle":"","family":"Tanabe","given":"Shin-ichi","non-dropping-particle":"","parse-names":false,"suffix":""}],"container-title":"Energy and Buildings","id":"ITEM-1","issue":"15","issued":{"date-parts":[["2021"]]},"page":"110575","publisher":"Elsevier","title":"Thermoregulation model JOS-3 with new open source code","type":"article-journal","volume":"231"},"uris":["http://www.mendeley.com/documents/?uuid=432a8fd3-8748-3db0-a3e1-3ab423a10f4a"]}],"mendeley":{"formattedCitation":"[26]","plainTextFormattedCitation":"[26]","previouslyFormattedCitation":"[26]"},"properties":{"noteIndex":0},"schema":"https://github.com/citation-style-language/schema/raw/master/csl-citation.json"}</w:instrText>
      </w:r>
      <w:r w:rsidRPr="00622CB6">
        <w:fldChar w:fldCharType="separate"/>
      </w:r>
      <w:r w:rsidR="007B2B48" w:rsidRPr="007B2B48">
        <w:rPr>
          <w:noProof/>
        </w:rPr>
        <w:t>[26]</w:t>
      </w:r>
      <w:r w:rsidRPr="00622CB6">
        <w:fldChar w:fldCharType="end"/>
      </w:r>
      <w:r w:rsidRPr="00622CB6">
        <w:t xml:space="preserve"> to obtain the core temperature</w:t>
      </w:r>
      <w:r w:rsidR="00C635F2">
        <w:t xml:space="preserve">. </w:t>
      </w:r>
      <w:r w:rsidRPr="00622CB6">
        <w:t xml:space="preserve">The input conditions of body composition were set as the average values of 30 male subjects (height: 1.71 m, weight: 63.2 kg, age: 23 years) and 33 female subjects (height: 1.59 m, weight: 49.7 kg, age: 22 years). The physical activity ratio was set to 1.2 (sitting) </w:t>
      </w:r>
      <w:r w:rsidRPr="00622CB6">
        <w:fldChar w:fldCharType="begin" w:fldLock="1"/>
      </w:r>
      <w:r w:rsidR="007B2B48">
        <w:instrText>ADDIN CSL_CITATION {"citationItems":[{"id":"ITEM-1","itemData":{"ISSN":"03795721","PMID":"15810802","author":[{"dropping-particle":"","family":"FAO","given":"","non-dropping-particle":"","parse-names":false,"suffix":""}],"container-title":"Food and nutrition bulletin","id":"ITEM-1","issue":"1","issued":{"date-parts":[["2005"]]},"number-of-pages":"166","title":"Human energy requirements: Report of a joint FAO/ WHO/UNU Expert Consultation","type":"report","volume":"26"},"uris":["http://www.mendeley.com/documents/?uuid=fb4651c3-23fe-49b2-a71f-972cd2f0f086"]}],"mendeley":{"formattedCitation":"[29]","plainTextFormattedCitation":"[29]","previouslyFormattedCitation":"[29]"},"properties":{"noteIndex":0},"schema":"https://github.com/citation-style-language/schema/raw/master/csl-citation.json"}</w:instrText>
      </w:r>
      <w:r w:rsidRPr="00622CB6">
        <w:fldChar w:fldCharType="separate"/>
      </w:r>
      <w:r w:rsidR="007B2B48" w:rsidRPr="007B2B48">
        <w:rPr>
          <w:noProof/>
        </w:rPr>
        <w:t>[29]</w:t>
      </w:r>
      <w:r w:rsidRPr="00622CB6">
        <w:fldChar w:fldCharType="end"/>
      </w:r>
      <w:r w:rsidRPr="00622CB6">
        <w:t xml:space="preserve"> and the clothing insulation for each body part was set based on our previous study (data on ensemble F) </w:t>
      </w:r>
      <w:r w:rsidRPr="00622CB6">
        <w:fldChar w:fldCharType="begin" w:fldLock="1"/>
      </w:r>
      <w:r w:rsidR="007B2B48">
        <w:instrText>ADDIN CSL_CITATION {"citationItems":[{"id":"ITEM-1","itemData":{"DOI":"10.1002/2475-8876.12124","ISSN":"2475-8876","abstract":"To accurately simulate human physiology and thermal comfort, certain human physiology and comfort models categorize the human body into multiple body parts. Most of these body parts are normally clothed, which must be quantified in the simulation. However, existing databases of clothing evaporative resistance only characterize the evaporative resistance for the whole body and not individual body parts. This means that each body part has the same level of clothing evaporative resistance. In this research, we measured local clothing insulation and evaporative resistance. Here, we present the local thermal characteristic values as well as the values for the whole body.","author":[{"dropping-particle":"","family":"Nomoto","given":"Akihisa","non-dropping-particle":"","parse-names":false,"suffix":""},{"dropping-particle":"","family":"Takahashi","given":"Yoshito","non-dropping-particle":"","parse-names":false,"suffix":""},{"dropping-particle":"","family":"Yoda","given":"Shu","non-dropping-particle":"","parse-names":false,"suffix":""},{"dropping-particle":"","family":"Ogata","given":"Masayuki","non-dropping-particle":"","parse-names":false,"suffix":""},{"dropping-particle":"","family":"Tanabe","given":"Shin‐ichi","non-dropping-particle":"","parse-names":false,"suffix":""},{"dropping-particle":"","family":"Ito","given":"Shun","non-dropping-particle":"","parse-names":false,"suffix":""},{"dropping-particle":"","family":"Aono","given":"Yuki","non-dropping-particle":"","parse-names":false,"suffix":""},{"dropping-particle":"","family":"Yamamoto","given":"Yoshihide","non-dropping-particle":"","parse-names":false,"suffix":""},{"dropping-particle":"","family":"Mizutani","given":"Kunio","non-dropping-particle":"","parse-names":false,"suffix":""}],"container-title":"Japan Architectural Review","id":"ITEM-1","issue":"1","issued":{"date-parts":[["2020","1","24"]]},"page":"113-120","publisher":"Wiley","title":"Measurement of local evaporative resistance of a typical clothing ensemble using a sweating thermal manikin","type":"article-journal","volume":"3"},"uris":["http://www.mendeley.com/documents/?uuid=0988760e-3a01-3d99-9be8-443abc466e42"]}],"mendeley":{"formattedCitation":"[31]","plainTextFormattedCitation":"[31]","previouslyFormattedCitation":"[31]"},"properties":{"noteIndex":0},"schema":"https://github.com/citation-style-language/schema/raw/master/csl-citation.json"}</w:instrText>
      </w:r>
      <w:r w:rsidRPr="00622CB6">
        <w:fldChar w:fldCharType="separate"/>
      </w:r>
      <w:r w:rsidR="007B2B48" w:rsidRPr="007B2B48">
        <w:rPr>
          <w:noProof/>
        </w:rPr>
        <w:t>[31]</w:t>
      </w:r>
      <w:r w:rsidRPr="00622CB6">
        <w:fldChar w:fldCharType="end"/>
      </w:r>
      <w:r w:rsidRPr="00622CB6">
        <w:t>. From the calculations, the average core temperature of the hand for males and females was 3</w:t>
      </w:r>
      <w:r>
        <w:t>5</w:t>
      </w:r>
      <w:r w:rsidRPr="00622CB6">
        <w:t>.</w:t>
      </w:r>
      <w:r>
        <w:t>9</w:t>
      </w:r>
      <w:r w:rsidRPr="00622CB6">
        <w:t xml:space="preserve"> °C until a steady state was reached.</w:t>
      </w:r>
    </w:p>
    <w:p w14:paraId="7DF7192D" w14:textId="1275BD1B" w:rsidR="00E93D2B" w:rsidRPr="00622CB6" w:rsidRDefault="00E93D2B" w:rsidP="00E93D2B">
      <w:pPr>
        <w:pStyle w:val="BodyText"/>
      </w:pPr>
      <w:r w:rsidRPr="00622CB6">
        <w:lastRenderedPageBreak/>
        <w:t xml:space="preserve">Next, the </w:t>
      </w:r>
      <w:r w:rsidR="00CC0AD2">
        <w:t>PSI</w:t>
      </w:r>
      <w:r w:rsidRPr="00622CB6">
        <w:t xml:space="preserve"> due to radiation in each </w:t>
      </w:r>
      <w:r>
        <w:t>wavelength range</w:t>
      </w:r>
      <w:r w:rsidRPr="00622CB6">
        <w:t xml:space="preserve"> was calculated using the model proposed in this study. </w:t>
      </w:r>
      <w:r>
        <w:fldChar w:fldCharType="begin"/>
      </w:r>
      <w:r>
        <w:instrText xml:space="preserve"> REF _Ref151472993 \h </w:instrText>
      </w:r>
      <w:r>
        <w:fldChar w:fldCharType="separate"/>
      </w:r>
      <w:r w:rsidR="003A633B" w:rsidRPr="00622CB6">
        <w:t xml:space="preserve">Table </w:t>
      </w:r>
      <w:r w:rsidR="003A633B">
        <w:rPr>
          <w:noProof/>
        </w:rPr>
        <w:t>7</w:t>
      </w:r>
      <w:r>
        <w:fldChar w:fldCharType="end"/>
      </w:r>
      <w:r>
        <w:t xml:space="preserve"> </w:t>
      </w:r>
      <w:r w:rsidRPr="00622CB6">
        <w:t>lists the simulation conditions.</w:t>
      </w:r>
      <w:r>
        <w:t xml:space="preserve"> </w:t>
      </w:r>
      <w:r w:rsidRPr="00622CB6">
        <w:t>The boundary conditions were set as follows: the core temperature was set to 3</w:t>
      </w:r>
      <w:r>
        <w:t>5</w:t>
      </w:r>
      <w:r w:rsidRPr="00622CB6">
        <w:t>.</w:t>
      </w:r>
      <w:r>
        <w:t>9</w:t>
      </w:r>
      <w:r w:rsidRPr="00622CB6">
        <w:t xml:space="preserve"> °C, as calculated by JOS-3 </w:t>
      </w:r>
      <w:r w:rsidRPr="00622CB6">
        <w:fldChar w:fldCharType="begin" w:fldLock="1"/>
      </w:r>
      <w:r w:rsidR="007B2B48">
        <w:instrText>ADDIN CSL_CITATION {"citationItems":[{"id":"ITEM-1","itemData":{"DOI":"10.1016/j.enbuild.2020.110575","ISSN":"03787788","author":[{"dropping-particle":"","family":"Takahashi","given":"Yoshito","non-dropping-particle":"","parse-names":false,"suffix":""},{"dropping-particle":"","family":"Nomoto","given":"Akihisa","non-dropping-particle":"","parse-names":false,"suffix":""},{"dropping-particle":"","family":"Yoda","given":"Shu","non-dropping-particle":"","parse-names":false,"suffix":""},{"dropping-particle":"","family":"Hisayama","given":"Ryo","non-dropping-particle":"","parse-names":false,"suffix":""},{"dropping-particle":"","family":"Ogata","given":"Masayuki","non-dropping-particle":"","parse-names":false,"suffix":""},{"dropping-particle":"","family":"Ozeki","given":"Yoshiichi","non-dropping-particle":"","parse-names":false,"suffix":""},{"dropping-particle":"","family":"Tanabe","given":"Shin-ichi","non-dropping-particle":"","parse-names":false,"suffix":""}],"container-title":"Energy and Buildings","id":"ITEM-1","issue":"15","issued":{"date-parts":[["2021"]]},"page":"110575","publisher":"Elsevier","title":"Thermoregulation model JOS-3 with new open source code","type":"article-journal","volume":"231"},"uris":["http://www.mendeley.com/documents/?uuid=432a8fd3-8748-3db0-a3e1-3ab423a10f4a"]}],"mendeley":{"formattedCitation":"[26]","plainTextFormattedCitation":"[26]","previouslyFormattedCitation":"[26]"},"properties":{"noteIndex":0},"schema":"https://github.com/citation-style-language/schema/raw/master/csl-citation.json"}</w:instrText>
      </w:r>
      <w:r w:rsidRPr="00622CB6">
        <w:fldChar w:fldCharType="separate"/>
      </w:r>
      <w:r w:rsidR="007B2B48" w:rsidRPr="007B2B48">
        <w:rPr>
          <w:noProof/>
        </w:rPr>
        <w:t>[26]</w:t>
      </w:r>
      <w:r w:rsidRPr="00622CB6">
        <w:fldChar w:fldCharType="end"/>
      </w:r>
      <w:r w:rsidRPr="00622CB6">
        <w:t xml:space="preserve">, and the ambient air temperature and mean radiant temperature were set to 24.7 °C and 25.5 °C, respectively, which were the average measured values. </w:t>
      </w:r>
      <w:bookmarkStart w:id="31" w:name="_Hlk89780010"/>
      <w:r w:rsidRPr="00622CB6">
        <w:t>The convective heat transfer coefficient</w:t>
      </w:r>
      <w:bookmarkEnd w:id="31"/>
      <w:r w:rsidRPr="00622CB6">
        <w:t xml:space="preserve"> was set to 6.4 W/(m</w:t>
      </w:r>
      <w:r w:rsidRPr="00622CB6">
        <w:rPr>
          <w:vertAlign w:val="superscript"/>
        </w:rPr>
        <w:t>2</w:t>
      </w:r>
      <w:r w:rsidRPr="00622CB6">
        <w:rPr>
          <w:rFonts w:ascii="ＭＳ 明朝" w:eastAsia="ＭＳ 明朝" w:hAnsi="ＭＳ 明朝" w:cs="ＭＳ 明朝" w:hint="eastAsia"/>
        </w:rPr>
        <w:t>･</w:t>
      </w:r>
      <w:r w:rsidRPr="00622CB6">
        <w:t xml:space="preserve">K), as calculated from the measurements in </w:t>
      </w:r>
      <w:r>
        <w:t>Narita’s experiment</w:t>
      </w:r>
      <w:r w:rsidRPr="00622CB6">
        <w:t xml:space="preserve"> </w:t>
      </w:r>
      <w:r w:rsidRPr="00622CB6">
        <w:fldChar w:fldCharType="begin" w:fldLock="1"/>
      </w:r>
      <w:r w:rsidR="007B2B48">
        <w:instrText>ADDIN CSL_CITATION {"citationItems":[{"id":"ITEM-1","itemData":{"author":[{"dropping-particle":"","family":"Narita","given":"Chie","non-dropping-particle":"","parse-names":false,"suffix":""},{"dropping-particle":"","family":"Tanabe","given":"Shin-ichi","non-dropping-particle":"","parse-names":false,"suffix":""},{"dropping-particle":"","family":"Ozeki","given":"Yoshiichi","non-dropping-particle":"","parse-names":false,"suffix":""},{"dropping-particle":"","family":"Konishi","given":"Masaaki","non-dropping-particle":"","parse-names":false,"suffix":""},{"dropping-particle":"","family":"Ono","given":"M","non-dropping-particle":"","parse-names":false,"suffix":""},{"dropping-particle":"","family":"Sato","given":"K","non-dropping-particle":"","parse-names":false,"suffix":""}],"container-title":"Proceedings of Indoor Air 99","id":"ITEM-1","issued":{"date-parts":[["1999"]]},"page":"614-619","publisher-place":"Edinburgh","title":"Subjective experiments on the effects of spectral property of solar radiation on thermal comfort","type":"article-journal","volume":"1"},"uris":["http://www.mendeley.com/documents/?uuid=f7b8ce49-1ee8-3f1f-8ed4-7053ed86c535"]},{"id":"ITEM-2","itemData":{"DOI":"10.3130/aija.66.29_3","ISSN":"1340-4210","author":[{"dropping-particle":"","family":"Narita","given":"Chie","non-dropping-particle":"","parse-names":false,"suffix":""},{"dropping-particle":"","family":"Tanabe","given":"Shin-ichi","non-dropping-particle":"","parse-names":false,"suffix":""},{"dropping-particle":"","family":"Ozeki","given":"Yoshiichi","non-dropping-particle":"","parse-names":false,"suffix":""},{"dropping-particle":"","family":"Konishi","given":"Masaaki","non-dropping-particle":"","parse-names":false,"suffix":""}],"container-title":"Journal of Architecture and Planning","id":"ITEM-2","issue":"545","issued":{"date-parts":[["2001","7","30"]]},"page":"29-35","publisher":"</w:instrText>
      </w:r>
      <w:r w:rsidR="007B2B48">
        <w:rPr>
          <w:rFonts w:ascii="ＭＳ 明朝" w:eastAsia="ＭＳ 明朝" w:hAnsi="ＭＳ 明朝" w:cs="ＭＳ 明朝" w:hint="eastAsia"/>
        </w:rPr>
        <w:instrText>日本建築学会</w:instrText>
      </w:r>
      <w:r w:rsidR="007B2B48">
        <w:instrText>","title":"Effects of solar radiation on thermal comfort – subjective evaluation on back of the hands for visible, near-Infrared, middle-infrared radiation with artificial solar radiation ramps and spectral filters –","type":"article-journal","volume":"66"},"uris":["http://www.mendeley.com/documents/?uuid=3947ecb8-96f1-3390-8977-8d2c3d7c6d7c"]}],"mendeley":{"formattedCitation":"[1,2]","plainTextFormattedCitation":"[1,2]","previouslyFormattedCitation":"[1,2]"},"properties":{"noteIndex":0},"schema":"https://github.com/citation-style-language/schema/raw/master/csl-citation.json"}</w:instrText>
      </w:r>
      <w:r w:rsidRPr="00622CB6">
        <w:fldChar w:fldCharType="separate"/>
      </w:r>
      <w:r w:rsidR="007B2B48" w:rsidRPr="007B2B48">
        <w:rPr>
          <w:noProof/>
        </w:rPr>
        <w:t>[1,2]</w:t>
      </w:r>
      <w:r w:rsidRPr="00622CB6">
        <w:fldChar w:fldCharType="end"/>
      </w:r>
      <w:r w:rsidRPr="00622CB6">
        <w:t xml:space="preserve">. The spectral properties of the skin were obtained from the data of Terada et al. </w:t>
      </w:r>
      <w:r w:rsidRPr="00622CB6">
        <w:fldChar w:fldCharType="begin" w:fldLock="1"/>
      </w:r>
      <w:r w:rsidR="007B2B48">
        <w:instrText>ADDIN CSL_CITATION {"citationItems":[{"id":"ITEM-1","itemData":{"DOI":"10.1007/BF00502381","ISSN":"0195928X","abstract":"Spectral radiative properties of the human body were studied experimentally in the region from the ultraviolet to the far-infrared to know the thermal response of the human body exposed to solar radiation and infrared radiation. The measuring equipment for reflectance and transmittance of a semitransparent scattering medium was developed and measurement on a living human skin was performed in vivo. The measured parts are forearm, cheek, dorsum hand, hip, and hair. The values obtained by the present study are much different from those of previous in vitro measurements. Fairly large values for hemispherical reflectances are observed in the visible and near-infrared regions but very small values for hemispherical reflectances are observed in the infrared region, below 0.05. By applying the four-flux treatment of radiative transfer, the absorption coefficient and scattering coefficient in the human skin are determined. The scattering coefficient is large in the visible region but negligible in the infrared region. The absorption coefficient is very close to that of water and large in the infrared region. © 1986 Plenum Publishing Corporation.","author":[{"dropping-particle":"","family":"Terada","given":"N.","non-dropping-particle":"","parse-names":false,"suffix":""},{"dropping-particle":"","family":"Ohnishi","given":"K.","non-dropping-particle":"","parse-names":false,"suffix":""},{"dropping-particle":"","family":"Kobayashi","given":"M.","non-dropping-particle":"","parse-names":false,"suffix":""},{"dropping-particle":"","family":"Kunitomo","given":"T.","non-dropping-particle":"","parse-names":false,"suffix":""}],"container-title":"International Journal of Thermophysics","id":"ITEM-1","issue":"5","issued":{"date-parts":[["1986"]]},"page":"1101-1113","title":"Spectral radiative properties of a living human body","type":"article-journal","volume":"7"},"uris":["http://www.mendeley.com/documents/?uuid=568a16ce-c851-4891-9921-4b8c8178922a"]}],"mendeley":{"formattedCitation":"[13]","plainTextFormattedCitation":"[13]","previouslyFormattedCitation":"[13]"},"properties":{"noteIndex":0},"schema":"https://github.com/citation-style-language/schema/raw/master/csl-citation.json"}</w:instrText>
      </w:r>
      <w:r w:rsidRPr="00622CB6">
        <w:fldChar w:fldCharType="separate"/>
      </w:r>
      <w:r w:rsidR="007B2B48" w:rsidRPr="007B2B48">
        <w:rPr>
          <w:noProof/>
        </w:rPr>
        <w:t>[13]</w:t>
      </w:r>
      <w:r w:rsidRPr="00622CB6">
        <w:fldChar w:fldCharType="end"/>
      </w:r>
      <w:r w:rsidRPr="00622CB6">
        <w:t xml:space="preserve">. The steady-state temperature was used as the initial temperature of each layer, and the </w:t>
      </w:r>
      <w:r w:rsidR="00C635F2">
        <w:t xml:space="preserve">spectral </w:t>
      </w:r>
      <w:r w:rsidRPr="00622CB6">
        <w:t>irradia</w:t>
      </w:r>
      <w:r w:rsidR="00C635F2">
        <w:t>nce</w:t>
      </w:r>
      <w:r w:rsidRPr="00622CB6">
        <w:t xml:space="preserve"> of 1220 W/m</w:t>
      </w:r>
      <w:r w:rsidRPr="00622CB6">
        <w:rPr>
          <w:vertAlign w:val="superscript"/>
        </w:rPr>
        <w:t>2</w:t>
      </w:r>
      <w:r w:rsidRPr="00622CB6">
        <w:t xml:space="preserve"> in the three wavelength</w:t>
      </w:r>
      <w:r w:rsidR="00C635F2">
        <w:t xml:space="preserve"> range</w:t>
      </w:r>
      <w:r w:rsidRPr="00622CB6">
        <w:t>s</w:t>
      </w:r>
      <w:r w:rsidR="00C635F2">
        <w:t xml:space="preserve"> </w:t>
      </w:r>
      <w:r w:rsidRPr="00622CB6">
        <w:t>was applied for 20 s as an external stimulus to the skin surface.</w:t>
      </w:r>
    </w:p>
    <w:p w14:paraId="0B8DBCDA" w14:textId="178F9F5D" w:rsidR="00E93D2B" w:rsidRPr="00622CB6" w:rsidRDefault="00E93D2B" w:rsidP="00E93D2B">
      <w:pPr>
        <w:pStyle w:val="TableCaption"/>
      </w:pPr>
      <w:bookmarkStart w:id="32" w:name="_Ref151472993"/>
      <w:bookmarkStart w:id="33" w:name="_Ref151472972"/>
      <w:r w:rsidRPr="00622CB6">
        <w:t xml:space="preserve">Table </w:t>
      </w:r>
      <w:fldSimple w:instr=" SEQ Table \* ARABIC ">
        <w:r w:rsidR="003A633B">
          <w:rPr>
            <w:noProof/>
          </w:rPr>
          <w:t>7</w:t>
        </w:r>
      </w:fldSimple>
      <w:bookmarkEnd w:id="32"/>
      <w:r w:rsidRPr="00622CB6">
        <w:t xml:space="preserve"> Simulation conditions</w:t>
      </w:r>
      <w:r>
        <w:t xml:space="preserve"> for Narita’s experiment </w:t>
      </w:r>
      <w:r w:rsidRPr="00622CB6">
        <w:fldChar w:fldCharType="begin" w:fldLock="1"/>
      </w:r>
      <w:r w:rsidR="007B2B48">
        <w:instrText>ADDIN CSL_CITATION {"citationItems":[{"id":"ITEM-1","itemData":{"author":[{"dropping-particle":"","family":"Narita","given":"Chie","non-dropping-particle":"","parse-names":false,"suffix":""},{"dropping-particle":"","family":"Tanabe","given":"Shin-ichi","non-dropping-particle":"","parse-names":false,"suffix":""},{"dropping-particle":"","family":"Ozeki","given":"Yoshiichi","non-dropping-particle":"","parse-names":false,"suffix":""},{"dropping-particle":"","family":"Konishi","given":"Masaaki","non-dropping-particle":"","parse-names":false,"suffix":""},{"dropping-particle":"","family":"Ono","given":"M","non-dropping-particle":"","parse-names":false,"suffix":""},{"dropping-particle":"","family":"Sato","given":"K","non-dropping-particle":"","parse-names":false,"suffix":""}],"container-title":"Proceedings of Indoor Air 99","id":"ITEM-1","issued":{"date-parts":[["1999"]]},"page":"614-619","publisher-place":"Edinburgh","title":"Subjective experiments on the effects of spectral property of solar radiation on thermal comfort","type":"article-journal","volume":"1"},"uris":["http://www.mendeley.com/documents/?uuid=f7b8ce49-1ee8-3f1f-8ed4-7053ed86c535"]},{"id":"ITEM-2","itemData":{"DOI":"10.3130/aija.66.29_3","ISSN":"1340-4210","author":[{"dropping-particle":"","family":"Narita","given":"Chie","non-dropping-particle":"","parse-names":false,"suffix":""},{"dropping-particle":"","family":"Tanabe","given":"Shin-ichi","non-dropping-particle":"","parse-names":false,"suffix":""},{"dropping-particle":"","family":"Ozeki","given":"Yoshiichi","non-dropping-particle":"","parse-names":false,"suffix":""},{"dropping-particle":"","family":"Konishi","given":"Masaaki","non-dropping-particle":"","parse-names":false,"suffix":""}],"container-title":"Journal of Architecture and Planning","i</w:instrText>
      </w:r>
      <w:r w:rsidR="007B2B48">
        <w:rPr>
          <w:rFonts w:hint="eastAsia"/>
        </w:rPr>
        <w:instrText>d":"ITEM-2","issue":"545","issued":{"date-parts":[["2001","7","30"]]},"page":"29-35","publisher":"</w:instrText>
      </w:r>
      <w:r w:rsidR="007B2B48">
        <w:rPr>
          <w:rFonts w:hint="eastAsia"/>
        </w:rPr>
        <w:instrText>日本建築学会</w:instrText>
      </w:r>
      <w:r w:rsidR="007B2B48">
        <w:rPr>
          <w:rFonts w:hint="eastAsia"/>
        </w:rPr>
        <w:instrText xml:space="preserve">","title":"Effects of solar radiation on thermal comfort </w:instrText>
      </w:r>
      <w:r w:rsidR="007B2B48">
        <w:rPr>
          <w:rFonts w:hint="eastAsia"/>
        </w:rPr>
        <w:instrText>–</w:instrText>
      </w:r>
      <w:r w:rsidR="007B2B48">
        <w:rPr>
          <w:rFonts w:hint="eastAsia"/>
        </w:rPr>
        <w:instrText xml:space="preserve"> subjective evaluation on back of the hands for visible, near-Infrared, middle-infrared radia</w:instrText>
      </w:r>
      <w:r w:rsidR="007B2B48">
        <w:instrText>tion with artificial solar radiation ramps and spectral filters –","type":"article-journal","volume":"66"},"uris":["http://www.mendeley.com/documents/?uuid=3947ecb8-96f1-3390-8977-8d2c3d7c6d7c"]}],"mendeley":{"formattedCitation":"[1,2]","plainTextFormattedCitation":"[1,2]","previouslyFormattedCitation":"[1,2]"},"properties":{"noteIndex":0},"schema":"https://github.com/citation-style-language/schema/raw/master/csl-citation.json"}</w:instrText>
      </w:r>
      <w:r w:rsidRPr="00622CB6">
        <w:fldChar w:fldCharType="separate"/>
      </w:r>
      <w:r w:rsidR="007B2B48" w:rsidRPr="007B2B48">
        <w:rPr>
          <w:noProof/>
        </w:rPr>
        <w:t>[1,2]</w:t>
      </w:r>
      <w:r w:rsidRPr="00622CB6">
        <w:fldChar w:fldCharType="end"/>
      </w:r>
      <w:r w:rsidRPr="00622CB6">
        <w:t>.</w:t>
      </w:r>
      <w:bookmarkEnd w:id="33"/>
    </w:p>
    <w:tbl>
      <w:tblPr>
        <w:tblW w:w="5000" w:type="pct"/>
        <w:jc w:val="center"/>
        <w:tblBorders>
          <w:top w:val="single" w:sz="4" w:space="0" w:color="auto"/>
          <w:bottom w:val="single" w:sz="4" w:space="0" w:color="auto"/>
        </w:tblBorders>
        <w:tblCellMar>
          <w:left w:w="99" w:type="dxa"/>
          <w:right w:w="99" w:type="dxa"/>
        </w:tblCellMar>
        <w:tblLook w:val="04A0" w:firstRow="1" w:lastRow="0" w:firstColumn="1" w:lastColumn="0" w:noHBand="0" w:noVBand="1"/>
      </w:tblPr>
      <w:tblGrid>
        <w:gridCol w:w="5041"/>
        <w:gridCol w:w="1985"/>
        <w:gridCol w:w="2612"/>
      </w:tblGrid>
      <w:tr w:rsidR="00E93D2B" w:rsidRPr="00622CB6" w14:paraId="36FCD702" w14:textId="77777777" w:rsidTr="00E300D6">
        <w:trPr>
          <w:trHeight w:val="340"/>
          <w:jc w:val="center"/>
        </w:trPr>
        <w:tc>
          <w:tcPr>
            <w:tcW w:w="2615" w:type="pct"/>
            <w:tcBorders>
              <w:top w:val="single" w:sz="8" w:space="0" w:color="auto"/>
              <w:bottom w:val="nil"/>
            </w:tcBorders>
            <w:shd w:val="clear" w:color="auto" w:fill="auto"/>
            <w:noWrap/>
            <w:vAlign w:val="center"/>
            <w:hideMark/>
          </w:tcPr>
          <w:p w14:paraId="5792A114" w14:textId="77777777" w:rsidR="00E93D2B" w:rsidRPr="00622CB6" w:rsidRDefault="00E93D2B" w:rsidP="00E300D6">
            <w:pPr>
              <w:pStyle w:val="TableText"/>
            </w:pPr>
            <w:r w:rsidRPr="00622CB6">
              <w:t>Convective heat transfer coefficient</w:t>
            </w:r>
          </w:p>
        </w:tc>
        <w:tc>
          <w:tcPr>
            <w:tcW w:w="1030" w:type="pct"/>
            <w:tcBorders>
              <w:top w:val="single" w:sz="8" w:space="0" w:color="auto"/>
              <w:bottom w:val="nil"/>
            </w:tcBorders>
            <w:shd w:val="clear" w:color="auto" w:fill="auto"/>
            <w:noWrap/>
            <w:vAlign w:val="center"/>
            <w:hideMark/>
          </w:tcPr>
          <w:p w14:paraId="2F3A6AB6" w14:textId="77777777" w:rsidR="00E93D2B" w:rsidRPr="00622CB6" w:rsidRDefault="00E93D2B" w:rsidP="00E300D6">
            <w:pPr>
              <w:pStyle w:val="TableText"/>
            </w:pPr>
            <w:r w:rsidRPr="00622CB6">
              <w:t>[W/(m</w:t>
            </w:r>
            <w:r w:rsidRPr="00622CB6">
              <w:rPr>
                <w:vertAlign w:val="superscript"/>
              </w:rPr>
              <w:t>2</w:t>
            </w:r>
            <w:r w:rsidRPr="00622CB6">
              <w:rPr>
                <w:rFonts w:eastAsia="ＭＳ 明朝"/>
              </w:rPr>
              <w:t>･</w:t>
            </w:r>
            <w:r w:rsidRPr="00622CB6">
              <w:t>K)]</w:t>
            </w:r>
          </w:p>
        </w:tc>
        <w:tc>
          <w:tcPr>
            <w:tcW w:w="1355" w:type="pct"/>
            <w:tcBorders>
              <w:top w:val="single" w:sz="8" w:space="0" w:color="auto"/>
              <w:bottom w:val="nil"/>
            </w:tcBorders>
            <w:shd w:val="clear" w:color="auto" w:fill="auto"/>
            <w:noWrap/>
            <w:vAlign w:val="center"/>
            <w:hideMark/>
          </w:tcPr>
          <w:p w14:paraId="6F1C97EA" w14:textId="77777777" w:rsidR="00E93D2B" w:rsidRPr="00622CB6" w:rsidRDefault="00E93D2B" w:rsidP="00E300D6">
            <w:pPr>
              <w:pStyle w:val="TableText"/>
              <w:rPr>
                <w:rFonts w:eastAsia="Times New Roman"/>
              </w:rPr>
            </w:pPr>
            <w:r w:rsidRPr="00622CB6">
              <w:t>6.4</w:t>
            </w:r>
          </w:p>
        </w:tc>
      </w:tr>
      <w:tr w:rsidR="00E93D2B" w:rsidRPr="00622CB6" w14:paraId="25CCCB5C" w14:textId="77777777" w:rsidTr="00E300D6">
        <w:trPr>
          <w:trHeight w:val="340"/>
          <w:jc w:val="center"/>
        </w:trPr>
        <w:tc>
          <w:tcPr>
            <w:tcW w:w="2615" w:type="pct"/>
            <w:tcBorders>
              <w:top w:val="nil"/>
              <w:bottom w:val="nil"/>
            </w:tcBorders>
            <w:shd w:val="clear" w:color="auto" w:fill="auto"/>
            <w:noWrap/>
            <w:vAlign w:val="center"/>
            <w:hideMark/>
          </w:tcPr>
          <w:p w14:paraId="1CD129E4" w14:textId="77777777" w:rsidR="00E93D2B" w:rsidRPr="00622CB6" w:rsidRDefault="00E93D2B" w:rsidP="00E300D6">
            <w:pPr>
              <w:pStyle w:val="TableText"/>
            </w:pPr>
            <w:r w:rsidRPr="00622CB6">
              <w:t>Boundary conditions</w:t>
            </w:r>
          </w:p>
        </w:tc>
        <w:tc>
          <w:tcPr>
            <w:tcW w:w="1030" w:type="pct"/>
            <w:tcBorders>
              <w:top w:val="nil"/>
              <w:bottom w:val="nil"/>
            </w:tcBorders>
            <w:shd w:val="clear" w:color="auto" w:fill="auto"/>
            <w:noWrap/>
            <w:vAlign w:val="center"/>
            <w:hideMark/>
          </w:tcPr>
          <w:p w14:paraId="1F40D238" w14:textId="77777777" w:rsidR="00E93D2B" w:rsidRPr="00622CB6" w:rsidRDefault="00E93D2B" w:rsidP="00E300D6">
            <w:pPr>
              <w:pStyle w:val="TableText"/>
            </w:pPr>
          </w:p>
        </w:tc>
        <w:tc>
          <w:tcPr>
            <w:tcW w:w="1355" w:type="pct"/>
            <w:tcBorders>
              <w:top w:val="nil"/>
              <w:bottom w:val="nil"/>
            </w:tcBorders>
            <w:shd w:val="clear" w:color="auto" w:fill="auto"/>
            <w:noWrap/>
            <w:vAlign w:val="center"/>
            <w:hideMark/>
          </w:tcPr>
          <w:p w14:paraId="14CD5F46" w14:textId="77777777" w:rsidR="00E93D2B" w:rsidRPr="00622CB6" w:rsidRDefault="00E93D2B" w:rsidP="00E300D6">
            <w:pPr>
              <w:pStyle w:val="TableText"/>
              <w:rPr>
                <w:rFonts w:eastAsia="Times New Roman"/>
              </w:rPr>
            </w:pPr>
          </w:p>
        </w:tc>
      </w:tr>
      <w:tr w:rsidR="00E93D2B" w:rsidRPr="00622CB6" w14:paraId="247CD99A" w14:textId="77777777" w:rsidTr="00E300D6">
        <w:trPr>
          <w:trHeight w:val="340"/>
          <w:jc w:val="center"/>
        </w:trPr>
        <w:tc>
          <w:tcPr>
            <w:tcW w:w="2615" w:type="pct"/>
            <w:tcBorders>
              <w:top w:val="nil"/>
              <w:bottom w:val="nil"/>
            </w:tcBorders>
            <w:shd w:val="clear" w:color="auto" w:fill="auto"/>
            <w:noWrap/>
            <w:vAlign w:val="center"/>
            <w:hideMark/>
          </w:tcPr>
          <w:p w14:paraId="3CA2547A" w14:textId="77777777" w:rsidR="00E93D2B" w:rsidRPr="00622CB6" w:rsidRDefault="00E93D2B" w:rsidP="00E93D2B">
            <w:pPr>
              <w:pStyle w:val="TableText"/>
              <w:numPr>
                <w:ilvl w:val="0"/>
                <w:numId w:val="29"/>
              </w:numPr>
            </w:pPr>
            <w:r w:rsidRPr="00622CB6">
              <w:t>Core temperature</w:t>
            </w:r>
          </w:p>
        </w:tc>
        <w:tc>
          <w:tcPr>
            <w:tcW w:w="1030" w:type="pct"/>
            <w:tcBorders>
              <w:top w:val="nil"/>
              <w:bottom w:val="nil"/>
            </w:tcBorders>
            <w:shd w:val="clear" w:color="auto" w:fill="auto"/>
            <w:noWrap/>
            <w:vAlign w:val="center"/>
            <w:hideMark/>
          </w:tcPr>
          <w:p w14:paraId="3A8F8DCF" w14:textId="77777777" w:rsidR="00E93D2B" w:rsidRPr="00622CB6" w:rsidRDefault="00E93D2B" w:rsidP="00E300D6">
            <w:pPr>
              <w:pStyle w:val="TableText"/>
            </w:pPr>
            <w:r w:rsidRPr="00622CB6">
              <w:t>[</w:t>
            </w:r>
            <w:r w:rsidRPr="00622CB6">
              <w:rPr>
                <w:rFonts w:eastAsiaTheme="minorHAnsi"/>
              </w:rPr>
              <w:t>°C</w:t>
            </w:r>
            <w:r w:rsidRPr="00622CB6">
              <w:t>]</w:t>
            </w:r>
          </w:p>
        </w:tc>
        <w:tc>
          <w:tcPr>
            <w:tcW w:w="1355" w:type="pct"/>
            <w:tcBorders>
              <w:top w:val="nil"/>
              <w:bottom w:val="nil"/>
            </w:tcBorders>
            <w:shd w:val="clear" w:color="auto" w:fill="auto"/>
            <w:noWrap/>
            <w:vAlign w:val="center"/>
            <w:hideMark/>
          </w:tcPr>
          <w:p w14:paraId="30400E99" w14:textId="77777777" w:rsidR="00E93D2B" w:rsidRPr="00622CB6" w:rsidRDefault="00E93D2B" w:rsidP="00E300D6">
            <w:pPr>
              <w:pStyle w:val="TableText"/>
            </w:pPr>
            <w:r w:rsidRPr="00622CB6">
              <w:t>3</w:t>
            </w:r>
            <w:r>
              <w:t>5</w:t>
            </w:r>
            <w:r w:rsidRPr="00622CB6">
              <w:t>.</w:t>
            </w:r>
            <w:r>
              <w:t>9</w:t>
            </w:r>
          </w:p>
        </w:tc>
      </w:tr>
      <w:tr w:rsidR="00E93D2B" w:rsidRPr="00622CB6" w14:paraId="58D0A00D" w14:textId="77777777" w:rsidTr="00E300D6">
        <w:trPr>
          <w:trHeight w:val="340"/>
          <w:jc w:val="center"/>
        </w:trPr>
        <w:tc>
          <w:tcPr>
            <w:tcW w:w="2615" w:type="pct"/>
            <w:tcBorders>
              <w:top w:val="nil"/>
              <w:bottom w:val="nil"/>
            </w:tcBorders>
            <w:shd w:val="clear" w:color="auto" w:fill="auto"/>
            <w:noWrap/>
            <w:vAlign w:val="center"/>
            <w:hideMark/>
          </w:tcPr>
          <w:p w14:paraId="64B4B080" w14:textId="77777777" w:rsidR="00E93D2B" w:rsidRPr="00622CB6" w:rsidRDefault="00E93D2B" w:rsidP="00E93D2B">
            <w:pPr>
              <w:pStyle w:val="TableText"/>
              <w:numPr>
                <w:ilvl w:val="0"/>
                <w:numId w:val="29"/>
              </w:numPr>
            </w:pPr>
            <w:r w:rsidRPr="00622CB6">
              <w:t>Air temperature</w:t>
            </w:r>
          </w:p>
        </w:tc>
        <w:tc>
          <w:tcPr>
            <w:tcW w:w="1030" w:type="pct"/>
            <w:tcBorders>
              <w:top w:val="nil"/>
              <w:bottom w:val="nil"/>
            </w:tcBorders>
            <w:shd w:val="clear" w:color="auto" w:fill="auto"/>
            <w:noWrap/>
            <w:vAlign w:val="center"/>
            <w:hideMark/>
          </w:tcPr>
          <w:p w14:paraId="02E40A40" w14:textId="77777777" w:rsidR="00E93D2B" w:rsidRPr="00622CB6" w:rsidRDefault="00E93D2B" w:rsidP="00E300D6">
            <w:pPr>
              <w:pStyle w:val="TableText"/>
            </w:pPr>
            <w:r w:rsidRPr="00622CB6">
              <w:t>[</w:t>
            </w:r>
            <w:r w:rsidRPr="00622CB6">
              <w:rPr>
                <w:rFonts w:eastAsiaTheme="minorHAnsi"/>
              </w:rPr>
              <w:t>°C</w:t>
            </w:r>
            <w:r w:rsidRPr="00622CB6">
              <w:t>]</w:t>
            </w:r>
          </w:p>
        </w:tc>
        <w:tc>
          <w:tcPr>
            <w:tcW w:w="1355" w:type="pct"/>
            <w:tcBorders>
              <w:top w:val="nil"/>
              <w:bottom w:val="nil"/>
            </w:tcBorders>
            <w:shd w:val="clear" w:color="auto" w:fill="auto"/>
            <w:noWrap/>
            <w:vAlign w:val="center"/>
            <w:hideMark/>
          </w:tcPr>
          <w:p w14:paraId="0169F45F" w14:textId="77777777" w:rsidR="00E93D2B" w:rsidRPr="00622CB6" w:rsidRDefault="00E93D2B" w:rsidP="00E300D6">
            <w:pPr>
              <w:pStyle w:val="TableText"/>
            </w:pPr>
            <w:r w:rsidRPr="00622CB6">
              <w:t>24.7</w:t>
            </w:r>
          </w:p>
        </w:tc>
      </w:tr>
      <w:tr w:rsidR="00E93D2B" w:rsidRPr="00622CB6" w14:paraId="7EFC49C4" w14:textId="77777777" w:rsidTr="00E300D6">
        <w:trPr>
          <w:trHeight w:val="340"/>
          <w:jc w:val="center"/>
        </w:trPr>
        <w:tc>
          <w:tcPr>
            <w:tcW w:w="2615" w:type="pct"/>
            <w:tcBorders>
              <w:top w:val="nil"/>
              <w:bottom w:val="nil"/>
            </w:tcBorders>
            <w:shd w:val="clear" w:color="auto" w:fill="auto"/>
            <w:noWrap/>
            <w:vAlign w:val="center"/>
          </w:tcPr>
          <w:p w14:paraId="569904C2" w14:textId="77777777" w:rsidR="00E93D2B" w:rsidRPr="00622CB6" w:rsidRDefault="00E93D2B" w:rsidP="00E93D2B">
            <w:pPr>
              <w:pStyle w:val="TableText"/>
              <w:numPr>
                <w:ilvl w:val="0"/>
                <w:numId w:val="29"/>
              </w:numPr>
            </w:pPr>
            <w:r w:rsidRPr="00622CB6">
              <w:t>Mean radiant temperature</w:t>
            </w:r>
          </w:p>
        </w:tc>
        <w:tc>
          <w:tcPr>
            <w:tcW w:w="1030" w:type="pct"/>
            <w:tcBorders>
              <w:top w:val="nil"/>
              <w:bottom w:val="nil"/>
            </w:tcBorders>
            <w:shd w:val="clear" w:color="auto" w:fill="auto"/>
            <w:noWrap/>
            <w:vAlign w:val="center"/>
          </w:tcPr>
          <w:p w14:paraId="47585EBE" w14:textId="77777777" w:rsidR="00E93D2B" w:rsidRPr="00622CB6" w:rsidRDefault="00E93D2B" w:rsidP="00E300D6">
            <w:pPr>
              <w:pStyle w:val="TableText"/>
            </w:pPr>
            <w:r w:rsidRPr="00622CB6">
              <w:t>[</w:t>
            </w:r>
            <w:r w:rsidRPr="00622CB6">
              <w:rPr>
                <w:rFonts w:eastAsiaTheme="minorHAnsi"/>
              </w:rPr>
              <w:t>°C</w:t>
            </w:r>
            <w:r w:rsidRPr="00622CB6">
              <w:t>]</w:t>
            </w:r>
          </w:p>
        </w:tc>
        <w:tc>
          <w:tcPr>
            <w:tcW w:w="1355" w:type="pct"/>
            <w:tcBorders>
              <w:top w:val="nil"/>
              <w:bottom w:val="nil"/>
            </w:tcBorders>
            <w:shd w:val="clear" w:color="auto" w:fill="auto"/>
            <w:noWrap/>
            <w:vAlign w:val="center"/>
          </w:tcPr>
          <w:p w14:paraId="243777D1" w14:textId="77777777" w:rsidR="00E93D2B" w:rsidRPr="00622CB6" w:rsidRDefault="00E93D2B" w:rsidP="00E300D6">
            <w:pPr>
              <w:pStyle w:val="TableText"/>
            </w:pPr>
            <w:r w:rsidRPr="00622CB6">
              <w:t>25.5</w:t>
            </w:r>
          </w:p>
        </w:tc>
      </w:tr>
      <w:tr w:rsidR="00E93D2B" w:rsidRPr="00622CB6" w14:paraId="5D5DE6CD" w14:textId="77777777" w:rsidTr="00E300D6">
        <w:trPr>
          <w:trHeight w:val="340"/>
          <w:jc w:val="center"/>
        </w:trPr>
        <w:tc>
          <w:tcPr>
            <w:tcW w:w="2615" w:type="pct"/>
            <w:tcBorders>
              <w:top w:val="nil"/>
              <w:bottom w:val="nil"/>
            </w:tcBorders>
            <w:shd w:val="clear" w:color="auto" w:fill="auto"/>
            <w:noWrap/>
            <w:vAlign w:val="center"/>
            <w:hideMark/>
          </w:tcPr>
          <w:p w14:paraId="2FA6D0ED" w14:textId="77777777" w:rsidR="00E93D2B" w:rsidRPr="00622CB6" w:rsidRDefault="00E93D2B" w:rsidP="00E300D6">
            <w:pPr>
              <w:pStyle w:val="TableText"/>
            </w:pPr>
            <w:r w:rsidRPr="00622CB6">
              <w:t>Spectral skin properties</w:t>
            </w:r>
          </w:p>
        </w:tc>
        <w:tc>
          <w:tcPr>
            <w:tcW w:w="1030" w:type="pct"/>
            <w:tcBorders>
              <w:top w:val="nil"/>
              <w:bottom w:val="nil"/>
            </w:tcBorders>
            <w:shd w:val="clear" w:color="auto" w:fill="auto"/>
            <w:noWrap/>
            <w:vAlign w:val="center"/>
            <w:hideMark/>
          </w:tcPr>
          <w:p w14:paraId="2DA9DD27" w14:textId="77777777" w:rsidR="00E93D2B" w:rsidRPr="00622CB6" w:rsidRDefault="00E93D2B" w:rsidP="00E300D6">
            <w:pPr>
              <w:pStyle w:val="TableText"/>
            </w:pPr>
          </w:p>
        </w:tc>
        <w:tc>
          <w:tcPr>
            <w:tcW w:w="1355" w:type="pct"/>
            <w:tcBorders>
              <w:top w:val="nil"/>
              <w:bottom w:val="nil"/>
            </w:tcBorders>
            <w:shd w:val="clear" w:color="auto" w:fill="auto"/>
            <w:noWrap/>
            <w:vAlign w:val="center"/>
            <w:hideMark/>
          </w:tcPr>
          <w:p w14:paraId="6895FED4" w14:textId="78D2B997" w:rsidR="00E93D2B" w:rsidRPr="00622CB6" w:rsidRDefault="00E93D2B" w:rsidP="00E300D6">
            <w:pPr>
              <w:pStyle w:val="TableText"/>
              <w:rPr>
                <w:rFonts w:eastAsia="Times New Roman"/>
              </w:rPr>
            </w:pPr>
            <w:r w:rsidRPr="00622CB6">
              <w:t xml:space="preserve">See </w:t>
            </w:r>
            <w:r>
              <w:fldChar w:fldCharType="begin"/>
            </w:r>
            <w:r>
              <w:instrText xml:space="preserve"> REF _Ref152151974 \h </w:instrText>
            </w:r>
            <w:r>
              <w:fldChar w:fldCharType="separate"/>
            </w:r>
            <w:r w:rsidR="003A633B" w:rsidRPr="00622CB6">
              <w:t xml:space="preserve">Fig. </w:t>
            </w:r>
            <w:r w:rsidR="003A633B">
              <w:rPr>
                <w:noProof/>
              </w:rPr>
              <w:t>7</w:t>
            </w:r>
            <w:r>
              <w:fldChar w:fldCharType="end"/>
            </w:r>
          </w:p>
        </w:tc>
      </w:tr>
      <w:tr w:rsidR="00E93D2B" w:rsidRPr="00622CB6" w14:paraId="5E4901F4" w14:textId="77777777" w:rsidTr="00E300D6">
        <w:trPr>
          <w:trHeight w:val="340"/>
          <w:jc w:val="center"/>
        </w:trPr>
        <w:tc>
          <w:tcPr>
            <w:tcW w:w="2615" w:type="pct"/>
            <w:tcBorders>
              <w:top w:val="nil"/>
              <w:bottom w:val="nil"/>
            </w:tcBorders>
            <w:shd w:val="clear" w:color="auto" w:fill="auto"/>
            <w:noWrap/>
            <w:vAlign w:val="center"/>
            <w:hideMark/>
          </w:tcPr>
          <w:p w14:paraId="766C33DD" w14:textId="77777777" w:rsidR="00E93D2B" w:rsidRPr="00622CB6" w:rsidRDefault="00E93D2B" w:rsidP="00E300D6">
            <w:pPr>
              <w:pStyle w:val="TableText"/>
            </w:pPr>
            <w:r w:rsidRPr="00622CB6">
              <w:t>Irradiation condition</w:t>
            </w:r>
          </w:p>
        </w:tc>
        <w:tc>
          <w:tcPr>
            <w:tcW w:w="1030" w:type="pct"/>
            <w:tcBorders>
              <w:top w:val="nil"/>
              <w:bottom w:val="nil"/>
            </w:tcBorders>
            <w:shd w:val="clear" w:color="auto" w:fill="auto"/>
            <w:noWrap/>
            <w:vAlign w:val="center"/>
            <w:hideMark/>
          </w:tcPr>
          <w:p w14:paraId="300EACFB" w14:textId="77777777" w:rsidR="00E93D2B" w:rsidRPr="00622CB6" w:rsidRDefault="00E93D2B" w:rsidP="00E300D6">
            <w:pPr>
              <w:pStyle w:val="TableText"/>
            </w:pPr>
          </w:p>
        </w:tc>
        <w:tc>
          <w:tcPr>
            <w:tcW w:w="1355" w:type="pct"/>
            <w:tcBorders>
              <w:top w:val="nil"/>
              <w:bottom w:val="nil"/>
            </w:tcBorders>
            <w:shd w:val="clear" w:color="auto" w:fill="auto"/>
            <w:noWrap/>
            <w:vAlign w:val="center"/>
            <w:hideMark/>
          </w:tcPr>
          <w:p w14:paraId="3E0EF13A" w14:textId="77777777" w:rsidR="00E93D2B" w:rsidRPr="00622CB6" w:rsidRDefault="00E93D2B" w:rsidP="00E300D6">
            <w:pPr>
              <w:pStyle w:val="TableText"/>
            </w:pPr>
          </w:p>
        </w:tc>
      </w:tr>
      <w:tr w:rsidR="00E93D2B" w:rsidRPr="00622CB6" w14:paraId="362913CF" w14:textId="77777777" w:rsidTr="00E300D6">
        <w:trPr>
          <w:trHeight w:val="340"/>
          <w:jc w:val="center"/>
        </w:trPr>
        <w:tc>
          <w:tcPr>
            <w:tcW w:w="2615" w:type="pct"/>
            <w:tcBorders>
              <w:top w:val="nil"/>
              <w:bottom w:val="nil"/>
            </w:tcBorders>
            <w:shd w:val="clear" w:color="auto" w:fill="auto"/>
            <w:noWrap/>
            <w:vAlign w:val="center"/>
          </w:tcPr>
          <w:p w14:paraId="31DCDD36" w14:textId="77777777" w:rsidR="00E93D2B" w:rsidRPr="00622CB6" w:rsidRDefault="00E93D2B" w:rsidP="00E93D2B">
            <w:pPr>
              <w:pStyle w:val="TableText"/>
              <w:numPr>
                <w:ilvl w:val="0"/>
                <w:numId w:val="29"/>
              </w:numPr>
            </w:pPr>
            <w:r w:rsidRPr="00622CB6">
              <w:t>I</w:t>
            </w:r>
            <w:r>
              <w:t>rradiance</w:t>
            </w:r>
          </w:p>
        </w:tc>
        <w:tc>
          <w:tcPr>
            <w:tcW w:w="1030" w:type="pct"/>
            <w:tcBorders>
              <w:top w:val="nil"/>
              <w:bottom w:val="nil"/>
            </w:tcBorders>
            <w:shd w:val="clear" w:color="auto" w:fill="auto"/>
            <w:noWrap/>
            <w:vAlign w:val="center"/>
          </w:tcPr>
          <w:p w14:paraId="011F25DB" w14:textId="77777777" w:rsidR="00E93D2B" w:rsidRPr="00622CB6" w:rsidRDefault="00E93D2B" w:rsidP="00E300D6">
            <w:pPr>
              <w:pStyle w:val="TableText"/>
            </w:pPr>
            <w:r w:rsidRPr="00622CB6">
              <w:t>[W/m</w:t>
            </w:r>
            <w:r w:rsidRPr="00622CB6">
              <w:rPr>
                <w:vertAlign w:val="superscript"/>
              </w:rPr>
              <w:t>2</w:t>
            </w:r>
            <w:r w:rsidRPr="00622CB6">
              <w:t>]</w:t>
            </w:r>
          </w:p>
        </w:tc>
        <w:tc>
          <w:tcPr>
            <w:tcW w:w="1355" w:type="pct"/>
            <w:tcBorders>
              <w:top w:val="nil"/>
              <w:bottom w:val="nil"/>
            </w:tcBorders>
            <w:shd w:val="clear" w:color="auto" w:fill="auto"/>
            <w:noWrap/>
            <w:vAlign w:val="center"/>
          </w:tcPr>
          <w:p w14:paraId="22FBEFBE" w14:textId="77777777" w:rsidR="00E93D2B" w:rsidRPr="00622CB6" w:rsidRDefault="00E93D2B" w:rsidP="00E300D6">
            <w:pPr>
              <w:pStyle w:val="TableText"/>
              <w:rPr>
                <w:rFonts w:eastAsia="游明朝"/>
              </w:rPr>
            </w:pPr>
            <w:r w:rsidRPr="00622CB6">
              <w:rPr>
                <w:rFonts w:eastAsia="游明朝"/>
              </w:rPr>
              <w:t>1220</w:t>
            </w:r>
          </w:p>
        </w:tc>
      </w:tr>
      <w:tr w:rsidR="00E93D2B" w:rsidRPr="00622CB6" w14:paraId="7C42AF56" w14:textId="77777777" w:rsidTr="00E300D6">
        <w:trPr>
          <w:trHeight w:val="340"/>
          <w:jc w:val="center"/>
        </w:trPr>
        <w:tc>
          <w:tcPr>
            <w:tcW w:w="2615" w:type="pct"/>
            <w:tcBorders>
              <w:top w:val="nil"/>
              <w:bottom w:val="single" w:sz="8" w:space="0" w:color="auto"/>
            </w:tcBorders>
            <w:shd w:val="clear" w:color="auto" w:fill="auto"/>
            <w:noWrap/>
            <w:vAlign w:val="center"/>
          </w:tcPr>
          <w:p w14:paraId="60E9ABA0" w14:textId="77777777" w:rsidR="00E93D2B" w:rsidRPr="00622CB6" w:rsidRDefault="00E93D2B" w:rsidP="00E93D2B">
            <w:pPr>
              <w:pStyle w:val="TableText"/>
              <w:numPr>
                <w:ilvl w:val="0"/>
                <w:numId w:val="29"/>
              </w:numPr>
            </w:pPr>
            <w:r w:rsidRPr="00622CB6">
              <w:t xml:space="preserve">Spectral </w:t>
            </w:r>
            <w:r>
              <w:t>irradiance</w:t>
            </w:r>
          </w:p>
        </w:tc>
        <w:tc>
          <w:tcPr>
            <w:tcW w:w="1030" w:type="pct"/>
            <w:tcBorders>
              <w:top w:val="nil"/>
              <w:bottom w:val="single" w:sz="8" w:space="0" w:color="auto"/>
            </w:tcBorders>
            <w:shd w:val="clear" w:color="auto" w:fill="auto"/>
            <w:noWrap/>
            <w:vAlign w:val="center"/>
          </w:tcPr>
          <w:p w14:paraId="7F69FCED" w14:textId="77777777" w:rsidR="00E93D2B" w:rsidRPr="00622CB6" w:rsidRDefault="00E93D2B" w:rsidP="00E300D6">
            <w:pPr>
              <w:pStyle w:val="TableText"/>
            </w:pPr>
            <w:r w:rsidRPr="00622CB6">
              <w:t>[W/(m</w:t>
            </w:r>
            <w:r w:rsidRPr="00622CB6">
              <w:rPr>
                <w:vertAlign w:val="superscript"/>
              </w:rPr>
              <w:t>2</w:t>
            </w:r>
            <w:r w:rsidRPr="00622CB6">
              <w:rPr>
                <w:rFonts w:eastAsia="ＭＳ 明朝"/>
              </w:rPr>
              <w:t>･</w:t>
            </w:r>
            <w:r w:rsidRPr="00622CB6">
              <w:rPr>
                <w:rFonts w:eastAsiaTheme="minorHAnsi"/>
              </w:rPr>
              <w:t>µ</w:t>
            </w:r>
            <w:r w:rsidRPr="00622CB6">
              <w:t>m)]</w:t>
            </w:r>
          </w:p>
        </w:tc>
        <w:tc>
          <w:tcPr>
            <w:tcW w:w="1355" w:type="pct"/>
            <w:tcBorders>
              <w:top w:val="nil"/>
              <w:bottom w:val="single" w:sz="8" w:space="0" w:color="auto"/>
            </w:tcBorders>
            <w:shd w:val="clear" w:color="auto" w:fill="auto"/>
            <w:noWrap/>
            <w:vAlign w:val="center"/>
          </w:tcPr>
          <w:p w14:paraId="20190E34" w14:textId="0BE0FEF0" w:rsidR="00E93D2B" w:rsidRPr="00622CB6" w:rsidRDefault="00E93D2B" w:rsidP="00E300D6">
            <w:pPr>
              <w:pStyle w:val="TableText"/>
            </w:pPr>
            <w:r w:rsidRPr="00622CB6">
              <w:t xml:space="preserve">See </w:t>
            </w:r>
            <w:r>
              <w:fldChar w:fldCharType="begin"/>
            </w:r>
            <w:r>
              <w:instrText xml:space="preserve"> REF _Ref57385270 \h </w:instrText>
            </w:r>
            <w:r>
              <w:fldChar w:fldCharType="separate"/>
            </w:r>
            <w:r w:rsidR="003A633B" w:rsidRPr="00622CB6">
              <w:t xml:space="preserve">Fig. </w:t>
            </w:r>
            <w:r w:rsidR="003A633B">
              <w:rPr>
                <w:noProof/>
              </w:rPr>
              <w:t>10</w:t>
            </w:r>
            <w:r>
              <w:fldChar w:fldCharType="end"/>
            </w:r>
          </w:p>
        </w:tc>
      </w:tr>
    </w:tbl>
    <w:p w14:paraId="254D7D44" w14:textId="77777777" w:rsidR="00E93D2B" w:rsidRPr="00622CB6" w:rsidRDefault="00E93D2B" w:rsidP="00E93D2B">
      <w:pPr>
        <w:pStyle w:val="Heading3"/>
      </w:pPr>
      <w:r w:rsidRPr="00622CB6">
        <w:t>Simulation results</w:t>
      </w:r>
    </w:p>
    <w:p w14:paraId="28CB5978" w14:textId="222581CE" w:rsidR="00E93D2B" w:rsidRPr="00622CB6" w:rsidRDefault="00E93D2B" w:rsidP="00E93D2B">
      <w:pPr>
        <w:pStyle w:val="BodyText"/>
      </w:pPr>
      <w:r>
        <w:fldChar w:fldCharType="begin"/>
      </w:r>
      <w:r>
        <w:instrText xml:space="preserve"> REF _Ref57627632 \h </w:instrText>
      </w:r>
      <w:r>
        <w:fldChar w:fldCharType="separate"/>
      </w:r>
      <w:r w:rsidR="003A633B" w:rsidRPr="00622CB6">
        <w:t xml:space="preserve">Fig. </w:t>
      </w:r>
      <w:r w:rsidR="003A633B">
        <w:rPr>
          <w:noProof/>
        </w:rPr>
        <w:t>11</w:t>
      </w:r>
      <w:r>
        <w:fldChar w:fldCharType="end"/>
      </w:r>
      <w:r>
        <w:t xml:space="preserve"> </w:t>
      </w:r>
      <w:r w:rsidRPr="00622CB6">
        <w:t xml:space="preserve">shows the simulation results. </w:t>
      </w:r>
      <w:r>
        <w:t xml:space="preserve">As shown in </w:t>
      </w:r>
      <w:r>
        <w:fldChar w:fldCharType="begin"/>
      </w:r>
      <w:r>
        <w:instrText xml:space="preserve"> REF _Ref57627632 \h </w:instrText>
      </w:r>
      <w:r>
        <w:fldChar w:fldCharType="separate"/>
      </w:r>
      <w:r w:rsidR="003A633B" w:rsidRPr="00622CB6">
        <w:t xml:space="preserve">Fig. </w:t>
      </w:r>
      <w:r w:rsidR="003A633B">
        <w:rPr>
          <w:noProof/>
        </w:rPr>
        <w:t>11</w:t>
      </w:r>
      <w:r>
        <w:fldChar w:fldCharType="end"/>
      </w:r>
      <w:r>
        <w:t>a, t</w:t>
      </w:r>
      <w:r w:rsidRPr="00790BC5">
        <w:t xml:space="preserve">he temperature </w:t>
      </w:r>
      <w:r>
        <w:t>at</w:t>
      </w:r>
      <w:r w:rsidRPr="00790BC5">
        <w:t xml:space="preserve"> warm </w:t>
      </w:r>
      <w:r>
        <w:t xml:space="preserve">receptor </w:t>
      </w:r>
      <w:r w:rsidRPr="00790BC5">
        <w:t>after 20 s</w:t>
      </w:r>
      <w:r>
        <w:t>ec</w:t>
      </w:r>
      <w:r w:rsidRPr="00790BC5">
        <w:t xml:space="preserve"> of irradiation was higher in the order of mid-infrared</w:t>
      </w:r>
      <w:r>
        <w:t xml:space="preserve"> </w:t>
      </w:r>
      <w:r w:rsidRPr="00622CB6">
        <w:t>(1.70–2.30 μm)</w:t>
      </w:r>
      <w:r w:rsidRPr="00790BC5">
        <w:t>, visible</w:t>
      </w:r>
      <w:r>
        <w:t xml:space="preserve"> </w:t>
      </w:r>
      <w:r w:rsidRPr="00622CB6">
        <w:t>(0.30–0.84 μm)</w:t>
      </w:r>
      <w:r w:rsidRPr="00790BC5">
        <w:t>, and near-infrared</w:t>
      </w:r>
      <w:r>
        <w:t xml:space="preserve"> </w:t>
      </w:r>
      <w:r w:rsidRPr="00622CB6">
        <w:t>(0.80–1.35 μm</w:t>
      </w:r>
      <w:r>
        <w:t>) radiation</w:t>
      </w:r>
      <w:r w:rsidRPr="00790BC5">
        <w:t>.</w:t>
      </w:r>
      <w:r>
        <w:t xml:space="preserve"> In </w:t>
      </w:r>
      <w:r>
        <w:fldChar w:fldCharType="begin"/>
      </w:r>
      <w:r>
        <w:instrText xml:space="preserve"> REF _Ref57627632 \h </w:instrText>
      </w:r>
      <w:r>
        <w:fldChar w:fldCharType="separate"/>
      </w:r>
      <w:r w:rsidR="003A633B" w:rsidRPr="00622CB6">
        <w:t xml:space="preserve">Fig. </w:t>
      </w:r>
      <w:r w:rsidR="003A633B">
        <w:rPr>
          <w:noProof/>
        </w:rPr>
        <w:t>11</w:t>
      </w:r>
      <w:r>
        <w:fldChar w:fldCharType="end"/>
      </w:r>
      <w:r>
        <w:t>b, the n</w:t>
      </w:r>
      <w:r w:rsidRPr="00622CB6">
        <w:t xml:space="preserve">ear-infrared radiation (0.80–1.35 μm) is reflected at the skin surface and penetrates deeper into the skin than </w:t>
      </w:r>
      <w:r>
        <w:t xml:space="preserve">radiation in the </w:t>
      </w:r>
      <w:r w:rsidRPr="00622CB6">
        <w:t xml:space="preserve">other wavelength ranges. In contrast, visible (0.30–0.84 μm) and mid-infrared (1.70–2.30 μm) </w:t>
      </w:r>
      <w:r>
        <w:t>radiation</w:t>
      </w:r>
      <w:r w:rsidRPr="00622CB6">
        <w:t xml:space="preserve"> have </w:t>
      </w:r>
      <w:r>
        <w:t xml:space="preserve">a </w:t>
      </w:r>
      <w:r w:rsidRPr="00622CB6">
        <w:t xml:space="preserve">high heating effect near the warm receptors because most of the radiation is absorbed near the skin surface due to </w:t>
      </w:r>
      <w:r>
        <w:t xml:space="preserve">the </w:t>
      </w:r>
      <w:r w:rsidRPr="00622CB6">
        <w:t xml:space="preserve">spectral properties of the skin. Therefore, as shown in </w:t>
      </w:r>
      <w:r>
        <w:fldChar w:fldCharType="begin"/>
      </w:r>
      <w:r>
        <w:instrText xml:space="preserve"> REF _Ref57627632 \h </w:instrText>
      </w:r>
      <w:r>
        <w:fldChar w:fldCharType="separate"/>
      </w:r>
      <w:r w:rsidR="003A633B" w:rsidRPr="00622CB6">
        <w:t xml:space="preserve">Fig. </w:t>
      </w:r>
      <w:r w:rsidR="003A633B">
        <w:rPr>
          <w:noProof/>
        </w:rPr>
        <w:t>11</w:t>
      </w:r>
      <w:r>
        <w:fldChar w:fldCharType="end"/>
      </w:r>
      <w:r>
        <w:t xml:space="preserve">c and </w:t>
      </w:r>
      <w:r>
        <w:fldChar w:fldCharType="begin"/>
      </w:r>
      <w:r>
        <w:instrText xml:space="preserve"> REF _Ref57627632 \h </w:instrText>
      </w:r>
      <w:r>
        <w:fldChar w:fldCharType="separate"/>
      </w:r>
      <w:r w:rsidR="003A633B" w:rsidRPr="00622CB6">
        <w:t xml:space="preserve">Fig. </w:t>
      </w:r>
      <w:r w:rsidR="003A633B">
        <w:rPr>
          <w:noProof/>
        </w:rPr>
        <w:t>11</w:t>
      </w:r>
      <w:r>
        <w:fldChar w:fldCharType="end"/>
      </w:r>
      <w:r>
        <w:t>d</w:t>
      </w:r>
      <w:r w:rsidRPr="00622CB6">
        <w:t xml:space="preserve">, the time series of the temperature at the warm receptor and the impulse frequency increase in the order of near-infrared (0.80–1.35 μm), visible (0.30–0.84 μm), and mid-infrared (1.70–2.30 μm) radiation. This is qualitatively consistent with the results of the thermal sensation votes in the experiment </w:t>
      </w:r>
      <w:r w:rsidRPr="00622CB6">
        <w:fldChar w:fldCharType="begin" w:fldLock="1"/>
      </w:r>
      <w:r w:rsidR="007B2B48">
        <w:instrText>ADDIN CSL_CITATION {"citationItems":[{"id":"ITEM-1","itemData":{"author":[{"dropping-particle":"","family":"Narita","given":"Chie","non-dropping-particle":"","parse-names":false,"suffix":""},{"dropping-particle":"","family":"Tanabe","given":"Shin-ichi","non-dropping-particle":"","parse-names":false,"suffix":""},{"dropping-particle":"","family":"Ozeki","given":"Yoshiichi","non-dropping-particle":"","parse-names":false,"suffix":""},{"dropping-particle":"","family":"Konishi","given":"Masaaki","non-dropping-particle":"","parse-names":false,"suffix":""},{"dropping-particle":"","family":"Ono","given":"M","non-dropping-particle":"","parse-names":false,"suffix":""},{"dropping-particle":"","family":"Sato","given":"K","non-dropping-particle":"","parse-names":false,"suffix":""}],"container-title":"Proceedings of Indoor Air 99","id":"ITEM-1","issued":{"date-parts":[["1999"]]},"page":"614-619","publisher-place":"Edinburgh","title":"Subjective experiments on the effects of spectral property of solar radiation on thermal comfort","type":"article-journal","volume":"1"},"uris":["http://www.mendeley.com/documents/?uuid=f7b8ce49-1ee8-3f1f-8ed4-7053ed86c535"]},{"id":"ITEM-2","itemData":{"DOI":"10.3130/aija.66.29_3","ISSN":"1340-4210","author":[{"dropping-particle":"","family":"Narita","given":"Chie","non-dropping-particle":"","parse-names":false,"suffix":""},{"dropping-particle":"","family":"Tanabe","given":"Shin-ichi","non-dropping-particle":"","parse-names":false,"suffix":""},{"dropping-particle":"","family":"Ozeki","given":"Yoshiichi","non-dropping-particle":"","parse-names":false,"suffix":""},{"dropping-particle":"","family":"Konishi","given":"Masaaki","non-dropping-particle":"","parse-names":false,"suffix":""}],"container-title":"Journal of Architecture and Planning","id":"ITEM-2","issue":"545","issued":{"date-parts":[["2001","7","30"]]},"page":"29-35","publisher":"</w:instrText>
      </w:r>
      <w:r w:rsidR="007B2B48">
        <w:rPr>
          <w:rFonts w:ascii="ＭＳ 明朝" w:eastAsia="ＭＳ 明朝" w:hAnsi="ＭＳ 明朝" w:cs="ＭＳ 明朝" w:hint="eastAsia"/>
        </w:rPr>
        <w:instrText>日本建築学会</w:instrText>
      </w:r>
      <w:r w:rsidR="007B2B48">
        <w:instrText>","title":"Effects of solar radiation on thermal comfort – subjective evaluation on back of the hands for visible, near-Infrared, middle-infrared radiation with artificial solar radiation ramps and spectral filters –","type":"article-journal","volume":"66"},"uris":["http://www.mendeley.com/documents/?uuid=3947ecb8-96f1-3390-8977-8d2c3d7c6d7c"]}],"mendeley":{"formattedCitation":"[1,2]","plainTextFormattedCitation":"[1,2]","previouslyFormattedCitation":"[1,2]"},"properties":{"noteIndex":0},"schema":"https://github.com/citation-style-language/schema/raw/master/csl-citation.json"}</w:instrText>
      </w:r>
      <w:r w:rsidRPr="00622CB6">
        <w:fldChar w:fldCharType="separate"/>
      </w:r>
      <w:r w:rsidR="007B2B48" w:rsidRPr="007B2B48">
        <w:rPr>
          <w:noProof/>
        </w:rPr>
        <w:t>[1,2]</w:t>
      </w:r>
      <w:r w:rsidRPr="00622CB6">
        <w:fldChar w:fldCharType="end"/>
      </w:r>
      <w:r w:rsidRPr="00622CB6">
        <w:t>.</w:t>
      </w:r>
    </w:p>
    <w:p w14:paraId="1C341A2D" w14:textId="14C34FCB" w:rsidR="00E93D2B" w:rsidRDefault="00E93D2B" w:rsidP="00E93D2B">
      <w:pPr>
        <w:pStyle w:val="BodyText"/>
      </w:pPr>
      <w:r>
        <w:fldChar w:fldCharType="begin"/>
      </w:r>
      <w:r>
        <w:instrText xml:space="preserve"> REF _Ref151473349 \h </w:instrText>
      </w:r>
      <w:r>
        <w:fldChar w:fldCharType="separate"/>
      </w:r>
      <w:r w:rsidR="003A633B" w:rsidRPr="00622CB6">
        <w:t xml:space="preserve">Table </w:t>
      </w:r>
      <w:r w:rsidR="003A633B">
        <w:rPr>
          <w:noProof/>
        </w:rPr>
        <w:t>8</w:t>
      </w:r>
      <w:r>
        <w:fldChar w:fldCharType="end"/>
      </w:r>
      <w:r w:rsidRPr="00622CB6">
        <w:t xml:space="preserve"> shows a comparison of the predicted PSI ratio</w:t>
      </w:r>
      <w:r>
        <w:t>s</w:t>
      </w:r>
      <w:r w:rsidRPr="00622CB6">
        <w:t xml:space="preserve"> and </w:t>
      </w:r>
      <w:r>
        <w:t>thermal</w:t>
      </w:r>
      <w:r w:rsidRPr="00622CB6">
        <w:t xml:space="preserve"> sensitivity ratio</w:t>
      </w:r>
      <w:r>
        <w:t xml:space="preserve">s </w:t>
      </w:r>
      <w:r w:rsidRPr="003C0EA5">
        <w:t>in each wavelength range</w:t>
      </w:r>
      <w:r w:rsidRPr="00622CB6">
        <w:t xml:space="preserve">. </w:t>
      </w:r>
      <w:r w:rsidRPr="003C0EA5">
        <w:t>The predicted PSI values of</w:t>
      </w:r>
      <w:r>
        <w:t xml:space="preserve"> </w:t>
      </w:r>
      <w:r w:rsidRPr="00622CB6">
        <w:t>visible (0.30–0.84 μm)</w:t>
      </w:r>
      <w:r w:rsidRPr="003C0EA5">
        <w:t xml:space="preserve">, </w:t>
      </w:r>
      <w:r>
        <w:t>n</w:t>
      </w:r>
      <w:r w:rsidRPr="00622CB6">
        <w:t>ear-infrared radiation (0.80–1.35 μm)</w:t>
      </w:r>
      <w:r w:rsidRPr="003C0EA5">
        <w:t xml:space="preserve">, and </w:t>
      </w:r>
      <w:r w:rsidRPr="00622CB6">
        <w:t>mid-infrared (1.70–2.30 μm)</w:t>
      </w:r>
      <w:r>
        <w:t xml:space="preserve"> </w:t>
      </w:r>
      <w:r w:rsidRPr="003C0EA5">
        <w:t xml:space="preserve">were </w:t>
      </w:r>
      <w:r>
        <w:t>22</w:t>
      </w:r>
      <w:r w:rsidR="00FC5299">
        <w:t>4</w:t>
      </w:r>
      <w:r w:rsidRPr="003C0EA5">
        <w:t xml:space="preserve">, </w:t>
      </w:r>
      <w:r>
        <w:t>1</w:t>
      </w:r>
      <w:r w:rsidR="00FC5299">
        <w:t>80</w:t>
      </w:r>
      <w:r>
        <w:t>,</w:t>
      </w:r>
      <w:r w:rsidRPr="003C0EA5">
        <w:t xml:space="preserve"> and </w:t>
      </w:r>
      <w:r>
        <w:t>25</w:t>
      </w:r>
      <w:r w:rsidR="00FC5299">
        <w:t>8</w:t>
      </w:r>
      <w:r w:rsidRPr="003C0EA5">
        <w:t>, respectively.</w:t>
      </w:r>
      <w:r>
        <w:t xml:space="preserve"> </w:t>
      </w:r>
      <w:r w:rsidRPr="00622CB6">
        <w:t>The results in each wavelength range are organized in terms of the ratio of the near-infrared radiation, which is equal to 1.00. The PSI ratio for the radiation in each wavelength range is 1.2</w:t>
      </w:r>
      <w:r w:rsidR="00FC5299">
        <w:t>4</w:t>
      </w:r>
      <w:r w:rsidRPr="00622CB6">
        <w:t xml:space="preserve"> (near-infrared): 1.00 (visible): 1.43 (mid-infrared). This result corresponds quantitatively to the experimental result </w:t>
      </w:r>
      <w:r w:rsidRPr="00622CB6">
        <w:fldChar w:fldCharType="begin" w:fldLock="1"/>
      </w:r>
      <w:r w:rsidR="007B2B48">
        <w:instrText>ADDIN CSL_CITATION {"citationItems":[{"id":"ITEM-1","itemData":{"author":[{"dropping-particle":"","family":"Narita","given":"Chie","non-dropping-particle":"","parse-names":false,"suffix":""},{"dropping-particle":"","family":"Tanabe","given":"Shin-ichi","non-dropping-particle":"","parse-names":false,"suffix":""},{"dropping-particle":"","family":"Ozeki","given":"Yoshiichi","non-dropping-particle":"","parse-names":false,"suffix":""},{"dropping-particle":"","family":"Konishi","given":"Masaaki","non-dropping-particle":"","parse-names":false,"suffix":""},{"dropping-particle":"","family":"Ono","given":"M","non-dropping-particle":"","parse-names":false,"suffix":""},{"dropping-particle":"","family":"Sato","given":"K","non-dropping-particle":"","parse-names":false,"suffix":""}],"container-title":"Proceedings of Indoor Air 99","id":"ITEM-1","issued":{"date-parts":[["1999"]]},"page":"614-619","publisher-place":"Edinburgh","title":"Subjective experiments on the effects of spectral property of solar radiation on thermal comfort","type":"article-journal","volume":"1"},"uris":["http://www.mendeley.com/documents/?uuid=f7b8ce49-1ee8-3f1f-8ed4-7053ed86c535"]},{"id":"ITEM-2","itemData":{"DOI":"10.3130/aija.66.29_3","ISSN":"1340-4210","author":[{"dropping-particle":"","family":"Narita","given":"Chie","non-dropping-particle":"","parse-names":false,"suffix":""},{"dropping-particle":"","family":"Tanabe","given":"Shin-ichi","non-dropping-particle":"","parse-names":false,"suffix":""},{"dropping-particle":"","family":"Ozeki","given":"Yoshiichi","non-dropping-particle":"","parse-names":false,"suffix":""},{"dropping-particle":"","family":"Konishi","given":"Masaaki","non-dropping-particle":"","parse-names":false,"suffix":""}],"container-title":"Journal of Architecture and Planning","id":"ITEM-2","issue":"545","issued":{"date-parts":[["2001","7","30"]]},"page":"29-35","publisher":"</w:instrText>
      </w:r>
      <w:r w:rsidR="007B2B48">
        <w:rPr>
          <w:rFonts w:ascii="ＭＳ 明朝" w:eastAsia="ＭＳ 明朝" w:hAnsi="ＭＳ 明朝" w:cs="ＭＳ 明朝" w:hint="eastAsia"/>
        </w:rPr>
        <w:instrText>日本建築学会</w:instrText>
      </w:r>
      <w:r w:rsidR="007B2B48">
        <w:instrText>","title":"Effects of solar radiation on thermal comfort – subjective evaluation on back of the hands for visible, near-Infrared, middle-infrared radiation with artificial solar radiation ramps and spectral filters –","type":"article-journal","volume":"66"},"uris":["http://www.mendeley.com/documents/?uuid=3947ecb8-96f1-3390-8977-8d2c3d7c6d7c"]}],"mendeley":{"formattedCitation":"[1,2]","plainTextFormattedCitation":"[1,2]","previouslyFormattedCitation":"[1,2]"},"properties":{"noteIndex":0},"schema":"https://github.com/citation-style-language/schema/raw/master/csl-citation.json"}</w:instrText>
      </w:r>
      <w:r w:rsidRPr="00622CB6">
        <w:fldChar w:fldCharType="separate"/>
      </w:r>
      <w:r w:rsidR="007B2B48" w:rsidRPr="007B2B48">
        <w:rPr>
          <w:noProof/>
        </w:rPr>
        <w:t>[1,2]</w:t>
      </w:r>
      <w:r w:rsidRPr="00622CB6">
        <w:fldChar w:fldCharType="end"/>
      </w:r>
      <w:r w:rsidRPr="00622CB6">
        <w:t>, in which the thermal sensitivity ratio is 1.43 (near-infrared): 1.00 (visible): 1.67 (mid-infrared).</w:t>
      </w:r>
    </w:p>
    <w:p w14:paraId="15DCF210" w14:textId="77777777" w:rsidR="00E93D2B" w:rsidRPr="00622CB6" w:rsidRDefault="00E93D2B" w:rsidP="00E93D2B">
      <w:pPr>
        <w:pStyle w:val="Graphic"/>
        <w:rPr>
          <w:rFonts w:eastAsiaTheme="minorHAnsi"/>
        </w:rPr>
      </w:pPr>
      <w:r w:rsidRPr="00622CB6">
        <w:lastRenderedPageBreak/>
        <w:t xml:space="preserve"> </w:t>
      </w:r>
      <w:r w:rsidRPr="00352074">
        <w:drawing>
          <wp:inline distT="0" distB="0" distL="0" distR="0" wp14:anchorId="4DB506A7" wp14:editId="34CD0764">
            <wp:extent cx="6120130" cy="3616325"/>
            <wp:effectExtent l="0" t="0" r="0" b="3175"/>
            <wp:docPr id="130440937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409371" name=""/>
                    <pic:cNvPicPr/>
                  </pic:nvPicPr>
                  <pic:blipFill>
                    <a:blip r:embed="rId27" cstate="screen">
                      <a:extLst>
                        <a:ext uri="{28A0092B-C50C-407E-A947-70E740481C1C}">
                          <a14:useLocalDpi xmlns:a14="http://schemas.microsoft.com/office/drawing/2010/main"/>
                        </a:ext>
                        <a:ext uri="{96DAC541-7B7A-43D3-8B79-37D633B846F1}">
                          <asvg:svgBlip xmlns:asvg="http://schemas.microsoft.com/office/drawing/2016/SVG/main" r:embed="rId28"/>
                        </a:ext>
                      </a:extLst>
                    </a:blip>
                    <a:stretch>
                      <a:fillRect/>
                    </a:stretch>
                  </pic:blipFill>
                  <pic:spPr>
                    <a:xfrm>
                      <a:off x="0" y="0"/>
                      <a:ext cx="6120130" cy="3616325"/>
                    </a:xfrm>
                    <a:prstGeom prst="rect">
                      <a:avLst/>
                    </a:prstGeom>
                  </pic:spPr>
                </pic:pic>
              </a:graphicData>
            </a:graphic>
          </wp:inline>
        </w:drawing>
      </w:r>
    </w:p>
    <w:p w14:paraId="583F0EC0" w14:textId="7C941732" w:rsidR="00E93D2B" w:rsidRPr="00622CB6" w:rsidRDefault="00E93D2B" w:rsidP="00E93D2B">
      <w:pPr>
        <w:pStyle w:val="FigureCaption"/>
      </w:pPr>
      <w:bookmarkStart w:id="34" w:name="_Ref57627632"/>
      <w:bookmarkStart w:id="35" w:name="_Ref57627627"/>
      <w:r w:rsidRPr="00622CB6">
        <w:t xml:space="preserve">Fig. </w:t>
      </w:r>
      <w:fldSimple w:instr=" SEQ Figure \* ARABIC ">
        <w:r w:rsidR="003A633B">
          <w:rPr>
            <w:noProof/>
          </w:rPr>
          <w:t>11</w:t>
        </w:r>
      </w:fldSimple>
      <w:bookmarkEnd w:id="34"/>
      <w:r w:rsidRPr="00622CB6">
        <w:t xml:space="preserve">. </w:t>
      </w:r>
      <w:bookmarkEnd w:id="35"/>
      <w:r w:rsidRPr="00622CB6">
        <w:t>Simulation results</w:t>
      </w:r>
      <w:r>
        <w:t xml:space="preserve"> for Narita’s experiment </w:t>
      </w:r>
      <w:r w:rsidRPr="00622CB6">
        <w:fldChar w:fldCharType="begin" w:fldLock="1"/>
      </w:r>
      <w:r w:rsidR="007B2B48">
        <w:instrText>ADDIN CSL_CITATION {"citationItems":[{"id":"ITEM-1","itemData":{"author":[{"dropping-particle":"","family":"Narita","given":"Chie","non-dropping-particle":"","parse-names":false,"suffix":""},{"dropping-particle":"","family":"Tanabe","given":"Shin-ichi","non-dropping-particle":"","parse-names":false,"suffix":""},{"dropping-particle":"","family":"Ozeki","given":"Yoshiichi","non-dropping-particle":"","parse-names":false,"suffix":""},{"dropping-particle":"","family":"Konishi","given":"Masaaki","non-dropping-particle":"","parse-names":false,"suffix":""},{"dropping-particle":"","family":"Ono","given":"M","non-dropping-particle":"","parse-names":false,"suffix":""},{"dropping-particle":"","family":"Sato","given":"K","non-dropping-particle":"","parse-names":false,"suffix":""}],"container-title":"Proceedings of Indoor Air 99","id":"ITEM-1","issued":{"date-parts":[["1999"]]},"page":"614-619","publisher-place":"Edinburgh","title":"Subjective experiments on the effects of spectral property of solar radiation on thermal comfort","type":"article-journal","volume":"1"},"uris":["http://www.mendeley.com/documents/?uuid=f7b8ce49-1ee8-3f1f-8ed4-7053ed86c535"]},{"id":"ITEM-2","itemData":{"DOI":"10.3130/aija.66.29_3","ISSN":"1340-4210","author":[{"dropping-particle":"","family":"Narita","given":"Chie","non-dropping-particle":"","parse-names":false,"suffix":""},{"dropping-particle":"","family":"Tanabe","given":"Shin-ichi","non-dropping-particle":"","parse-names":false,"suffix":""},{"dropping-particle":"","family":"Ozeki","given":"Yoshiichi","non-dropping-particle":"","parse-names":false,"suffix":""},{"dropping-particle":"","family":"Konishi","given":"Masaaki","non-dropping-particle":"","parse-names":false,"suffix":""}],"container-title":"Journal of Architecture and Planning","i</w:instrText>
      </w:r>
      <w:r w:rsidR="007B2B48">
        <w:rPr>
          <w:rFonts w:hint="eastAsia"/>
        </w:rPr>
        <w:instrText>d":"ITEM-2","issue":"545","issued":{"date-parts":[["2001","7","30"]]},"page":"29-35","publisher":"</w:instrText>
      </w:r>
      <w:r w:rsidR="007B2B48">
        <w:rPr>
          <w:rFonts w:hint="eastAsia"/>
        </w:rPr>
        <w:instrText>日本建築学会</w:instrText>
      </w:r>
      <w:r w:rsidR="007B2B48">
        <w:rPr>
          <w:rFonts w:hint="eastAsia"/>
        </w:rPr>
        <w:instrText xml:space="preserve">","title":"Effects of solar radiation on thermal comfort </w:instrText>
      </w:r>
      <w:r w:rsidR="007B2B48">
        <w:rPr>
          <w:rFonts w:hint="eastAsia"/>
        </w:rPr>
        <w:instrText>–</w:instrText>
      </w:r>
      <w:r w:rsidR="007B2B48">
        <w:rPr>
          <w:rFonts w:hint="eastAsia"/>
        </w:rPr>
        <w:instrText xml:space="preserve"> subjective evaluation on back of the hands for visible, near-Infrared, middle-infrared radia</w:instrText>
      </w:r>
      <w:r w:rsidR="007B2B48">
        <w:instrText>tion with artificial solar radiation ramps and spectral filters –","type":"article-journal","volume":"66"},"uris":["http://www.mendeley.com/documents/?uuid=3947ecb8-96f1-3390-8977-8d2c3d7c6d7c"]}],"mendeley":{"formattedCitation":"[1,2]","plainTextFormattedCitation":"[1,2]","previouslyFormattedCitation":"[1,2]"},"properties":{"noteIndex":0},"schema":"https://github.com/citation-style-language/schema/raw/master/csl-citation.json"}</w:instrText>
      </w:r>
      <w:r w:rsidRPr="00622CB6">
        <w:fldChar w:fldCharType="separate"/>
      </w:r>
      <w:r w:rsidR="007B2B48" w:rsidRPr="007B2B48">
        <w:rPr>
          <w:noProof/>
        </w:rPr>
        <w:t>[1,2]</w:t>
      </w:r>
      <w:r w:rsidRPr="00622CB6">
        <w:fldChar w:fldCharType="end"/>
      </w:r>
      <w:r>
        <w:t>:</w:t>
      </w:r>
      <w:r w:rsidRPr="00622CB6">
        <w:t xml:space="preserve"> </w:t>
      </w:r>
      <w:r>
        <w:t xml:space="preserve">(a) </w:t>
      </w:r>
      <w:r w:rsidRPr="00622CB6">
        <w:t xml:space="preserve">temperature </w:t>
      </w:r>
      <w:r>
        <w:t xml:space="preserve">distribution </w:t>
      </w:r>
      <w:r w:rsidRPr="00622CB6">
        <w:t>inside the skin</w:t>
      </w:r>
      <w:r>
        <w:t>; (b)</w:t>
      </w:r>
      <w:r w:rsidRPr="00622CB6">
        <w:t xml:space="preserve"> absorbed irradiance</w:t>
      </w:r>
      <w:r>
        <w:t xml:space="preserve"> distribution </w:t>
      </w:r>
      <w:r w:rsidRPr="00622CB6">
        <w:t>inside the skin</w:t>
      </w:r>
      <w:r>
        <w:t>; (c)</w:t>
      </w:r>
      <w:r w:rsidRPr="00622CB6">
        <w:t xml:space="preserve"> time series of </w:t>
      </w:r>
      <w:r>
        <w:t xml:space="preserve">warm receptor </w:t>
      </w:r>
      <w:r w:rsidRPr="00622CB6">
        <w:t>temperature</w:t>
      </w:r>
      <w:r>
        <w:t>; (d)</w:t>
      </w:r>
      <w:r w:rsidRPr="00622CB6">
        <w:t xml:space="preserve"> time series of impulse frequency.</w:t>
      </w:r>
    </w:p>
    <w:p w14:paraId="0625CBC6" w14:textId="4127ABE4" w:rsidR="00E93D2B" w:rsidRPr="00622CB6" w:rsidRDefault="00E93D2B" w:rsidP="00E93D2B">
      <w:pPr>
        <w:pStyle w:val="TableCaption"/>
      </w:pPr>
      <w:bookmarkStart w:id="36" w:name="_Ref151473349"/>
      <w:r w:rsidRPr="00622CB6">
        <w:t xml:space="preserve">Table </w:t>
      </w:r>
      <w:fldSimple w:instr=" SEQ Table \* ARABIC ">
        <w:r w:rsidR="003A633B">
          <w:rPr>
            <w:noProof/>
          </w:rPr>
          <w:t>8</w:t>
        </w:r>
      </w:fldSimple>
      <w:bookmarkEnd w:id="36"/>
      <w:r w:rsidRPr="00622CB6">
        <w:t xml:space="preserve"> Comparison of predicted PSI ratio</w:t>
      </w:r>
      <w:r>
        <w:t>s</w:t>
      </w:r>
      <w:r w:rsidRPr="00622CB6">
        <w:t xml:space="preserve"> and thermal sensitivity ratio</w:t>
      </w:r>
      <w:r>
        <w:t xml:space="preserve">s in each wavelength range for Narita’s experiment </w:t>
      </w:r>
      <w:r w:rsidRPr="00622CB6">
        <w:fldChar w:fldCharType="begin" w:fldLock="1"/>
      </w:r>
      <w:r w:rsidR="007B2B48">
        <w:instrText>ADDIN CSL_CITATION {"citationItems":[{"id":"ITEM-1","itemData":{"author":[{"dropping-particle":"","family":"Narita","given":"Chie","non-dropping-particle":"","parse-names":false,"suffix":""},{"dropping-particle":"","family":"Tanabe","given":"Shin-ichi","non-dropping-particle":"","parse-names":false,"suffix":""},{"dropping-particle":"","family":"Ozeki","given":"Yoshiichi","non-dropping-particle":"","parse-names":false,"suffix":""},{"dropping-particle":"","family":"Konishi","given":"Masaaki","non-dropping-particle":"","parse-names":false,"suffix":""},{"dropping-particle":"","family":"Ono","given":"M","non-dropping-particle":"","parse-names":false,"suffix":""},{"dropping-particle":"","family":"Sato","given":"K","non-dropping-particle":"","parse-names":false,"suffix":""}],"container-title":"Proceedings of Indoor Air 99","id":"ITEM-1","issued":{"date-parts":[["1999"]]},"page":"614-619","publisher-place":"Edinburgh","title":"Subjective experiments on the effects of spectral property of solar radiation on thermal comfort","type":"article-journal","volume":"1"},"uris":["http://www.mendeley.com/documents/?uuid=f7b8ce49-1ee8-3f1f-8ed4-7053ed86c535"]},{"id":"ITEM-2","itemData":{"DOI":"10.3130/aija.66.29_3","ISSN":"1340-4210","author":[{"dropping-particle":"","family":"Narita","given":"Chie","non-dropping-particle":"","parse-names":false,"suffix":""},{"dropping-particle":"","family":"Tanabe","given":"Shin-ichi","non-dropping-particle":"","parse-names":false,"suffix":""},{"dropping-particle":"","family":"Ozeki","given":"Yoshiichi","non-dropping-particle":"","parse-names":false,"suffix":""},{"dropping-particle":"","family":"Konishi","given":"Masaaki","non-dropping-particle":"","parse-names":false,"suffix":""}],"container-title":"Journal of Architecture and Planning","i</w:instrText>
      </w:r>
      <w:r w:rsidR="007B2B48">
        <w:rPr>
          <w:rFonts w:hint="eastAsia"/>
        </w:rPr>
        <w:instrText>d":"ITEM-2","issue":"545","issued":{"date-parts":[["2001","7","30"]]},"page":"29-35","publisher":"</w:instrText>
      </w:r>
      <w:r w:rsidR="007B2B48">
        <w:rPr>
          <w:rFonts w:hint="eastAsia"/>
        </w:rPr>
        <w:instrText>日本建築学会</w:instrText>
      </w:r>
      <w:r w:rsidR="007B2B48">
        <w:rPr>
          <w:rFonts w:hint="eastAsia"/>
        </w:rPr>
        <w:instrText xml:space="preserve">","title":"Effects of solar radiation on thermal comfort </w:instrText>
      </w:r>
      <w:r w:rsidR="007B2B48">
        <w:rPr>
          <w:rFonts w:hint="eastAsia"/>
        </w:rPr>
        <w:instrText>–</w:instrText>
      </w:r>
      <w:r w:rsidR="007B2B48">
        <w:rPr>
          <w:rFonts w:hint="eastAsia"/>
        </w:rPr>
        <w:instrText xml:space="preserve"> subjective evaluation on back of the hands for visible, near-Infrared, middle-infrared radia</w:instrText>
      </w:r>
      <w:r w:rsidR="007B2B48">
        <w:instrText>tion with artificial solar radiation ramps and spectral filters –","type":"article-journal","volume":"66"},"uris":["http://www.mendeley.com/documents/?uuid=3947ecb8-96f1-3390-8977-8d2c3d7c6d7c"]}],"mendeley":{"formattedCitation":"[1,2]","plainTextFormattedCitation":"[1,2]","previouslyFormattedCitation":"[1,2]"},"properties":{"noteIndex":0},"schema":"https://github.com/citation-style-language/schema/raw/master/csl-citation.json"}</w:instrText>
      </w:r>
      <w:r w:rsidRPr="00622CB6">
        <w:fldChar w:fldCharType="separate"/>
      </w:r>
      <w:r w:rsidR="007B2B48" w:rsidRPr="007B2B48">
        <w:rPr>
          <w:noProof/>
        </w:rPr>
        <w:t>[1,2]</w:t>
      </w:r>
      <w:r w:rsidRPr="00622CB6">
        <w:fldChar w:fldCharType="end"/>
      </w:r>
      <w:r w:rsidRPr="00622CB6">
        <w:t>.</w:t>
      </w:r>
    </w:p>
    <w:tbl>
      <w:tblPr>
        <w:tblW w:w="5000" w:type="pct"/>
        <w:jc w:val="center"/>
        <w:tblCellMar>
          <w:left w:w="57" w:type="dxa"/>
          <w:right w:w="57" w:type="dxa"/>
        </w:tblCellMar>
        <w:tblLook w:val="04A0" w:firstRow="1" w:lastRow="0" w:firstColumn="1" w:lastColumn="0" w:noHBand="0" w:noVBand="1"/>
      </w:tblPr>
      <w:tblGrid>
        <w:gridCol w:w="3621"/>
        <w:gridCol w:w="2007"/>
        <w:gridCol w:w="2007"/>
        <w:gridCol w:w="2003"/>
      </w:tblGrid>
      <w:tr w:rsidR="00E93D2B" w:rsidRPr="00622CB6" w14:paraId="05357F07" w14:textId="77777777" w:rsidTr="00E300D6">
        <w:trPr>
          <w:trHeight w:val="283"/>
          <w:jc w:val="center"/>
        </w:trPr>
        <w:tc>
          <w:tcPr>
            <w:tcW w:w="1879" w:type="pct"/>
            <w:tcBorders>
              <w:top w:val="single" w:sz="8" w:space="0" w:color="auto"/>
              <w:left w:val="nil"/>
              <w:bottom w:val="single" w:sz="8" w:space="0" w:color="auto"/>
              <w:right w:val="nil"/>
            </w:tcBorders>
            <w:shd w:val="clear" w:color="auto" w:fill="auto"/>
            <w:vAlign w:val="center"/>
            <w:hideMark/>
          </w:tcPr>
          <w:p w14:paraId="73070D3E" w14:textId="77777777" w:rsidR="00E93D2B" w:rsidRPr="00622CB6" w:rsidRDefault="00E93D2B" w:rsidP="00E300D6">
            <w:pPr>
              <w:pStyle w:val="TableText"/>
            </w:pPr>
          </w:p>
        </w:tc>
        <w:tc>
          <w:tcPr>
            <w:tcW w:w="1041" w:type="pct"/>
            <w:tcBorders>
              <w:top w:val="single" w:sz="8" w:space="0" w:color="auto"/>
              <w:left w:val="nil"/>
              <w:bottom w:val="single" w:sz="8" w:space="0" w:color="auto"/>
              <w:right w:val="nil"/>
            </w:tcBorders>
            <w:shd w:val="clear" w:color="auto" w:fill="auto"/>
            <w:vAlign w:val="center"/>
            <w:hideMark/>
          </w:tcPr>
          <w:p w14:paraId="70940B11" w14:textId="77777777" w:rsidR="00E93D2B" w:rsidRPr="00622CB6" w:rsidRDefault="00E93D2B" w:rsidP="00E300D6">
            <w:pPr>
              <w:pStyle w:val="TableText"/>
            </w:pPr>
            <w:r w:rsidRPr="00622CB6">
              <w:t>Visible</w:t>
            </w:r>
          </w:p>
          <w:p w14:paraId="7A797BA4" w14:textId="77777777" w:rsidR="00E93D2B" w:rsidRPr="00622CB6" w:rsidRDefault="00E93D2B" w:rsidP="00E300D6">
            <w:pPr>
              <w:pStyle w:val="TableText"/>
            </w:pPr>
            <w:r w:rsidRPr="00622CB6">
              <w:t>(0.80–1.35 μm)</w:t>
            </w:r>
          </w:p>
        </w:tc>
        <w:tc>
          <w:tcPr>
            <w:tcW w:w="1041" w:type="pct"/>
            <w:tcBorders>
              <w:top w:val="single" w:sz="8" w:space="0" w:color="auto"/>
              <w:left w:val="nil"/>
              <w:bottom w:val="single" w:sz="8" w:space="0" w:color="auto"/>
              <w:right w:val="nil"/>
            </w:tcBorders>
            <w:shd w:val="clear" w:color="auto" w:fill="auto"/>
            <w:vAlign w:val="center"/>
            <w:hideMark/>
          </w:tcPr>
          <w:p w14:paraId="21893525" w14:textId="77777777" w:rsidR="00E93D2B" w:rsidRPr="00622CB6" w:rsidRDefault="00E93D2B" w:rsidP="00E300D6">
            <w:pPr>
              <w:pStyle w:val="TableText"/>
            </w:pPr>
            <w:r w:rsidRPr="00622CB6">
              <w:t>Near-infrared</w:t>
            </w:r>
          </w:p>
          <w:p w14:paraId="27C89BF1" w14:textId="77777777" w:rsidR="00E93D2B" w:rsidRPr="00622CB6" w:rsidRDefault="00E93D2B" w:rsidP="00E300D6">
            <w:pPr>
              <w:pStyle w:val="TableText"/>
            </w:pPr>
            <w:r w:rsidRPr="00622CB6">
              <w:t>(0.80–1.35 μm)</w:t>
            </w:r>
          </w:p>
        </w:tc>
        <w:tc>
          <w:tcPr>
            <w:tcW w:w="1040" w:type="pct"/>
            <w:tcBorders>
              <w:top w:val="single" w:sz="8" w:space="0" w:color="auto"/>
              <w:left w:val="nil"/>
              <w:bottom w:val="single" w:sz="8" w:space="0" w:color="auto"/>
              <w:right w:val="nil"/>
            </w:tcBorders>
            <w:shd w:val="clear" w:color="auto" w:fill="auto"/>
            <w:vAlign w:val="center"/>
            <w:hideMark/>
          </w:tcPr>
          <w:p w14:paraId="56133BAD" w14:textId="77777777" w:rsidR="00E93D2B" w:rsidRPr="00622CB6" w:rsidRDefault="00E93D2B" w:rsidP="00E300D6">
            <w:pPr>
              <w:pStyle w:val="TableText"/>
            </w:pPr>
            <w:r w:rsidRPr="00622CB6">
              <w:t>Mid-infrared</w:t>
            </w:r>
          </w:p>
          <w:p w14:paraId="3AE52E7F" w14:textId="77777777" w:rsidR="00E93D2B" w:rsidRPr="00622CB6" w:rsidRDefault="00E93D2B" w:rsidP="00E300D6">
            <w:pPr>
              <w:pStyle w:val="TableText"/>
            </w:pPr>
            <w:r w:rsidRPr="00622CB6">
              <w:t>(1.70–2.30 μm)</w:t>
            </w:r>
          </w:p>
        </w:tc>
      </w:tr>
      <w:tr w:rsidR="00E93D2B" w:rsidRPr="00622CB6" w14:paraId="247C37C2" w14:textId="77777777" w:rsidTr="00E300D6">
        <w:trPr>
          <w:trHeight w:val="283"/>
          <w:jc w:val="center"/>
        </w:trPr>
        <w:tc>
          <w:tcPr>
            <w:tcW w:w="1879" w:type="pct"/>
            <w:tcBorders>
              <w:top w:val="single" w:sz="8" w:space="0" w:color="auto"/>
              <w:left w:val="nil"/>
              <w:bottom w:val="nil"/>
              <w:right w:val="nil"/>
            </w:tcBorders>
            <w:shd w:val="clear" w:color="auto" w:fill="auto"/>
            <w:vAlign w:val="center"/>
            <w:hideMark/>
          </w:tcPr>
          <w:p w14:paraId="7056EE8E" w14:textId="77777777" w:rsidR="00E93D2B" w:rsidRPr="00622CB6" w:rsidRDefault="00E93D2B" w:rsidP="00E300D6">
            <w:pPr>
              <w:pStyle w:val="TableText"/>
            </w:pPr>
            <w:r w:rsidRPr="00622CB6">
              <w:t>PSI</w:t>
            </w:r>
          </w:p>
        </w:tc>
        <w:tc>
          <w:tcPr>
            <w:tcW w:w="1041" w:type="pct"/>
            <w:tcBorders>
              <w:top w:val="single" w:sz="8" w:space="0" w:color="auto"/>
              <w:left w:val="nil"/>
              <w:bottom w:val="nil"/>
              <w:right w:val="nil"/>
            </w:tcBorders>
            <w:shd w:val="clear" w:color="auto" w:fill="auto"/>
            <w:vAlign w:val="center"/>
            <w:hideMark/>
          </w:tcPr>
          <w:p w14:paraId="520AB492" w14:textId="524264F4" w:rsidR="00E93D2B" w:rsidRPr="00622CB6" w:rsidRDefault="00E93D2B" w:rsidP="00E300D6">
            <w:pPr>
              <w:pStyle w:val="TableText"/>
            </w:pPr>
            <w:r w:rsidRPr="00622CB6">
              <w:t>22</w:t>
            </w:r>
            <w:r w:rsidR="00FC5299">
              <w:t>4</w:t>
            </w:r>
          </w:p>
        </w:tc>
        <w:tc>
          <w:tcPr>
            <w:tcW w:w="1041" w:type="pct"/>
            <w:tcBorders>
              <w:top w:val="single" w:sz="8" w:space="0" w:color="auto"/>
              <w:left w:val="nil"/>
              <w:bottom w:val="nil"/>
              <w:right w:val="nil"/>
            </w:tcBorders>
            <w:shd w:val="clear" w:color="auto" w:fill="auto"/>
            <w:vAlign w:val="center"/>
            <w:hideMark/>
          </w:tcPr>
          <w:p w14:paraId="7FBE2FF5" w14:textId="55B51AA3" w:rsidR="00E93D2B" w:rsidRPr="00622CB6" w:rsidRDefault="00E93D2B" w:rsidP="00E300D6">
            <w:pPr>
              <w:pStyle w:val="TableText"/>
            </w:pPr>
            <w:r w:rsidRPr="00622CB6">
              <w:t>1</w:t>
            </w:r>
            <w:r w:rsidR="00FC5299">
              <w:t>80</w:t>
            </w:r>
          </w:p>
        </w:tc>
        <w:tc>
          <w:tcPr>
            <w:tcW w:w="1040" w:type="pct"/>
            <w:tcBorders>
              <w:top w:val="single" w:sz="8" w:space="0" w:color="auto"/>
              <w:left w:val="nil"/>
              <w:bottom w:val="nil"/>
              <w:right w:val="nil"/>
            </w:tcBorders>
            <w:shd w:val="clear" w:color="auto" w:fill="auto"/>
            <w:vAlign w:val="center"/>
            <w:hideMark/>
          </w:tcPr>
          <w:p w14:paraId="3E42D1ED" w14:textId="68897D19" w:rsidR="00E93D2B" w:rsidRPr="00622CB6" w:rsidRDefault="00E93D2B" w:rsidP="00E300D6">
            <w:pPr>
              <w:pStyle w:val="TableText"/>
            </w:pPr>
            <w:r w:rsidRPr="00622CB6">
              <w:t>25</w:t>
            </w:r>
            <w:r w:rsidR="00FC5299">
              <w:t>8</w:t>
            </w:r>
          </w:p>
        </w:tc>
      </w:tr>
      <w:tr w:rsidR="00E93D2B" w:rsidRPr="00622CB6" w14:paraId="6452AD24" w14:textId="77777777" w:rsidTr="00E300D6">
        <w:trPr>
          <w:trHeight w:val="283"/>
          <w:jc w:val="center"/>
        </w:trPr>
        <w:tc>
          <w:tcPr>
            <w:tcW w:w="1879" w:type="pct"/>
            <w:tcBorders>
              <w:top w:val="nil"/>
              <w:left w:val="nil"/>
              <w:bottom w:val="nil"/>
              <w:right w:val="nil"/>
            </w:tcBorders>
            <w:shd w:val="clear" w:color="auto" w:fill="auto"/>
            <w:vAlign w:val="center"/>
            <w:hideMark/>
          </w:tcPr>
          <w:p w14:paraId="4C73CBF7" w14:textId="77777777" w:rsidR="00E93D2B" w:rsidRPr="00622CB6" w:rsidRDefault="00E93D2B" w:rsidP="00E300D6">
            <w:pPr>
              <w:pStyle w:val="TableText"/>
            </w:pPr>
            <w:r w:rsidRPr="00622CB6">
              <w:t>PSI ratio</w:t>
            </w:r>
          </w:p>
        </w:tc>
        <w:tc>
          <w:tcPr>
            <w:tcW w:w="1041" w:type="pct"/>
            <w:tcBorders>
              <w:top w:val="nil"/>
              <w:left w:val="nil"/>
              <w:bottom w:val="nil"/>
              <w:right w:val="nil"/>
            </w:tcBorders>
            <w:shd w:val="clear" w:color="auto" w:fill="auto"/>
            <w:vAlign w:val="center"/>
            <w:hideMark/>
          </w:tcPr>
          <w:p w14:paraId="1164AF4E" w14:textId="4028BF37" w:rsidR="00E93D2B" w:rsidRPr="00622CB6" w:rsidRDefault="00E93D2B" w:rsidP="00E300D6">
            <w:pPr>
              <w:pStyle w:val="TableText"/>
            </w:pPr>
            <w:r w:rsidRPr="00622CB6">
              <w:t>1.2</w:t>
            </w:r>
            <w:r w:rsidR="00FC5299">
              <w:t>4</w:t>
            </w:r>
          </w:p>
        </w:tc>
        <w:tc>
          <w:tcPr>
            <w:tcW w:w="1041" w:type="pct"/>
            <w:tcBorders>
              <w:top w:val="nil"/>
              <w:left w:val="nil"/>
              <w:bottom w:val="nil"/>
              <w:right w:val="nil"/>
            </w:tcBorders>
            <w:shd w:val="clear" w:color="auto" w:fill="auto"/>
            <w:vAlign w:val="center"/>
            <w:hideMark/>
          </w:tcPr>
          <w:p w14:paraId="5EA5FE61" w14:textId="77777777" w:rsidR="00E93D2B" w:rsidRPr="00622CB6" w:rsidRDefault="00E93D2B" w:rsidP="00E300D6">
            <w:pPr>
              <w:pStyle w:val="TableText"/>
            </w:pPr>
            <w:r w:rsidRPr="00622CB6">
              <w:t>1.00</w:t>
            </w:r>
          </w:p>
        </w:tc>
        <w:tc>
          <w:tcPr>
            <w:tcW w:w="1040" w:type="pct"/>
            <w:tcBorders>
              <w:top w:val="nil"/>
              <w:left w:val="nil"/>
              <w:bottom w:val="nil"/>
              <w:right w:val="nil"/>
            </w:tcBorders>
            <w:shd w:val="clear" w:color="auto" w:fill="auto"/>
            <w:vAlign w:val="center"/>
            <w:hideMark/>
          </w:tcPr>
          <w:p w14:paraId="211CAE2D" w14:textId="77777777" w:rsidR="00E93D2B" w:rsidRPr="00622CB6" w:rsidRDefault="00E93D2B" w:rsidP="00E300D6">
            <w:pPr>
              <w:pStyle w:val="TableText"/>
            </w:pPr>
            <w:r w:rsidRPr="00622CB6">
              <w:t>1.43</w:t>
            </w:r>
          </w:p>
        </w:tc>
      </w:tr>
      <w:tr w:rsidR="00E93D2B" w:rsidRPr="00622CB6" w14:paraId="29E6D5DA" w14:textId="77777777" w:rsidTr="00E300D6">
        <w:trPr>
          <w:trHeight w:val="283"/>
          <w:jc w:val="center"/>
        </w:trPr>
        <w:tc>
          <w:tcPr>
            <w:tcW w:w="1879" w:type="pct"/>
            <w:tcBorders>
              <w:top w:val="nil"/>
              <w:left w:val="nil"/>
              <w:bottom w:val="single" w:sz="8" w:space="0" w:color="auto"/>
              <w:right w:val="nil"/>
            </w:tcBorders>
            <w:shd w:val="clear" w:color="auto" w:fill="auto"/>
            <w:vAlign w:val="center"/>
          </w:tcPr>
          <w:p w14:paraId="52C93224" w14:textId="5A7AA085" w:rsidR="00E93D2B" w:rsidRPr="00622CB6" w:rsidRDefault="00E93D2B" w:rsidP="00E300D6">
            <w:pPr>
              <w:pStyle w:val="TableText"/>
            </w:pPr>
            <w:r w:rsidRPr="00622CB6">
              <w:t xml:space="preserve">Thermal sensitivity ratio </w:t>
            </w:r>
            <w:r w:rsidRPr="00622CB6">
              <w:fldChar w:fldCharType="begin" w:fldLock="1"/>
            </w:r>
            <w:r w:rsidR="007B2B48">
              <w:instrText>ADDIN CSL_CITATION {"citationItems":[{"id":"ITEM-1","itemData":{"author":[{"dropping-particle":"","family":"Narita","given":"Chie","non-dropping-particle":"","parse-names":false,"suffix":""},{"dropping-particle":"","family":"Tanabe","given":"Shin-ichi","non-dropping-particle":"","parse-names":false,"suffix":""},{"dropping-particle":"","family":"Ozeki","given":"Yoshiichi","non-dropping-particle":"","parse-names":false,"suffix":""},{"dropping-particle":"","family":"Konishi","given":"Masaaki","non-dropping-particle":"","parse-names":false,"suffix":""},{"dropping-particle":"","family":"Ono","given":"M","non-dropping-particle":"","parse-names":false,"suffix":""},{"dropping-particle":"","family":"Sato","given":"K","non-dropping-particle":"","parse-names":false,"suffix":""}],"container-title":"Proceedings of Indoor Air 99","id":"ITEM-1","issued":{"date-parts":[["1999"]]},"page":"614-619","publisher-place":"Edinburgh","title":"Subjective experiments on the effects of spectral property of solar radiation on thermal comfort","type":"article-journal","volume":"1"},"uris":["http://www.mendeley.com/documents/?uuid=f7b8ce49-1ee8-3f1f-8ed4-7053ed86c535"]},{"id":"ITEM-2","itemData":{"DOI":"10.3130/aija.66.29_3","ISSN":"1340-4210","author":[{"dropping-particle":"","family":"Narita","given":"Chie","non-dropping-particle":"","parse-names":false,"suffix":""},{"dropping-particle":"","family":"Tanabe","given":"Shin-ichi","non-dropping-particle":"","parse-names":false,"suffix":""},{"dropping-particle":"","family":"Ozeki","given":"Yoshiichi","non-dropping-particle":"","parse-names":false,"suffix":""},{"dropping-particle":"","family":"Konishi","given":"Masaaki","non-dropping-particle":"","parse-names":false,"suffix":""}],"container-title":"Journal of Architecture and Planning","i</w:instrText>
            </w:r>
            <w:r w:rsidR="007B2B48">
              <w:rPr>
                <w:rFonts w:hint="eastAsia"/>
              </w:rPr>
              <w:instrText>d":"ITEM-2","issue":"545","issued":{"date-parts":[["2001","7","30"]]},"page":"29-35","publisher":"</w:instrText>
            </w:r>
            <w:r w:rsidR="007B2B48">
              <w:rPr>
                <w:rFonts w:hint="eastAsia"/>
              </w:rPr>
              <w:instrText>日本建築学会</w:instrText>
            </w:r>
            <w:r w:rsidR="007B2B48">
              <w:rPr>
                <w:rFonts w:hint="eastAsia"/>
              </w:rPr>
              <w:instrText xml:space="preserve">","title":"Effects of solar radiation on thermal comfort </w:instrText>
            </w:r>
            <w:r w:rsidR="007B2B48">
              <w:rPr>
                <w:rFonts w:hint="eastAsia"/>
              </w:rPr>
              <w:instrText>–</w:instrText>
            </w:r>
            <w:r w:rsidR="007B2B48">
              <w:rPr>
                <w:rFonts w:hint="eastAsia"/>
              </w:rPr>
              <w:instrText xml:space="preserve"> subjective evaluation on back of the hands for visible, near-Infrared, middle-infrared radia</w:instrText>
            </w:r>
            <w:r w:rsidR="007B2B48">
              <w:instrText>tion with artificial solar radiation ramps and spectral filters –","type":"article-journal","volume":"66"},"uris":["http://www.mendeley.com/documents/?uuid=3947ecb8-96f1-3390-8977-8d2c3d7c6d7c"]}],"mendeley":{"formattedCitation":"[1,2]","plainTextFormattedCitation":"[1,2]","previouslyFormattedCitation":"[1,2]"},"properties":{"noteIndex":0},"schema":"https://github.com/citation-style-language/schema/raw/master/csl-citation.json"}</w:instrText>
            </w:r>
            <w:r w:rsidRPr="00622CB6">
              <w:fldChar w:fldCharType="separate"/>
            </w:r>
            <w:r w:rsidR="007B2B48" w:rsidRPr="007B2B48">
              <w:rPr>
                <w:noProof/>
              </w:rPr>
              <w:t>[1,2]</w:t>
            </w:r>
            <w:r w:rsidRPr="00622CB6">
              <w:fldChar w:fldCharType="end"/>
            </w:r>
          </w:p>
        </w:tc>
        <w:tc>
          <w:tcPr>
            <w:tcW w:w="1041" w:type="pct"/>
            <w:tcBorders>
              <w:top w:val="nil"/>
              <w:left w:val="nil"/>
              <w:bottom w:val="single" w:sz="8" w:space="0" w:color="auto"/>
              <w:right w:val="nil"/>
            </w:tcBorders>
            <w:shd w:val="clear" w:color="auto" w:fill="auto"/>
            <w:vAlign w:val="center"/>
          </w:tcPr>
          <w:p w14:paraId="0B9576C8" w14:textId="77777777" w:rsidR="00E93D2B" w:rsidRPr="00622CB6" w:rsidRDefault="00E93D2B" w:rsidP="00E300D6">
            <w:pPr>
              <w:pStyle w:val="TableText"/>
            </w:pPr>
            <w:r w:rsidRPr="00622CB6">
              <w:t>1.43</w:t>
            </w:r>
          </w:p>
        </w:tc>
        <w:tc>
          <w:tcPr>
            <w:tcW w:w="1041" w:type="pct"/>
            <w:tcBorders>
              <w:top w:val="nil"/>
              <w:left w:val="nil"/>
              <w:bottom w:val="single" w:sz="8" w:space="0" w:color="auto"/>
              <w:right w:val="nil"/>
            </w:tcBorders>
            <w:shd w:val="clear" w:color="auto" w:fill="auto"/>
            <w:vAlign w:val="center"/>
          </w:tcPr>
          <w:p w14:paraId="7FFA991D" w14:textId="77777777" w:rsidR="00E93D2B" w:rsidRPr="00622CB6" w:rsidRDefault="00E93D2B" w:rsidP="00E300D6">
            <w:pPr>
              <w:pStyle w:val="TableText"/>
            </w:pPr>
            <w:r w:rsidRPr="00622CB6">
              <w:t>1.00</w:t>
            </w:r>
          </w:p>
        </w:tc>
        <w:tc>
          <w:tcPr>
            <w:tcW w:w="1040" w:type="pct"/>
            <w:tcBorders>
              <w:top w:val="nil"/>
              <w:left w:val="nil"/>
              <w:bottom w:val="single" w:sz="8" w:space="0" w:color="auto"/>
              <w:right w:val="nil"/>
            </w:tcBorders>
            <w:shd w:val="clear" w:color="auto" w:fill="auto"/>
            <w:vAlign w:val="center"/>
          </w:tcPr>
          <w:p w14:paraId="4BD0F228" w14:textId="77777777" w:rsidR="00E93D2B" w:rsidRPr="00622CB6" w:rsidRDefault="00E93D2B" w:rsidP="00E300D6">
            <w:pPr>
              <w:pStyle w:val="TableText"/>
            </w:pPr>
            <w:r w:rsidRPr="00622CB6">
              <w:t>1.67</w:t>
            </w:r>
          </w:p>
        </w:tc>
      </w:tr>
    </w:tbl>
    <w:p w14:paraId="17A6E690" w14:textId="77777777" w:rsidR="00E93D2B" w:rsidRPr="00622CB6" w:rsidRDefault="00E93D2B" w:rsidP="00E93D2B">
      <w:pPr>
        <w:pStyle w:val="Heading2"/>
      </w:pPr>
      <w:r>
        <w:t>Matsui’s experiment</w:t>
      </w:r>
    </w:p>
    <w:p w14:paraId="78E7D808" w14:textId="77777777" w:rsidR="00E93D2B" w:rsidRPr="00622CB6" w:rsidRDefault="00E93D2B" w:rsidP="00E93D2B">
      <w:pPr>
        <w:pStyle w:val="Heading3"/>
      </w:pPr>
      <w:r w:rsidRPr="00622CB6">
        <w:t>Experimental outline</w:t>
      </w:r>
    </w:p>
    <w:p w14:paraId="7157B42C" w14:textId="70812227" w:rsidR="00E93D2B" w:rsidRPr="00622CB6" w:rsidRDefault="00E93D2B" w:rsidP="00E93D2B">
      <w:pPr>
        <w:pStyle w:val="BodyText"/>
      </w:pPr>
      <w:r w:rsidRPr="00622CB6">
        <w:t xml:space="preserve">Matsui et al. </w:t>
      </w:r>
      <w:r w:rsidRPr="00622CB6">
        <w:fldChar w:fldCharType="begin" w:fldLock="1"/>
      </w:r>
      <w:r w:rsidR="007B2B48">
        <w:instrText>ADDIN CSL_CITATION {"citationItems":[{"id":"ITEM-1","itemData":{"author":[{"dropping-particle":"","family":"Matsui","given":"Matsunaga","non-dropping-particle":"","parse-names":false,"suffix":""},{"dropping-particle":"","family":"Tamashige","given":"Shigeyoshi","non-dropping-particle":"","parse-names":false,"suffix":""},{"dropping-particle":"","family":"Takagi","given":"Tohru","non-dropping-particle":"","parse-names":false,"suffix":""}],"container-title":"Memoirs of the Faculty of Engineering, Fukuyama University","id":"ITEM-1","issued":{"date-parts":[["1986"]]},"page":"35-43","title":"On the temperature sensation of human skin produced by infrared multiband irradiation","type":"article-journal","volume":"8"},"uris":["http://www.mendeley.com/documents/?uuid=6aa65326-ad80-48cf-aa8c-ed5e48cc0148"]}],"mendeley":{"formattedCitation":"[5]","plainTextFormattedCitation":"[5]","previouslyFormattedCitation":"[5]"},"properties":{"noteIndex":0},"schema":"https://github.com/citation-style-language/schema/raw/master/csl-citation.json"}</w:instrText>
      </w:r>
      <w:r w:rsidRPr="00622CB6">
        <w:fldChar w:fldCharType="separate"/>
      </w:r>
      <w:r w:rsidR="007B2B48" w:rsidRPr="007B2B48">
        <w:rPr>
          <w:noProof/>
        </w:rPr>
        <w:t>[5]</w:t>
      </w:r>
      <w:r w:rsidRPr="00622CB6">
        <w:fldChar w:fldCharType="end"/>
      </w:r>
      <w:r w:rsidRPr="00622CB6">
        <w:t xml:space="preserve"> conducted an experiment </w:t>
      </w:r>
      <w:r>
        <w:t>with</w:t>
      </w:r>
      <w:r w:rsidRPr="00622CB6">
        <w:t xml:space="preserve"> 155 subjects, excluding infants and elderly people, to investigate thermal sensation on </w:t>
      </w:r>
      <w:r>
        <w:t>the cheek and hands</w:t>
      </w:r>
      <w:r w:rsidRPr="00622CB6">
        <w:t xml:space="preserve"> irradiated with infrared </w:t>
      </w:r>
      <w:r>
        <w:t>radiation</w:t>
      </w:r>
      <w:r w:rsidRPr="00622CB6">
        <w:t xml:space="preserve"> at three different wavelengths: </w:t>
      </w:r>
      <w:r>
        <w:t xml:space="preserve">near- to mid-infrared </w:t>
      </w:r>
      <w:r w:rsidRPr="00622CB6">
        <w:t xml:space="preserve">radiation (0.72–2.7 μm), </w:t>
      </w:r>
      <w:r>
        <w:t xml:space="preserve">mid- to far-infrared </w:t>
      </w:r>
      <w:r w:rsidRPr="00622CB6">
        <w:t xml:space="preserve">radiation (1.5–4.8 μm), and </w:t>
      </w:r>
      <w:r>
        <w:t>far</w:t>
      </w:r>
      <w:r>
        <w:rPr>
          <w:rFonts w:ascii="ＭＳ 明朝" w:eastAsia="ＭＳ 明朝" w:hAnsi="ＭＳ 明朝" w:cs="ＭＳ 明朝" w:hint="eastAsia"/>
          <w:lang w:eastAsia="ja-JP"/>
        </w:rPr>
        <w:t>-</w:t>
      </w:r>
      <w:r>
        <w:t xml:space="preserve">infrared </w:t>
      </w:r>
      <w:r w:rsidRPr="00622CB6">
        <w:t>radiation (</w:t>
      </w:r>
      <w:r>
        <w:t>6.0–20.0</w:t>
      </w:r>
      <w:r w:rsidRPr="00622CB6">
        <w:t xml:space="preserve"> μm). </w:t>
      </w:r>
    </w:p>
    <w:p w14:paraId="4CA7F332" w14:textId="7D37AE7F" w:rsidR="00E93D2B" w:rsidRPr="00622CB6" w:rsidRDefault="00E93D2B" w:rsidP="00E93D2B">
      <w:pPr>
        <w:pStyle w:val="BodyText"/>
      </w:pPr>
      <w:r>
        <w:fldChar w:fldCharType="begin"/>
      </w:r>
      <w:r>
        <w:instrText xml:space="preserve"> REF _Ref152075842 \h </w:instrText>
      </w:r>
      <w:r>
        <w:fldChar w:fldCharType="separate"/>
      </w:r>
      <w:r w:rsidR="003A633B" w:rsidRPr="00622CB6">
        <w:t xml:space="preserve">Fig. </w:t>
      </w:r>
      <w:r w:rsidR="003A633B">
        <w:rPr>
          <w:noProof/>
        </w:rPr>
        <w:t>12</w:t>
      </w:r>
      <w:r>
        <w:fldChar w:fldCharType="end"/>
      </w:r>
      <w:r w:rsidRPr="00622CB6">
        <w:t xml:space="preserve"> shows the irradiation conditions. </w:t>
      </w:r>
      <w:r>
        <w:t xml:space="preserve">Similar to our experiment and Narita’s experiment </w:t>
      </w:r>
      <w:r w:rsidRPr="00622CB6">
        <w:fldChar w:fldCharType="begin" w:fldLock="1"/>
      </w:r>
      <w:r w:rsidR="007B2B48">
        <w:instrText>ADDIN CSL_CITATION {"citationItems":[{"id":"ITEM-1","itemData":{"author":[{"dropping-particle":"","family":"Narita","given":"Chie","non-dropping-particle":"","parse-names":false,"suffix":""},{"dropping-particle":"","family":"Tanabe","given":"Shin-ichi","non-dropping-particle":"","parse-names":false,"suffix":""},{"dropping-particle":"","family":"Ozeki","given":"Yoshiichi","non-dropping-particle":"","parse-names":false,"suffix":""},{"dropping-particle":"","family":"Konishi","given":"Masaaki","non-dropping-particle":"","parse-names":false,"suffix":""},{"dropping-particle":"","family":"Ono","given":"M","non-dropping-particle":"","parse-names":false,"suffix":""},{"dropping-particle":"","family":"Sato","given":"K","non-dropping-particle":"","parse-names":false,"suffix":""}],"container-title":"Proceedings of Indoor Air 99","id":"ITEM-1","issued":{"date-parts":[["1999"]]},"page":"614-619","publisher-place":"Edinburgh","title":"Subjective experiments on the effects of spectral property of solar radiation on thermal comfort","type":"article-journal","volume":"1"},"uris":["http://www.mendeley.com/documents/?uuid=f7b8ce49-1ee8-3f1f-8ed4-7053ed86c535"]},{"id":"ITEM-2","itemData":{"DOI":"10.3130/aija.66.29_3","ISSN":"1340-4210","author":[{"dropping-particle":"","family":"Narita","given":"Chie","non-dropping-particle":"","parse-names":false,"suffix":""},{"dropping-particle":"","family":"Tanabe","given":"Shin-ichi","non-dropping-particle":"","parse-names":false,"suffix":""},{"dropping-particle":"","family":"Ozeki","given":"Yoshiichi","non-dropping-particle":"","parse-names":false,"suffix":""},{"dropping-particle":"","family":"Konishi","given":"Masaaki","non-dropping-particle":"","parse-names":false,"suffix":""}],"container-title":"Journal of Architecture and Planning","id":"ITEM-2","issue":"545","issued":{"date-parts":[["2001","7","30"]]},"page":"29-35","publisher":"</w:instrText>
      </w:r>
      <w:r w:rsidR="007B2B48">
        <w:rPr>
          <w:rFonts w:ascii="ＭＳ 明朝" w:eastAsia="ＭＳ 明朝" w:hAnsi="ＭＳ 明朝" w:cs="ＭＳ 明朝" w:hint="eastAsia"/>
        </w:rPr>
        <w:instrText>日本建築学会</w:instrText>
      </w:r>
      <w:r w:rsidR="007B2B48">
        <w:instrText>","title":"Effects of solar radiation on thermal comfort – subjective evaluation on back of the hands for visible, near-Infrared, middle-infrared radiation with artificial solar radiation ramps and spectral filters –","type":"article-journal","volume":"66"},"uris":["http://www.mendeley.com/documents/?uuid=3947ecb8-96f1-3390-8977-8d2c3d7c6d7c"]}],"mendeley":{"formattedCitation":"[1,2]","plainTextFormattedCitation":"[1,2]","previouslyFormattedCitation":"[1,2]"},"properties":{"noteIndex":0},"schema":"https://github.com/citation-style-language/schema/raw/master/csl-citation.json"}</w:instrText>
      </w:r>
      <w:r w:rsidRPr="00622CB6">
        <w:fldChar w:fldCharType="separate"/>
      </w:r>
      <w:r w:rsidR="007B2B48" w:rsidRPr="007B2B48">
        <w:rPr>
          <w:noProof/>
        </w:rPr>
        <w:t>[1,2]</w:t>
      </w:r>
      <w:r w:rsidRPr="00622CB6">
        <w:fldChar w:fldCharType="end"/>
      </w:r>
      <w:r>
        <w:t xml:space="preserve">, three types of spectral irradiance were created by infrared </w:t>
      </w:r>
      <w:r w:rsidRPr="00622CB6">
        <w:t xml:space="preserve">radiant sources </w:t>
      </w:r>
      <w:r>
        <w:t xml:space="preserve">with </w:t>
      </w:r>
      <w:r w:rsidRPr="00622CB6">
        <w:t xml:space="preserve">filters </w:t>
      </w:r>
      <w:r>
        <w:t xml:space="preserve">that have high transmittance in the target wavelength ranges. </w:t>
      </w:r>
      <w:r w:rsidRPr="00622CB6">
        <w:t>The power supply voltage was adjusted to provide 2000 W/m</w:t>
      </w:r>
      <w:r w:rsidRPr="00622CB6">
        <w:rPr>
          <w:vertAlign w:val="superscript"/>
        </w:rPr>
        <w:t>2</w:t>
      </w:r>
      <w:r w:rsidRPr="00622CB6">
        <w:t xml:space="preserve"> of </w:t>
      </w:r>
      <w:r>
        <w:t>irradiance</w:t>
      </w:r>
      <w:r w:rsidRPr="00622CB6">
        <w:t xml:space="preserve"> to</w:t>
      </w:r>
      <w:r>
        <w:t xml:space="preserve"> the subjects</w:t>
      </w:r>
      <w:r w:rsidRPr="00622CB6">
        <w:t xml:space="preserve">. The irradiation duration was 20 s for the back of the hand and 15 s for the cheek, and the subjects </w:t>
      </w:r>
      <w:r>
        <w:t>reported</w:t>
      </w:r>
      <w:r w:rsidRPr="00622CB6">
        <w:t xml:space="preserve"> their thermal sensation in the irradiated areas after the experiments. The air temperature in the room was maintained in the range of 17–22 °C during the experiment.</w:t>
      </w:r>
    </w:p>
    <w:p w14:paraId="62299EB4" w14:textId="73F51EF5" w:rsidR="00E93D2B" w:rsidRDefault="00E93D2B" w:rsidP="00E93D2B">
      <w:pPr>
        <w:pStyle w:val="BodyText"/>
      </w:pPr>
      <w:r w:rsidRPr="00622CB6">
        <w:lastRenderedPageBreak/>
        <w:t xml:space="preserve">The experimental results showed that </w:t>
      </w:r>
      <w:r>
        <w:t xml:space="preserve">mid- to far-infrared </w:t>
      </w:r>
      <w:r w:rsidRPr="00622CB6">
        <w:t xml:space="preserve">radiation (1.5–4.8 μm) and </w:t>
      </w:r>
      <w:r>
        <w:t>far</w:t>
      </w:r>
      <w:r w:rsidR="008D12C3">
        <w:t>-</w:t>
      </w:r>
      <w:r>
        <w:t xml:space="preserve">infrared </w:t>
      </w:r>
      <w:r w:rsidRPr="00622CB6">
        <w:t>radiation</w:t>
      </w:r>
      <w:r>
        <w:t xml:space="preserve"> </w:t>
      </w:r>
      <w:r w:rsidRPr="00622CB6">
        <w:t>(6</w:t>
      </w:r>
      <w:r>
        <w:t>.0</w:t>
      </w:r>
      <w:r w:rsidRPr="00622CB6">
        <w:t>–20</w:t>
      </w:r>
      <w:r>
        <w:t>.0</w:t>
      </w:r>
      <w:r w:rsidRPr="00622CB6">
        <w:t xml:space="preserve"> μm) caused a warmer thermal sensation on the skin than </w:t>
      </w:r>
      <w:r>
        <w:t xml:space="preserve">near- to mid-infrared </w:t>
      </w:r>
      <w:r w:rsidRPr="00622CB6">
        <w:t>radiation (0.72–2.7 μm), even at the same irradiation intensity. In addition, it was found that longer wavelengths (&gt; 2 μm) caused warmer thermal sensations on the skin than shorter wavelengths (&lt; 2 μm). There were no significant differences in the results between the groups, such as those related to sex or age</w:t>
      </w:r>
      <w:r>
        <w:t>.</w:t>
      </w:r>
    </w:p>
    <w:p w14:paraId="71BA3B8D" w14:textId="77777777" w:rsidR="00E93D2B" w:rsidRPr="00622CB6" w:rsidRDefault="00E93D2B" w:rsidP="00E93D2B">
      <w:pPr>
        <w:pStyle w:val="Graphic"/>
        <w:rPr>
          <w:rFonts w:eastAsiaTheme="minorHAnsi"/>
        </w:rPr>
      </w:pPr>
      <w:r w:rsidRPr="008325E8">
        <w:t xml:space="preserve"> </w:t>
      </w:r>
      <w:r w:rsidRPr="008325E8">
        <w:rPr>
          <w:rFonts w:eastAsiaTheme="minorHAnsi"/>
        </w:rPr>
        <w:drawing>
          <wp:inline distT="0" distB="0" distL="0" distR="0" wp14:anchorId="38A14F2F" wp14:editId="1F679F55">
            <wp:extent cx="5486400" cy="3200400"/>
            <wp:effectExtent l="0" t="0" r="0" b="0"/>
            <wp:docPr id="846100584"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100584" name=""/>
                    <pic:cNvPicPr/>
                  </pic:nvPicPr>
                  <pic:blipFill>
                    <a:blip r:embed="rId29">
                      <a:extLst>
                        <a:ext uri="{96DAC541-7B7A-43D3-8B79-37D633B846F1}">
                          <asvg:svgBlip xmlns:asvg="http://schemas.microsoft.com/office/drawing/2016/SVG/main" r:embed="rId30"/>
                        </a:ext>
                      </a:extLst>
                    </a:blip>
                    <a:stretch>
                      <a:fillRect/>
                    </a:stretch>
                  </pic:blipFill>
                  <pic:spPr>
                    <a:xfrm>
                      <a:off x="0" y="0"/>
                      <a:ext cx="5486400" cy="3200400"/>
                    </a:xfrm>
                    <a:prstGeom prst="rect">
                      <a:avLst/>
                    </a:prstGeom>
                  </pic:spPr>
                </pic:pic>
              </a:graphicData>
            </a:graphic>
          </wp:inline>
        </w:drawing>
      </w:r>
    </w:p>
    <w:p w14:paraId="108B7A19" w14:textId="0BF47802" w:rsidR="00E93D2B" w:rsidRPr="00622CB6" w:rsidRDefault="00E93D2B" w:rsidP="00E93D2B">
      <w:pPr>
        <w:pStyle w:val="FigureCaption"/>
      </w:pPr>
      <w:bookmarkStart w:id="37" w:name="_Ref152075842"/>
      <w:r w:rsidRPr="00622CB6">
        <w:t xml:space="preserve">Fig. </w:t>
      </w:r>
      <w:fldSimple w:instr=" SEQ Figure \* ARABIC ">
        <w:r w:rsidR="003A633B">
          <w:rPr>
            <w:noProof/>
          </w:rPr>
          <w:t>12</w:t>
        </w:r>
      </w:fldSimple>
      <w:bookmarkEnd w:id="37"/>
      <w:r w:rsidRPr="00622CB6">
        <w:t xml:space="preserve">. Irradiation conditions </w:t>
      </w:r>
      <w:r>
        <w:t xml:space="preserve">for Matsui’s experiment </w:t>
      </w:r>
      <w:r w:rsidRPr="00622CB6">
        <w:fldChar w:fldCharType="begin" w:fldLock="1"/>
      </w:r>
      <w:r w:rsidR="007B2B48">
        <w:instrText>ADDIN CSL_CITATION {"citationItems":[{"id":"ITEM-1","itemData":{"author":[{"dropping-particle":"","family":"Matsui","given":"Matsunaga","non-dropping-particle":"","parse-names":false,"suffix":""},{"dropping-particle":"","family":"Tamashige","given":"Shigeyoshi","non-dropping-particle":"","parse-names":false,"suffix":""},{"dropping-particle":"","family":"Takagi","given":"Tohru","non-dropping-particle":"","parse-names":false,"suffix":""}],"container-title":"Memoirs of the Faculty of Engineering, Fukuyama University","id":"ITEM-1","issued":{"date-parts":[["1986"]]},"page":"35-43","title":"On the temperature sensation of human skin produced by infrared multiband irradiation","type":"article-journal","volume":"8"},"uris":["http://www.mendeley.com/documents/?uuid=6aa65326-ad80-48cf-aa8c-ed5e48cc0148"]}],"mendeley":{"formattedCitation":"[5]","plainTextFormattedCitation":"[5]","previouslyFormattedCitation":"[5]"},"properties":{"noteIndex":0},"schema":"https://github.com/citation-style-language/schema/raw/master/csl-citation.json"}</w:instrText>
      </w:r>
      <w:r w:rsidRPr="00622CB6">
        <w:fldChar w:fldCharType="separate"/>
      </w:r>
      <w:r w:rsidR="007B2B48" w:rsidRPr="007B2B48">
        <w:rPr>
          <w:noProof/>
        </w:rPr>
        <w:t>[5]</w:t>
      </w:r>
      <w:r w:rsidRPr="00622CB6">
        <w:fldChar w:fldCharType="end"/>
      </w:r>
      <w:r>
        <w:t xml:space="preserve">: This figure is </w:t>
      </w:r>
      <w:r w:rsidRPr="00622CB6">
        <w:t xml:space="preserve">created from the data on the relative spectral </w:t>
      </w:r>
      <w:r>
        <w:t>irradiance</w:t>
      </w:r>
      <w:r w:rsidRPr="00622CB6">
        <w:t xml:space="preserve"> of each </w:t>
      </w:r>
      <w:r>
        <w:t xml:space="preserve">type of </w:t>
      </w:r>
      <w:r w:rsidRPr="00622CB6">
        <w:t>radiation and the spectral transmittance of filters.</w:t>
      </w:r>
    </w:p>
    <w:p w14:paraId="51D7DDE2" w14:textId="77777777" w:rsidR="00E93D2B" w:rsidRPr="00622CB6" w:rsidRDefault="00E93D2B" w:rsidP="00E93D2B">
      <w:pPr>
        <w:pStyle w:val="Heading3"/>
      </w:pPr>
      <w:r w:rsidRPr="00622CB6">
        <w:t>Simulation conditions</w:t>
      </w:r>
    </w:p>
    <w:p w14:paraId="616807E8" w14:textId="5B4EDC81" w:rsidR="00E93D2B" w:rsidRPr="00622CB6" w:rsidRDefault="00E93D2B" w:rsidP="00E93D2B">
      <w:pPr>
        <w:pStyle w:val="BodyText"/>
      </w:pPr>
      <w:r>
        <w:t>H</w:t>
      </w:r>
      <w:r w:rsidRPr="00622CB6">
        <w:t xml:space="preserve">uman physiological simulation during the experiment was conducted using the thermoregulation model JOS-3 </w:t>
      </w:r>
      <w:r w:rsidRPr="00622CB6">
        <w:fldChar w:fldCharType="begin" w:fldLock="1"/>
      </w:r>
      <w:r w:rsidR="007B2B48">
        <w:instrText>ADDIN CSL_CITATION {"citationItems":[{"id":"ITEM-1","itemData":{"DOI":"10.1016/j.enbuild.2020.110575","ISSN":"03787788","author":[{"dropping-particle":"","family":"Takahashi","given":"Yoshito","non-dropping-particle":"","parse-names":false,"suffix":""},{"dropping-particle":"","family":"Nomoto","given":"Akihisa","non-dropping-particle":"","parse-names":false,"suffix":""},{"dropping-particle":"","family":"Yoda","given":"Shu","non-dropping-particle":"","parse-names":false,"suffix":""},{"dropping-particle":"","family":"Hisayama","given":"Ryo","non-dropping-particle":"","parse-names":false,"suffix":""},{"dropping-particle":"","family":"Ogata","given":"Masayuki","non-dropping-particle":"","parse-names":false,"suffix":""},{"dropping-particle":"","family":"Ozeki","given":"Yoshiichi","non-dropping-particle":"","parse-names":false,"suffix":""},{"dropping-particle":"","family":"Tanabe","given":"Shin-ichi","non-dropping-particle":"","parse-names":false,"suffix":""}],"container-title":"Energy and Buildings","id":"ITEM-1","issue":"15","issued":{"date-parts":[["2021"]]},"page":"110575","publisher":"Elsevier","title":"Thermoregulation model JOS-3 with new open source code","type":"article-journal","volume":"231"},"uris":["http://www.mendeley.com/documents/?uuid=432a8fd3-8748-3db0-a3e1-3ab423a10f4a"]}],"mendeley":{"formattedCitation":"[26]","plainTextFormattedCitation":"[26]","previouslyFormattedCitation":"[26]"},"properties":{"noteIndex":0},"schema":"https://github.com/citation-style-language/schema/raw/master/csl-citation.json"}</w:instrText>
      </w:r>
      <w:r w:rsidRPr="00622CB6">
        <w:fldChar w:fldCharType="separate"/>
      </w:r>
      <w:r w:rsidR="007B2B48" w:rsidRPr="007B2B48">
        <w:rPr>
          <w:noProof/>
        </w:rPr>
        <w:t>[26]</w:t>
      </w:r>
      <w:r w:rsidRPr="00622CB6">
        <w:fldChar w:fldCharType="end"/>
      </w:r>
      <w:r w:rsidRPr="00622CB6">
        <w:t xml:space="preserve"> to obtain the core temperature</w:t>
      </w:r>
      <w:r>
        <w:t xml:space="preserve">. </w:t>
      </w:r>
      <w:r w:rsidRPr="00622CB6">
        <w:t xml:space="preserve">Because the paper by Matsui et al. </w:t>
      </w:r>
      <w:r w:rsidRPr="00622CB6">
        <w:fldChar w:fldCharType="begin" w:fldLock="1"/>
      </w:r>
      <w:r w:rsidR="007B2B48">
        <w:instrText>ADDIN CSL_CITATION {"citationItems":[{"id":"ITEM-1","itemData":{"author":[{"dropping-particle":"","family":"Matsui","given":"Matsunaga","non-dropping-particle":"","parse-names":false,"suffix":""},{"dropping-particle":"","family":"Tamashige","given":"Shigeyoshi","non-dropping-particle":"","parse-names":false,"suffix":""},{"dropping-particle":"","family":"Takagi","given":"Tohru","non-dropping-particle":"","parse-names":false,"suffix":""}],"container-title":"Memoirs of the Faculty of Engineering, Fukuyama University","id":"ITEM-1","issued":{"date-parts":[["1986"]]},"page":"35-43","title":"On the temperature sensation of human skin produced by infrared multiband irradiation","type":"article-journal","volume":"8"},"uris":["http://www.mendeley.com/documents/?uuid=6aa65326-ad80-48cf-aa8c-ed5e48cc0148"]}],"mendeley":{"formattedCitation":"[5]","plainTextFormattedCitation":"[5]","previouslyFormattedCitation":"[5]"},"properties":{"noteIndex":0},"schema":"https://github.com/citation-style-language/schema/raw/master/csl-citation.json"}</w:instrText>
      </w:r>
      <w:r w:rsidRPr="00622CB6">
        <w:fldChar w:fldCharType="separate"/>
      </w:r>
      <w:r w:rsidR="007B2B48" w:rsidRPr="007B2B48">
        <w:rPr>
          <w:noProof/>
        </w:rPr>
        <w:t>[5]</w:t>
      </w:r>
      <w:r w:rsidRPr="00622CB6">
        <w:fldChar w:fldCharType="end"/>
      </w:r>
      <w:r w:rsidRPr="00622CB6">
        <w:t xml:space="preserve"> does not provide the</w:t>
      </w:r>
      <w:r>
        <w:t xml:space="preserve"> detailed information to perform the human </w:t>
      </w:r>
      <w:r w:rsidRPr="00622CB6">
        <w:t xml:space="preserve">physiological simulation, </w:t>
      </w:r>
      <w:r>
        <w:t xml:space="preserve">we set the same </w:t>
      </w:r>
      <w:r w:rsidRPr="00622CB6">
        <w:t>anthropometric</w:t>
      </w:r>
      <w:r>
        <w:t>, clothing, and physical activity</w:t>
      </w:r>
      <w:r w:rsidRPr="00622CB6">
        <w:t xml:space="preserve"> data </w:t>
      </w:r>
      <w:r>
        <w:t xml:space="preserve">as that used by Narita et al. </w:t>
      </w:r>
      <w:r w:rsidRPr="00622CB6">
        <w:fldChar w:fldCharType="begin" w:fldLock="1"/>
      </w:r>
      <w:r w:rsidR="007B2B48">
        <w:instrText>ADDIN CSL_CITATION {"citationItems":[{"id":"ITEM-1","itemData":{"author":[{"dropping-particle":"","family":"Narita","given":"Chie","non-dropping-particle":"","parse-names":false,"suffix":""},{"dropping-particle":"","family":"Tanabe","given":"Shin-ichi","non-dropping-particle":"","parse-names":false,"suffix":""},{"dropping-particle":"","family":"Ozeki","given":"Yoshiichi","non-dropping-particle":"","parse-names":false,"suffix":""},{"dropping-particle":"","family":"Konishi","given":"Masaaki","non-dropping-particle":"","parse-names":false,"suffix":""},{"dropping-particle":"","family":"Ono","given":"M","non-dropping-particle":"","parse-names":false,"suffix":""},{"dropping-particle":"","family":"Sato","given":"K","non-dropping-particle":"","parse-names":false,"suffix":""}],"container-title":"Proceedings of Indoor Air 99","id":"ITEM-1","issued":{"date-parts":[["1999"]]},"page":"614-619","publisher-place":"Edinburgh","title":"Subjective experiments on the effects of spectral property of solar radiation on thermal comfort","type":"article-journal","volume":"1"},"uris":["http://www.mendeley.com/documents/?uuid=f7b8ce49-1ee8-3f1f-8ed4-7053ed86c535"]},{"id":"ITEM-2","itemData":{"DOI":"10.3130/aija.66.29_3","ISSN":"1340-4210","author":[{"dropping-particle":"","family":"Narita","given":"Chie","non-dropping-particle":"","parse-names":false,"suffix":""},{"dropping-particle":"","family":"Tanabe","given":"Shin-ichi","non-dropping-particle":"","parse-names":false,"suffix":""},{"dropping-particle":"","family":"Ozeki","given":"Yoshiichi","non-dropping-particle":"","parse-names":false,"suffix":""},{"dropping-particle":"","family":"Konishi","given":"Masaaki","non-dropping-particle":"","parse-names":false,"suffix":""}],"container-title":"Journal of Architecture and Planning","id":"ITEM-2","issue":"545","issued":{"date-parts":[["2001","7","30"]]},"page":"29-35","publisher":"</w:instrText>
      </w:r>
      <w:r w:rsidR="007B2B48">
        <w:rPr>
          <w:rFonts w:ascii="ＭＳ 明朝" w:eastAsia="ＭＳ 明朝" w:hAnsi="ＭＳ 明朝" w:cs="ＭＳ 明朝" w:hint="eastAsia"/>
        </w:rPr>
        <w:instrText>日本建築学会</w:instrText>
      </w:r>
      <w:r w:rsidR="007B2B48">
        <w:instrText>","title":"Effects of solar radiation on thermal comfort – subjective evaluation on back of the hands for visible, near-Infrared, middle-infrared radiation with artificial solar radiation ramps and spectral filters –","type":"article-journal","volume":"66"},"uris":["http://www.mendeley.com/documents/?uuid=3947ecb8-96f1-3390-8977-8d2c3d7c6d7c"]}],"mendeley":{"formattedCitation":"[1,2]","plainTextFormattedCitation":"[1,2]","previouslyFormattedCitation":"[1,2]"},"properties":{"noteIndex":0},"schema":"https://github.com/citation-style-language/schema/raw/master/csl-citation.json"}</w:instrText>
      </w:r>
      <w:r w:rsidRPr="00622CB6">
        <w:fldChar w:fldCharType="separate"/>
      </w:r>
      <w:r w:rsidR="007B2B48" w:rsidRPr="007B2B48">
        <w:rPr>
          <w:noProof/>
        </w:rPr>
        <w:t>[1,2]</w:t>
      </w:r>
      <w:r w:rsidRPr="00622CB6">
        <w:fldChar w:fldCharType="end"/>
      </w:r>
      <w:r>
        <w:t xml:space="preserve"> and set the </w:t>
      </w:r>
      <w:r w:rsidRPr="00622CB6">
        <w:t>thermal environment data</w:t>
      </w:r>
      <w:r>
        <w:t xml:space="preserve"> </w:t>
      </w:r>
      <w:r w:rsidR="00DF627A">
        <w:t xml:space="preserve">described in the paper </w:t>
      </w:r>
      <w:r>
        <w:t>by Matsui</w:t>
      </w:r>
      <w:r w:rsidR="00DF627A">
        <w:rPr>
          <w:rFonts w:eastAsia="游明朝"/>
          <w:lang w:eastAsia="ja-JP"/>
        </w:rPr>
        <w:t xml:space="preserve"> </w:t>
      </w:r>
      <w:r>
        <w:t xml:space="preserve">to </w:t>
      </w:r>
      <w:r w:rsidRPr="00622CB6">
        <w:t xml:space="preserve">JOS-3 </w:t>
      </w:r>
      <w:r>
        <w:t xml:space="preserve">model </w:t>
      </w:r>
      <w:r w:rsidRPr="00622CB6">
        <w:fldChar w:fldCharType="begin" w:fldLock="1"/>
      </w:r>
      <w:r w:rsidR="007B2B48">
        <w:instrText>ADDIN CSL_CITATION {"citationItems":[{"id":"ITEM-1","itemData":{"DOI":"10.1016/j.enbuild.2020.110575","ISSN":"03787788","author":[{"dropping-particle":"","family":"Takahashi","given":"Yoshito","non-dropping-particle":"","parse-names":false,"suffix":""},{"dropping-particle":"","family":"Nomoto","given":"Akihisa","non-dropping-particle":"","parse-names":false,"suffix":""},{"dropping-particle":"","family":"Yoda","given":"Shu","non-dropping-particle":"","parse-names":false,"suffix":""},{"dropping-particle":"","family":"Hisayama","given":"Ryo","non-dropping-particle":"","parse-names":false,"suffix":""},{"dropping-particle":"","family":"Ogata","given":"Masayuki","non-dropping-particle":"","parse-names":false,"suffix":""},{"dropping-particle":"","family":"Ozeki","given":"Yoshiichi","non-dropping-particle":"","parse-names":false,"suffix":""},{"dropping-particle":"","family":"Tanabe","given":"Shin-ichi","non-dropping-particle":"","parse-names":false,"suffix":""}],"container-title":"Energy and Buildings","id":"ITEM-1","issue":"15","issued":{"date-parts":[["2021"]]},"page":"110575","publisher":"Elsevier","title":"Thermoregulation model JOS-3 with new open source code","type":"article-journal","volume":"231"},"uris":["http://www.mendeley.com/documents/?uuid=432a8fd3-8748-3db0-a3e1-3ab423a10f4a"]}],"mendeley":{"formattedCitation":"[26]","plainTextFormattedCitation":"[26]","previouslyFormattedCitation":"[26]"},"properties":{"noteIndex":0},"schema":"https://github.com/citation-style-language/schema/raw/master/csl-citation.json"}</w:instrText>
      </w:r>
      <w:r w:rsidRPr="00622CB6">
        <w:fldChar w:fldCharType="separate"/>
      </w:r>
      <w:r w:rsidR="007B2B48" w:rsidRPr="007B2B48">
        <w:rPr>
          <w:noProof/>
        </w:rPr>
        <w:t>[26]</w:t>
      </w:r>
      <w:r w:rsidRPr="00622CB6">
        <w:fldChar w:fldCharType="end"/>
      </w:r>
      <w:r>
        <w:t>.</w:t>
      </w:r>
      <w:r w:rsidRPr="00622CB6">
        <w:t xml:space="preserve"> </w:t>
      </w:r>
      <w:r>
        <w:t>T</w:t>
      </w:r>
      <w:r w:rsidRPr="00622CB6">
        <w:t>he core temperature</w:t>
      </w:r>
      <w:r>
        <w:t xml:space="preserve"> </w:t>
      </w:r>
      <w:r w:rsidRPr="00622CB6">
        <w:t>of the hand</w:t>
      </w:r>
      <w:r>
        <w:t xml:space="preserve"> </w:t>
      </w:r>
      <w:r w:rsidRPr="00622CB6">
        <w:t>was 3</w:t>
      </w:r>
      <w:r>
        <w:t>2</w:t>
      </w:r>
      <w:r w:rsidRPr="00622CB6">
        <w:t>.</w:t>
      </w:r>
      <w:r>
        <w:t>5</w:t>
      </w:r>
      <w:r w:rsidRPr="00622CB6">
        <w:t xml:space="preserve"> °C </w:t>
      </w:r>
      <w:r>
        <w:t>when</w:t>
      </w:r>
      <w:r w:rsidRPr="00622CB6">
        <w:t xml:space="preserve"> a steady state was reached.</w:t>
      </w:r>
    </w:p>
    <w:p w14:paraId="6F044331" w14:textId="24392A76" w:rsidR="00E93D2B" w:rsidRPr="00622CB6" w:rsidRDefault="00E93D2B" w:rsidP="00E93D2B">
      <w:pPr>
        <w:pStyle w:val="BodyText"/>
      </w:pPr>
      <w:r w:rsidRPr="00622CB6">
        <w:t xml:space="preserve">The PSI due to radiation in each </w:t>
      </w:r>
      <w:r>
        <w:t>wavelength range</w:t>
      </w:r>
      <w:r w:rsidRPr="00622CB6">
        <w:t xml:space="preserve"> was calculated using the PSI model. </w:t>
      </w:r>
      <w:r>
        <w:fldChar w:fldCharType="begin"/>
      </w:r>
      <w:r>
        <w:instrText xml:space="preserve"> REF _Ref57898299 \h </w:instrText>
      </w:r>
      <w:r>
        <w:fldChar w:fldCharType="separate"/>
      </w:r>
      <w:r w:rsidR="003A633B" w:rsidRPr="00622CB6">
        <w:t xml:space="preserve">Table </w:t>
      </w:r>
      <w:r w:rsidR="003A633B">
        <w:rPr>
          <w:noProof/>
        </w:rPr>
        <w:t>9</w:t>
      </w:r>
      <w:r>
        <w:fldChar w:fldCharType="end"/>
      </w:r>
      <w:r w:rsidRPr="00622CB6">
        <w:t xml:space="preserve"> lists the simulation conditions.</w:t>
      </w:r>
      <w:r>
        <w:t xml:space="preserve"> </w:t>
      </w:r>
      <w:r w:rsidRPr="00622CB6">
        <w:t>The ambient air temperature was set to 19.5 °C, which is the median value of the operative temperature in the room. We set the convective heat transfer coefficient to 4.5 W/(m</w:t>
      </w:r>
      <w:r w:rsidRPr="00622CB6">
        <w:rPr>
          <w:vertAlign w:val="superscript"/>
        </w:rPr>
        <w:t>2</w:t>
      </w:r>
      <w:r w:rsidRPr="00622CB6">
        <w:rPr>
          <w:rFonts w:ascii="ＭＳ 明朝" w:eastAsia="ＭＳ 明朝" w:hAnsi="ＭＳ 明朝" w:cs="ＭＳ 明朝" w:hint="eastAsia"/>
        </w:rPr>
        <w:t>･</w:t>
      </w:r>
      <w:r w:rsidRPr="00622CB6">
        <w:t xml:space="preserve">K), which is the value for the sitting nude thermal manikin’s hand in still air, as presented in previous studies </w:t>
      </w:r>
      <w:r w:rsidRPr="00622CB6">
        <w:fldChar w:fldCharType="begin" w:fldLock="1"/>
      </w:r>
      <w:r w:rsidR="007B2B48">
        <w:instrText>ADDIN CSL_CITATION {"citationItems":[{"id":"ITEM-1","itemData":{"DOI":"10.1007/S004840050035","ISSN":"1432-1254","PMID":"9195861","abstract":"Human thermal physiological and comfort models will soon be able to simulate both transient and spatial inhomogeneities in the thermal environment. With this increasing detail comes the need for anatomically specific convective and radiative heat transfer coefficients for the human body. The present study used an articulated thermal manikin with 16 body segments (head, chest, back, upper arms, forearms, hands, pelvis, upper legs, lower legs, feet) to generate radiative heat transfer coefficients as well as natural- and forced-mode convective coefficients. The tests were conducted across a range of wind speeds from still air to 5.0 m/s, representing atmospheric conditions typical of both indoors and outdoors. Both standing and seated postures were investigated, as were eight different wind azimuth angles. The radiative heat transfer coefficient measured for the whole-body was 4.5 W/m2 per K for both the seated and standing cases, closely matching the generally accepted whole-body value of 4.7 W/m2 per K. Similarly, the whole-body natural convection coefficient for the manikin fell within the mid-range of previously published values at 3.4 and 3.3 W/m2 per K when standing and seated respectively. In the forced convective regime, heat transfer coefficients were higher for hands, feet and peripheral limbs compared to the central torso region. Wind direction had little effect on convective heat transfers from individual body segments. A general-purpose forced convection equation suitable for application to both seated and standing postures indoors was h\nc=10.3v\n0.6 for the whole-body. Similar equations were generated for individual body segments in both seated and standing postures.","author":[{"dropping-particle":"","family":"Dear","given":"Richard J.","non-dropping-particle":"De","parse-names":false,"suffix":""},{"dropping-particle":"","family":"Arens","given":"Edward","non-dropping-particle":"","parse-names":false,"suffix":""},{"dropping-particle":"","family":"Hui","given":"Zhang","non-dropping-particle":"","parse-names":false,"suffix":""},{"dropping-particle":"","family":"Oguro","given":"Masayuki","non-dropping-particle":"","parse-names":false,"suffix":""}],"container-title":"International Journal of Biometeorology 1997 40:3","id":"ITEM-1","issue":"3","issued":{"date-parts":[["1997"]]},"page":"141-156","publisher":"Springer","title":"Convective and radiative heat transfer coefficients for individual human body segments","type":"article-journal","volume":"40"},"uris":["http://www.mendeley.com/documents/?uuid=3c34f9c6-1719-3d68-82f1-c49b890cc7fb"]}],"mendeley":{"formattedCitation":"[30]","plainTextFormattedCitation":"[30]","previouslyFormattedCitation":"[30]"},"properties":{"noteIndex":0},"schema":"https://github.com/citation-style-language/schema/raw/master/csl-citation.json"}</w:instrText>
      </w:r>
      <w:r w:rsidRPr="00622CB6">
        <w:fldChar w:fldCharType="separate"/>
      </w:r>
      <w:r w:rsidR="007B2B48" w:rsidRPr="007B2B48">
        <w:rPr>
          <w:noProof/>
        </w:rPr>
        <w:t>[30]</w:t>
      </w:r>
      <w:r w:rsidRPr="00622CB6">
        <w:fldChar w:fldCharType="end"/>
      </w:r>
      <w:r w:rsidRPr="00622CB6">
        <w:t xml:space="preserve">. The data presented by Terada et al. </w:t>
      </w:r>
      <w:r w:rsidRPr="00622CB6">
        <w:fldChar w:fldCharType="begin" w:fldLock="1"/>
      </w:r>
      <w:r w:rsidR="007B2B48">
        <w:instrText>ADDIN CSL_CITATION {"citationItems":[{"id":"ITEM-1","itemData":{"DOI":"10.1007/BF00502381","ISSN":"0195928X","abstract":"Spectral radiative properties of the human body were studied experimentally in the region from the ultraviolet to the far-infrared to know the thermal response of the human body exposed to solar radiation and infrared radiation. The measuring equipment for reflectance and transmittance of a semitransparent scattering medium was developed and measurement on a living human skin was performed in vivo. The measured parts are forearm, cheek, dorsum hand, hip, and hair. The values obtained by the present study are much different from those of previous in vitro measurements. Fairly large values for hemispherical reflectances are observed in the visible and near-infrared regions but very small values for hemispherical reflectances are observed in the infrared region, below 0.05. By applying the four-flux treatment of radiative transfer, the absorption coefficient and scattering coefficient in the human skin are determined. The scattering coefficient is large in the visible region but negligible in the infrared region. The absorption coefficient is very close to that of water and large in the infrared region. © 1986 Plenum Publishing Corporation.","author":[{"dropping-particle":"","family":"Terada","given":"N.","non-dropping-particle":"","parse-names":false,"suffix":""},{"dropping-particle":"","family":"Ohnishi","given":"K.","non-dropping-particle":"","parse-names":false,"suffix":""},{"dropping-particle":"","family":"Kobayashi","given":"M.","non-dropping-particle":"","parse-names":false,"suffix":""},{"dropping-particle":"","family":"Kunitomo","given":"T.","non-dropping-particle":"","parse-names":false,"suffix":""}],"container-title":"International Journal of Thermophysics","id":"ITEM-1","issue":"5","issued":{"date-parts":[["1986"]]},"page":"1101-1113","title":"Spectral radiative properties of a living human body","type":"article-journal","volume":"7"},"uris":["http://www.mendeley.com/documents/?uuid=568a16ce-c851-4891-9921-4b8c8178922a"]}],"mendeley":{"formattedCitation":"[13]","plainTextFormattedCitation":"[13]","previouslyFormattedCitation":"[13]"},"properties":{"noteIndex":0},"schema":"https://github.com/citation-style-language/schema/raw/master/csl-citation.json"}</w:instrText>
      </w:r>
      <w:r w:rsidRPr="00622CB6">
        <w:fldChar w:fldCharType="separate"/>
      </w:r>
      <w:r w:rsidR="007B2B48" w:rsidRPr="007B2B48">
        <w:rPr>
          <w:noProof/>
        </w:rPr>
        <w:t>[13]</w:t>
      </w:r>
      <w:r w:rsidRPr="00622CB6">
        <w:fldChar w:fldCharType="end"/>
      </w:r>
      <w:r w:rsidRPr="00622CB6">
        <w:t xml:space="preserve"> were used for the spectral properties of the skin in the wavelength range of 0.3–2.4 μm. For wavelengths above 2.4 μm, the spectral reflectance at the skin surface and spectral scattering coefficient inside the skin were set to corresponding values at 2.4 μm. The water data were used as the skin spectral absorption coefficients for wavelengths above 2.4 μm, as they agree with the skin spectral properties with extremely high accuracy and are therefore suitable for substitution </w:t>
      </w:r>
      <w:r w:rsidRPr="00622CB6">
        <w:fldChar w:fldCharType="begin" w:fldLock="1"/>
      </w:r>
      <w:r w:rsidR="007B2B48">
        <w:instrText>ADDIN CSL_CITATION {"citationItems":[{"id":"ITEM-1","itemData":{"DOI":"10.1007/BF00502381","ISSN":"0195928X","abstract":"Spectral radiative properties of the human body were studied experimentally in the region from the ultraviolet to the far-infrared to know the thermal response of the human body exposed to solar radiation and infrared radiation. The measuring equipment for reflectance and transmittance of a semitransparent scattering medium was developed and measurement on a living human skin was performed in vivo. The measured parts are forearm, cheek, dorsum hand, hip, and hair. The values obtained by the present study are much different from those of previous in vitro measurements. Fairly large values for hemispherical reflectances are observed in the visible and near-infrared regions but very small values for hemispherical reflectances are observed in the infrared region, below 0.05. By applying the four-flux treatment of radiative transfer, the absorption coefficient and scattering coefficient in the human skin are determined. The scattering coefficient is large in the visible region but negligible in the infrared region. The absorption coefficient is very close to that of water and large in the infrared region. © 1986 Plenum Publishing Corporation.","author":[{"dropping-particle":"","family":"Terada","given":"N.","non-dropping-particle":"","parse-names":false,"suffix":""},{"dropping-particle":"","family":"Ohnishi","given":"K.","non-dropping-particle":"","parse-names":false,"suffix":""},{"dropping-particle":"","family":"Kobayashi","given":"M.","non-dropping-particle":"","parse-names":false,"suffix":""},{"dropping-particle":"","family":"Kunitomo","given":"T.","non-dropping-particle":"","parse-names":false,"suffix":""}],"container-title":"International Journal of Thermophysics","id":"ITEM-1","issue":"5","issued":{"date-parts":[["1986"]]},"page":"1101-1113","title":"Spectral radiative properties of a living human body","type":"article-journal","volume":"7"},"uris":["http://www.mendeley.com/documents/?uuid=568a16ce-c851-4891-9921-4b8c8178922a"]}],"mendeley":{"formattedCitation":"[13]","plainTextFormattedCitation":"[13]","previouslyFormattedCitation":"[13]"},"properties":{"noteIndex":0},"schema":"https://github.com/citation-style-language/schema/raw/master/csl-citation.json"}</w:instrText>
      </w:r>
      <w:r w:rsidRPr="00622CB6">
        <w:fldChar w:fldCharType="separate"/>
      </w:r>
      <w:r w:rsidR="007B2B48" w:rsidRPr="007B2B48">
        <w:rPr>
          <w:noProof/>
        </w:rPr>
        <w:t>[13]</w:t>
      </w:r>
      <w:r w:rsidRPr="00622CB6">
        <w:fldChar w:fldCharType="end"/>
      </w:r>
      <w:r w:rsidRPr="00622CB6">
        <w:t>. The steady-state temperature was used as the initial temperature of each layer, and irradiation of 2000 W/m</w:t>
      </w:r>
      <w:r w:rsidRPr="00622CB6">
        <w:rPr>
          <w:vertAlign w:val="superscript"/>
        </w:rPr>
        <w:t>2</w:t>
      </w:r>
      <w:r w:rsidRPr="00622CB6">
        <w:t xml:space="preserve"> in the three ranges of wavelength was applied for 20 s as an external stimulus to the skin surface. It was assumed that the irradiation of 2000 W/m</w:t>
      </w:r>
      <w:r w:rsidRPr="00622CB6">
        <w:rPr>
          <w:vertAlign w:val="superscript"/>
        </w:rPr>
        <w:t>2</w:t>
      </w:r>
      <w:r w:rsidRPr="00622CB6">
        <w:t xml:space="preserve"> </w:t>
      </w:r>
      <w:r>
        <w:t xml:space="preserve">in the experiment </w:t>
      </w:r>
      <w:r w:rsidRPr="00622CB6">
        <w:t xml:space="preserve">included the radiation from the ambient environment, i.e., the </w:t>
      </w:r>
      <w:r w:rsidR="00DF627A">
        <w:t xml:space="preserve">radiosity </w:t>
      </w:r>
      <w:r w:rsidRPr="00622CB6">
        <w:t xml:space="preserve">from the ambient environment </w:t>
      </w:r>
      <w:r w:rsidR="00DF627A">
        <w:t xml:space="preserve">to the skin </w:t>
      </w:r>
      <w:r w:rsidRPr="00622CB6">
        <w:t>was set to 0 W/m</w:t>
      </w:r>
      <w:r w:rsidRPr="00622CB6">
        <w:rPr>
          <w:vertAlign w:val="superscript"/>
        </w:rPr>
        <w:t>2</w:t>
      </w:r>
      <w:r w:rsidRPr="00622CB6">
        <w:t>.</w:t>
      </w:r>
    </w:p>
    <w:p w14:paraId="1192AEEE" w14:textId="64CD3B71" w:rsidR="00E93D2B" w:rsidRPr="00622CB6" w:rsidRDefault="00E93D2B" w:rsidP="00E93D2B">
      <w:pPr>
        <w:pStyle w:val="TableCaption"/>
        <w:rPr>
          <w:rFonts w:eastAsia="Arial"/>
          <w:sz w:val="22"/>
          <w:szCs w:val="22"/>
        </w:rPr>
      </w:pPr>
      <w:bookmarkStart w:id="38" w:name="_Ref57898299"/>
      <w:bookmarkStart w:id="39" w:name="_Ref57898295"/>
      <w:r w:rsidRPr="00622CB6">
        <w:lastRenderedPageBreak/>
        <w:t xml:space="preserve">Table </w:t>
      </w:r>
      <w:fldSimple w:instr=" SEQ Table \* ARABIC ">
        <w:r w:rsidR="003A633B">
          <w:rPr>
            <w:noProof/>
          </w:rPr>
          <w:t>9</w:t>
        </w:r>
      </w:fldSimple>
      <w:bookmarkEnd w:id="38"/>
      <w:r w:rsidRPr="00622CB6">
        <w:t xml:space="preserve"> </w:t>
      </w:r>
      <w:r>
        <w:t xml:space="preserve">Simulation conditions for Matsui’s experiment </w:t>
      </w:r>
      <w:r w:rsidRPr="00622CB6">
        <w:fldChar w:fldCharType="begin" w:fldLock="1"/>
      </w:r>
      <w:r w:rsidR="007B2B48">
        <w:instrText>ADDIN CSL_CITATION {"citationItems":[{"id":"ITEM-1","itemData":{"author":[{"dropping-particle":"","family":"Matsui","given":"Matsunaga","non-dropping-particle":"","parse-names":false,"suffix":""},{"dropping-particle":"","family":"Tamashige","given":"Shigeyoshi","non-dropping-particle":"","parse-names":false,"suffix":""},{"dropping-particle":"","family":"Takagi","given":"Tohru","non-dropping-particle":"","parse-names":false,"suffix":""}],"container-title":"Memoirs of the Faculty of Engineering, Fukuyama University","id":"ITEM-1","issued":{"date-parts":[["1986"]]},"page":"35-43","title":"On the temperature sensation of human skin produced by infrared multiband irradiation","type":"article-journal","volume":"8"},"uris":["http://www.mendeley.com/documents/?uuid=6aa65326-ad80-48cf-aa8c-ed5e48cc0148"]}],"mendeley":{"formattedCitation":"[5]","plainTextFormattedCitation":"[5]","previouslyFormattedCitation":"[5]"},"properties":{"noteIndex":0},"schema":"https://github.com/citation-style-language/schema/raw/master/csl-citation.json"}</w:instrText>
      </w:r>
      <w:r w:rsidRPr="00622CB6">
        <w:fldChar w:fldCharType="separate"/>
      </w:r>
      <w:r w:rsidR="007B2B48" w:rsidRPr="007B2B48">
        <w:rPr>
          <w:noProof/>
        </w:rPr>
        <w:t>[5]</w:t>
      </w:r>
      <w:r w:rsidRPr="00622CB6">
        <w:fldChar w:fldCharType="end"/>
      </w:r>
      <w:r w:rsidRPr="00622CB6">
        <w:t>.</w:t>
      </w:r>
      <w:bookmarkEnd w:id="39"/>
    </w:p>
    <w:tbl>
      <w:tblPr>
        <w:tblW w:w="5000" w:type="pct"/>
        <w:jc w:val="center"/>
        <w:tblBorders>
          <w:top w:val="single" w:sz="4" w:space="0" w:color="auto"/>
          <w:bottom w:val="single" w:sz="4" w:space="0" w:color="auto"/>
        </w:tblBorders>
        <w:tblCellMar>
          <w:left w:w="99" w:type="dxa"/>
          <w:right w:w="99" w:type="dxa"/>
        </w:tblCellMar>
        <w:tblLook w:val="04A0" w:firstRow="1" w:lastRow="0" w:firstColumn="1" w:lastColumn="0" w:noHBand="0" w:noVBand="1"/>
      </w:tblPr>
      <w:tblGrid>
        <w:gridCol w:w="5041"/>
        <w:gridCol w:w="1985"/>
        <w:gridCol w:w="2612"/>
      </w:tblGrid>
      <w:tr w:rsidR="00E93D2B" w:rsidRPr="00622CB6" w14:paraId="76165E8C" w14:textId="77777777" w:rsidTr="00E300D6">
        <w:trPr>
          <w:trHeight w:val="340"/>
          <w:jc w:val="center"/>
        </w:trPr>
        <w:tc>
          <w:tcPr>
            <w:tcW w:w="2615" w:type="pct"/>
            <w:tcBorders>
              <w:top w:val="single" w:sz="8" w:space="0" w:color="auto"/>
              <w:bottom w:val="nil"/>
            </w:tcBorders>
            <w:shd w:val="clear" w:color="auto" w:fill="auto"/>
            <w:noWrap/>
            <w:vAlign w:val="center"/>
            <w:hideMark/>
          </w:tcPr>
          <w:p w14:paraId="434DAB50" w14:textId="77777777" w:rsidR="00E93D2B" w:rsidRPr="00622CB6" w:rsidRDefault="00E93D2B" w:rsidP="00E300D6">
            <w:pPr>
              <w:pStyle w:val="TableText"/>
            </w:pPr>
            <w:r w:rsidRPr="00622CB6">
              <w:t>Convective heat transfer coefficient</w:t>
            </w:r>
          </w:p>
        </w:tc>
        <w:tc>
          <w:tcPr>
            <w:tcW w:w="1030" w:type="pct"/>
            <w:tcBorders>
              <w:top w:val="single" w:sz="8" w:space="0" w:color="auto"/>
              <w:bottom w:val="nil"/>
            </w:tcBorders>
            <w:shd w:val="clear" w:color="auto" w:fill="auto"/>
            <w:noWrap/>
            <w:vAlign w:val="center"/>
            <w:hideMark/>
          </w:tcPr>
          <w:p w14:paraId="15B20783" w14:textId="77777777" w:rsidR="00E93D2B" w:rsidRPr="00622CB6" w:rsidRDefault="00E93D2B" w:rsidP="00E300D6">
            <w:pPr>
              <w:pStyle w:val="TableText"/>
            </w:pPr>
            <w:r w:rsidRPr="00622CB6">
              <w:t>[W/(m</w:t>
            </w:r>
            <w:r w:rsidRPr="00622CB6">
              <w:rPr>
                <w:vertAlign w:val="superscript"/>
              </w:rPr>
              <w:t>2</w:t>
            </w:r>
            <w:r w:rsidRPr="00622CB6">
              <w:rPr>
                <w:rFonts w:eastAsia="ＭＳ 明朝"/>
              </w:rPr>
              <w:t>･</w:t>
            </w:r>
            <w:r w:rsidRPr="00622CB6">
              <w:t>K)]</w:t>
            </w:r>
          </w:p>
        </w:tc>
        <w:tc>
          <w:tcPr>
            <w:tcW w:w="1355" w:type="pct"/>
            <w:tcBorders>
              <w:top w:val="single" w:sz="8" w:space="0" w:color="auto"/>
              <w:bottom w:val="nil"/>
            </w:tcBorders>
            <w:shd w:val="clear" w:color="auto" w:fill="auto"/>
            <w:noWrap/>
            <w:vAlign w:val="center"/>
            <w:hideMark/>
          </w:tcPr>
          <w:p w14:paraId="69D6F232" w14:textId="77777777" w:rsidR="00E93D2B" w:rsidRPr="00622CB6" w:rsidRDefault="00E93D2B" w:rsidP="00E300D6">
            <w:pPr>
              <w:pStyle w:val="TableText"/>
              <w:rPr>
                <w:rFonts w:eastAsia="Times New Roman"/>
              </w:rPr>
            </w:pPr>
            <w:r w:rsidRPr="00622CB6">
              <w:t>4.5</w:t>
            </w:r>
          </w:p>
        </w:tc>
      </w:tr>
      <w:tr w:rsidR="00E93D2B" w:rsidRPr="00622CB6" w14:paraId="215589FF" w14:textId="77777777" w:rsidTr="00E300D6">
        <w:trPr>
          <w:trHeight w:val="340"/>
          <w:jc w:val="center"/>
        </w:trPr>
        <w:tc>
          <w:tcPr>
            <w:tcW w:w="2615" w:type="pct"/>
            <w:tcBorders>
              <w:top w:val="nil"/>
              <w:bottom w:val="nil"/>
            </w:tcBorders>
            <w:shd w:val="clear" w:color="auto" w:fill="auto"/>
            <w:noWrap/>
            <w:vAlign w:val="center"/>
            <w:hideMark/>
          </w:tcPr>
          <w:p w14:paraId="533620C3" w14:textId="77777777" w:rsidR="00E93D2B" w:rsidRPr="00622CB6" w:rsidRDefault="00E93D2B" w:rsidP="00E300D6">
            <w:pPr>
              <w:pStyle w:val="TableText"/>
            </w:pPr>
            <w:r w:rsidRPr="00622CB6">
              <w:t>Boundary conditions</w:t>
            </w:r>
          </w:p>
        </w:tc>
        <w:tc>
          <w:tcPr>
            <w:tcW w:w="1030" w:type="pct"/>
            <w:tcBorders>
              <w:top w:val="nil"/>
              <w:bottom w:val="nil"/>
            </w:tcBorders>
            <w:shd w:val="clear" w:color="auto" w:fill="auto"/>
            <w:noWrap/>
            <w:vAlign w:val="center"/>
            <w:hideMark/>
          </w:tcPr>
          <w:p w14:paraId="5E93B513" w14:textId="77777777" w:rsidR="00E93D2B" w:rsidRPr="00622CB6" w:rsidRDefault="00E93D2B" w:rsidP="00E300D6">
            <w:pPr>
              <w:pStyle w:val="TableText"/>
            </w:pPr>
          </w:p>
        </w:tc>
        <w:tc>
          <w:tcPr>
            <w:tcW w:w="1355" w:type="pct"/>
            <w:tcBorders>
              <w:top w:val="nil"/>
              <w:bottom w:val="nil"/>
            </w:tcBorders>
            <w:shd w:val="clear" w:color="auto" w:fill="auto"/>
            <w:noWrap/>
            <w:vAlign w:val="center"/>
            <w:hideMark/>
          </w:tcPr>
          <w:p w14:paraId="63968ABE" w14:textId="77777777" w:rsidR="00E93D2B" w:rsidRPr="00622CB6" w:rsidRDefault="00E93D2B" w:rsidP="00E300D6">
            <w:pPr>
              <w:pStyle w:val="TableText"/>
              <w:rPr>
                <w:rFonts w:eastAsia="Times New Roman"/>
              </w:rPr>
            </w:pPr>
          </w:p>
        </w:tc>
      </w:tr>
      <w:tr w:rsidR="00E93D2B" w:rsidRPr="00622CB6" w14:paraId="486AE02E" w14:textId="77777777" w:rsidTr="00E300D6">
        <w:trPr>
          <w:trHeight w:val="340"/>
          <w:jc w:val="center"/>
        </w:trPr>
        <w:tc>
          <w:tcPr>
            <w:tcW w:w="2615" w:type="pct"/>
            <w:tcBorders>
              <w:top w:val="nil"/>
              <w:bottom w:val="nil"/>
            </w:tcBorders>
            <w:shd w:val="clear" w:color="auto" w:fill="auto"/>
            <w:noWrap/>
            <w:vAlign w:val="center"/>
            <w:hideMark/>
          </w:tcPr>
          <w:p w14:paraId="699BAF7C" w14:textId="77777777" w:rsidR="00E93D2B" w:rsidRPr="00622CB6" w:rsidRDefault="00E93D2B" w:rsidP="00E93D2B">
            <w:pPr>
              <w:pStyle w:val="TableText"/>
              <w:numPr>
                <w:ilvl w:val="0"/>
                <w:numId w:val="29"/>
              </w:numPr>
            </w:pPr>
            <w:r w:rsidRPr="00622CB6">
              <w:t>Core temperature</w:t>
            </w:r>
          </w:p>
        </w:tc>
        <w:tc>
          <w:tcPr>
            <w:tcW w:w="1030" w:type="pct"/>
            <w:tcBorders>
              <w:top w:val="nil"/>
              <w:bottom w:val="nil"/>
            </w:tcBorders>
            <w:shd w:val="clear" w:color="auto" w:fill="auto"/>
            <w:noWrap/>
            <w:vAlign w:val="center"/>
            <w:hideMark/>
          </w:tcPr>
          <w:p w14:paraId="14A81C90" w14:textId="77777777" w:rsidR="00E93D2B" w:rsidRPr="00622CB6" w:rsidRDefault="00E93D2B" w:rsidP="00E300D6">
            <w:pPr>
              <w:pStyle w:val="TableText"/>
            </w:pPr>
            <w:r w:rsidRPr="00622CB6">
              <w:t>[</w:t>
            </w:r>
            <w:r w:rsidRPr="00622CB6">
              <w:rPr>
                <w:rFonts w:eastAsiaTheme="minorHAnsi"/>
              </w:rPr>
              <w:t>°C</w:t>
            </w:r>
            <w:r w:rsidRPr="00622CB6">
              <w:t>]</w:t>
            </w:r>
          </w:p>
        </w:tc>
        <w:tc>
          <w:tcPr>
            <w:tcW w:w="1355" w:type="pct"/>
            <w:tcBorders>
              <w:top w:val="nil"/>
              <w:bottom w:val="nil"/>
            </w:tcBorders>
            <w:shd w:val="clear" w:color="auto" w:fill="auto"/>
            <w:noWrap/>
            <w:vAlign w:val="center"/>
            <w:hideMark/>
          </w:tcPr>
          <w:p w14:paraId="105C851A" w14:textId="77777777" w:rsidR="00E93D2B" w:rsidRPr="00622CB6" w:rsidRDefault="00E93D2B" w:rsidP="00E300D6">
            <w:pPr>
              <w:pStyle w:val="TableText"/>
            </w:pPr>
            <w:r w:rsidRPr="00622CB6">
              <w:t>3</w:t>
            </w:r>
            <w:r>
              <w:t>2</w:t>
            </w:r>
            <w:r w:rsidRPr="00622CB6">
              <w:t>.</w:t>
            </w:r>
            <w:r>
              <w:t>5</w:t>
            </w:r>
          </w:p>
        </w:tc>
      </w:tr>
      <w:tr w:rsidR="00E93D2B" w:rsidRPr="00622CB6" w14:paraId="398DDE67" w14:textId="77777777" w:rsidTr="00E300D6">
        <w:trPr>
          <w:trHeight w:val="340"/>
          <w:jc w:val="center"/>
        </w:trPr>
        <w:tc>
          <w:tcPr>
            <w:tcW w:w="2615" w:type="pct"/>
            <w:tcBorders>
              <w:top w:val="nil"/>
              <w:bottom w:val="nil"/>
            </w:tcBorders>
            <w:shd w:val="clear" w:color="auto" w:fill="auto"/>
            <w:noWrap/>
            <w:vAlign w:val="center"/>
            <w:hideMark/>
          </w:tcPr>
          <w:p w14:paraId="47272538" w14:textId="77777777" w:rsidR="00E93D2B" w:rsidRPr="00622CB6" w:rsidRDefault="00E93D2B" w:rsidP="00E93D2B">
            <w:pPr>
              <w:pStyle w:val="TableText"/>
              <w:numPr>
                <w:ilvl w:val="0"/>
                <w:numId w:val="29"/>
              </w:numPr>
            </w:pPr>
            <w:r w:rsidRPr="00622CB6">
              <w:t>Air temperature</w:t>
            </w:r>
          </w:p>
        </w:tc>
        <w:tc>
          <w:tcPr>
            <w:tcW w:w="1030" w:type="pct"/>
            <w:tcBorders>
              <w:top w:val="nil"/>
              <w:bottom w:val="nil"/>
            </w:tcBorders>
            <w:shd w:val="clear" w:color="auto" w:fill="auto"/>
            <w:noWrap/>
            <w:vAlign w:val="center"/>
            <w:hideMark/>
          </w:tcPr>
          <w:p w14:paraId="43CBAD62" w14:textId="77777777" w:rsidR="00E93D2B" w:rsidRPr="00622CB6" w:rsidRDefault="00E93D2B" w:rsidP="00E300D6">
            <w:pPr>
              <w:pStyle w:val="TableText"/>
            </w:pPr>
            <w:r w:rsidRPr="00622CB6">
              <w:t>[</w:t>
            </w:r>
            <w:r w:rsidRPr="00622CB6">
              <w:rPr>
                <w:rFonts w:eastAsiaTheme="minorHAnsi"/>
              </w:rPr>
              <w:t>°C</w:t>
            </w:r>
            <w:r w:rsidRPr="00622CB6">
              <w:t>]</w:t>
            </w:r>
          </w:p>
        </w:tc>
        <w:tc>
          <w:tcPr>
            <w:tcW w:w="1355" w:type="pct"/>
            <w:tcBorders>
              <w:top w:val="nil"/>
              <w:bottom w:val="nil"/>
            </w:tcBorders>
            <w:shd w:val="clear" w:color="auto" w:fill="auto"/>
            <w:noWrap/>
            <w:vAlign w:val="center"/>
            <w:hideMark/>
          </w:tcPr>
          <w:p w14:paraId="77C772D9" w14:textId="77777777" w:rsidR="00E93D2B" w:rsidRPr="00622CB6" w:rsidRDefault="00E93D2B" w:rsidP="00E300D6">
            <w:pPr>
              <w:pStyle w:val="TableText"/>
            </w:pPr>
            <w:r w:rsidRPr="00622CB6">
              <w:t>19.5</w:t>
            </w:r>
          </w:p>
        </w:tc>
      </w:tr>
      <w:tr w:rsidR="00E93D2B" w:rsidRPr="00622CB6" w14:paraId="39D2A055" w14:textId="77777777" w:rsidTr="00E300D6">
        <w:trPr>
          <w:trHeight w:val="340"/>
          <w:jc w:val="center"/>
        </w:trPr>
        <w:tc>
          <w:tcPr>
            <w:tcW w:w="2615" w:type="pct"/>
            <w:tcBorders>
              <w:top w:val="nil"/>
              <w:bottom w:val="nil"/>
            </w:tcBorders>
            <w:shd w:val="clear" w:color="auto" w:fill="auto"/>
            <w:noWrap/>
            <w:vAlign w:val="center"/>
            <w:hideMark/>
          </w:tcPr>
          <w:p w14:paraId="1299DABB" w14:textId="77777777" w:rsidR="00E93D2B" w:rsidRPr="00622CB6" w:rsidRDefault="00E93D2B" w:rsidP="00E300D6">
            <w:pPr>
              <w:pStyle w:val="TableText"/>
            </w:pPr>
            <w:r w:rsidRPr="00622CB6">
              <w:t>Spectral skin properties</w:t>
            </w:r>
          </w:p>
        </w:tc>
        <w:tc>
          <w:tcPr>
            <w:tcW w:w="1030" w:type="pct"/>
            <w:tcBorders>
              <w:top w:val="nil"/>
              <w:bottom w:val="nil"/>
            </w:tcBorders>
            <w:shd w:val="clear" w:color="auto" w:fill="auto"/>
            <w:noWrap/>
            <w:vAlign w:val="center"/>
            <w:hideMark/>
          </w:tcPr>
          <w:p w14:paraId="3368EC16" w14:textId="77777777" w:rsidR="00E93D2B" w:rsidRPr="00622CB6" w:rsidRDefault="00E93D2B" w:rsidP="00E300D6">
            <w:pPr>
              <w:pStyle w:val="TableText"/>
            </w:pPr>
          </w:p>
        </w:tc>
        <w:tc>
          <w:tcPr>
            <w:tcW w:w="1355" w:type="pct"/>
            <w:tcBorders>
              <w:top w:val="nil"/>
              <w:bottom w:val="nil"/>
            </w:tcBorders>
            <w:shd w:val="clear" w:color="auto" w:fill="auto"/>
            <w:noWrap/>
            <w:vAlign w:val="center"/>
            <w:hideMark/>
          </w:tcPr>
          <w:p w14:paraId="5B35CBA7" w14:textId="0DE14D3B" w:rsidR="00E93D2B" w:rsidRPr="00622CB6" w:rsidRDefault="00E93D2B" w:rsidP="00E300D6">
            <w:pPr>
              <w:pStyle w:val="TableText"/>
              <w:rPr>
                <w:rFonts w:eastAsia="Times New Roman"/>
              </w:rPr>
            </w:pPr>
            <w:r w:rsidRPr="00622CB6">
              <w:t xml:space="preserve">See </w:t>
            </w:r>
            <w:r>
              <w:fldChar w:fldCharType="begin"/>
            </w:r>
            <w:r>
              <w:instrText xml:space="preserve"> REF _Ref152151974 \h </w:instrText>
            </w:r>
            <w:r>
              <w:fldChar w:fldCharType="separate"/>
            </w:r>
            <w:r w:rsidR="003A633B" w:rsidRPr="00622CB6">
              <w:t xml:space="preserve">Fig. </w:t>
            </w:r>
            <w:r w:rsidR="003A633B">
              <w:rPr>
                <w:noProof/>
              </w:rPr>
              <w:t>7</w:t>
            </w:r>
            <w:r>
              <w:fldChar w:fldCharType="end"/>
            </w:r>
          </w:p>
        </w:tc>
      </w:tr>
      <w:tr w:rsidR="00E93D2B" w:rsidRPr="00622CB6" w14:paraId="3D9F16E4" w14:textId="77777777" w:rsidTr="00E300D6">
        <w:trPr>
          <w:trHeight w:val="340"/>
          <w:jc w:val="center"/>
        </w:trPr>
        <w:tc>
          <w:tcPr>
            <w:tcW w:w="2615" w:type="pct"/>
            <w:tcBorders>
              <w:top w:val="nil"/>
              <w:bottom w:val="nil"/>
            </w:tcBorders>
            <w:shd w:val="clear" w:color="auto" w:fill="auto"/>
            <w:noWrap/>
            <w:vAlign w:val="center"/>
            <w:hideMark/>
          </w:tcPr>
          <w:p w14:paraId="605DAE79" w14:textId="77777777" w:rsidR="00E93D2B" w:rsidRPr="00622CB6" w:rsidRDefault="00E93D2B" w:rsidP="00E300D6">
            <w:pPr>
              <w:pStyle w:val="TableText"/>
            </w:pPr>
            <w:r w:rsidRPr="00622CB6">
              <w:t>Irradiation condition</w:t>
            </w:r>
          </w:p>
        </w:tc>
        <w:tc>
          <w:tcPr>
            <w:tcW w:w="1030" w:type="pct"/>
            <w:tcBorders>
              <w:top w:val="nil"/>
              <w:bottom w:val="nil"/>
            </w:tcBorders>
            <w:shd w:val="clear" w:color="auto" w:fill="auto"/>
            <w:noWrap/>
            <w:vAlign w:val="center"/>
            <w:hideMark/>
          </w:tcPr>
          <w:p w14:paraId="04FB50BF" w14:textId="77777777" w:rsidR="00E93D2B" w:rsidRPr="00622CB6" w:rsidRDefault="00E93D2B" w:rsidP="00E300D6">
            <w:pPr>
              <w:pStyle w:val="TableText"/>
            </w:pPr>
          </w:p>
        </w:tc>
        <w:tc>
          <w:tcPr>
            <w:tcW w:w="1355" w:type="pct"/>
            <w:tcBorders>
              <w:top w:val="nil"/>
              <w:bottom w:val="nil"/>
            </w:tcBorders>
            <w:shd w:val="clear" w:color="auto" w:fill="auto"/>
            <w:noWrap/>
            <w:vAlign w:val="center"/>
            <w:hideMark/>
          </w:tcPr>
          <w:p w14:paraId="38555B5F" w14:textId="77777777" w:rsidR="00E93D2B" w:rsidRPr="00622CB6" w:rsidRDefault="00E93D2B" w:rsidP="00E300D6">
            <w:pPr>
              <w:pStyle w:val="TableText"/>
            </w:pPr>
          </w:p>
        </w:tc>
      </w:tr>
      <w:tr w:rsidR="00E93D2B" w:rsidRPr="00622CB6" w14:paraId="4046A4F5" w14:textId="77777777" w:rsidTr="00E300D6">
        <w:trPr>
          <w:trHeight w:val="340"/>
          <w:jc w:val="center"/>
        </w:trPr>
        <w:tc>
          <w:tcPr>
            <w:tcW w:w="2615" w:type="pct"/>
            <w:tcBorders>
              <w:top w:val="nil"/>
              <w:bottom w:val="nil"/>
            </w:tcBorders>
            <w:shd w:val="clear" w:color="auto" w:fill="auto"/>
            <w:noWrap/>
            <w:vAlign w:val="center"/>
          </w:tcPr>
          <w:p w14:paraId="1B3DF854" w14:textId="77777777" w:rsidR="00E93D2B" w:rsidRPr="00622CB6" w:rsidRDefault="00E93D2B" w:rsidP="00E93D2B">
            <w:pPr>
              <w:pStyle w:val="TableText"/>
              <w:numPr>
                <w:ilvl w:val="0"/>
                <w:numId w:val="29"/>
              </w:numPr>
            </w:pPr>
            <w:r w:rsidRPr="00622CB6">
              <w:t>I</w:t>
            </w:r>
            <w:r>
              <w:t>rradiance</w:t>
            </w:r>
          </w:p>
        </w:tc>
        <w:tc>
          <w:tcPr>
            <w:tcW w:w="1030" w:type="pct"/>
            <w:tcBorders>
              <w:top w:val="nil"/>
              <w:bottom w:val="nil"/>
            </w:tcBorders>
            <w:shd w:val="clear" w:color="auto" w:fill="auto"/>
            <w:noWrap/>
            <w:vAlign w:val="center"/>
          </w:tcPr>
          <w:p w14:paraId="336C7DA4" w14:textId="77777777" w:rsidR="00E93D2B" w:rsidRPr="00622CB6" w:rsidRDefault="00E93D2B" w:rsidP="00E300D6">
            <w:pPr>
              <w:pStyle w:val="TableText"/>
            </w:pPr>
            <w:r w:rsidRPr="00622CB6">
              <w:t>[W/m</w:t>
            </w:r>
            <w:r w:rsidRPr="00622CB6">
              <w:rPr>
                <w:vertAlign w:val="superscript"/>
              </w:rPr>
              <w:t>2</w:t>
            </w:r>
            <w:r w:rsidRPr="00622CB6">
              <w:t>]</w:t>
            </w:r>
          </w:p>
        </w:tc>
        <w:tc>
          <w:tcPr>
            <w:tcW w:w="1355" w:type="pct"/>
            <w:tcBorders>
              <w:top w:val="nil"/>
              <w:bottom w:val="nil"/>
            </w:tcBorders>
            <w:shd w:val="clear" w:color="auto" w:fill="auto"/>
            <w:noWrap/>
            <w:vAlign w:val="center"/>
          </w:tcPr>
          <w:p w14:paraId="641CCF39" w14:textId="77777777" w:rsidR="00E93D2B" w:rsidRPr="00622CB6" w:rsidRDefault="00E93D2B" w:rsidP="00E300D6">
            <w:pPr>
              <w:pStyle w:val="TableText"/>
              <w:rPr>
                <w:rFonts w:eastAsia="游明朝"/>
              </w:rPr>
            </w:pPr>
            <w:r w:rsidRPr="00622CB6">
              <w:rPr>
                <w:rFonts w:eastAsia="游明朝"/>
              </w:rPr>
              <w:t>2000</w:t>
            </w:r>
          </w:p>
        </w:tc>
      </w:tr>
      <w:tr w:rsidR="00E93D2B" w:rsidRPr="00622CB6" w14:paraId="7AE5F30B" w14:textId="77777777" w:rsidTr="00E300D6">
        <w:trPr>
          <w:trHeight w:val="340"/>
          <w:jc w:val="center"/>
        </w:trPr>
        <w:tc>
          <w:tcPr>
            <w:tcW w:w="2615" w:type="pct"/>
            <w:tcBorders>
              <w:top w:val="nil"/>
              <w:bottom w:val="single" w:sz="8" w:space="0" w:color="auto"/>
            </w:tcBorders>
            <w:shd w:val="clear" w:color="auto" w:fill="auto"/>
            <w:noWrap/>
            <w:vAlign w:val="center"/>
          </w:tcPr>
          <w:p w14:paraId="71333061" w14:textId="77777777" w:rsidR="00E93D2B" w:rsidRPr="00622CB6" w:rsidRDefault="00E93D2B" w:rsidP="00E93D2B">
            <w:pPr>
              <w:pStyle w:val="TableText"/>
              <w:numPr>
                <w:ilvl w:val="0"/>
                <w:numId w:val="29"/>
              </w:numPr>
            </w:pPr>
            <w:r w:rsidRPr="00622CB6">
              <w:t xml:space="preserve">Spectral </w:t>
            </w:r>
            <w:r>
              <w:t>irradiance</w:t>
            </w:r>
          </w:p>
        </w:tc>
        <w:tc>
          <w:tcPr>
            <w:tcW w:w="1030" w:type="pct"/>
            <w:tcBorders>
              <w:top w:val="nil"/>
              <w:bottom w:val="single" w:sz="8" w:space="0" w:color="auto"/>
            </w:tcBorders>
            <w:shd w:val="clear" w:color="auto" w:fill="auto"/>
            <w:noWrap/>
            <w:vAlign w:val="center"/>
          </w:tcPr>
          <w:p w14:paraId="53D3F039" w14:textId="77777777" w:rsidR="00E93D2B" w:rsidRPr="00622CB6" w:rsidRDefault="00E93D2B" w:rsidP="00E300D6">
            <w:pPr>
              <w:pStyle w:val="TableText"/>
            </w:pPr>
            <w:r w:rsidRPr="00622CB6">
              <w:t>[W/(m</w:t>
            </w:r>
            <w:r w:rsidRPr="00622CB6">
              <w:rPr>
                <w:vertAlign w:val="superscript"/>
              </w:rPr>
              <w:t>2</w:t>
            </w:r>
            <w:r w:rsidRPr="00622CB6">
              <w:rPr>
                <w:rFonts w:eastAsia="ＭＳ 明朝"/>
              </w:rPr>
              <w:t>･</w:t>
            </w:r>
            <w:r w:rsidRPr="00622CB6">
              <w:rPr>
                <w:rFonts w:eastAsiaTheme="minorHAnsi"/>
              </w:rPr>
              <w:t>µ</w:t>
            </w:r>
            <w:r w:rsidRPr="00622CB6">
              <w:t>m)]</w:t>
            </w:r>
          </w:p>
        </w:tc>
        <w:tc>
          <w:tcPr>
            <w:tcW w:w="1355" w:type="pct"/>
            <w:tcBorders>
              <w:top w:val="nil"/>
              <w:bottom w:val="single" w:sz="8" w:space="0" w:color="auto"/>
            </w:tcBorders>
            <w:shd w:val="clear" w:color="auto" w:fill="auto"/>
            <w:noWrap/>
            <w:vAlign w:val="center"/>
          </w:tcPr>
          <w:p w14:paraId="04B3A5A2" w14:textId="75C0A981" w:rsidR="00E93D2B" w:rsidRPr="00622CB6" w:rsidRDefault="00E93D2B" w:rsidP="00E300D6">
            <w:pPr>
              <w:pStyle w:val="TableText"/>
            </w:pPr>
            <w:r w:rsidRPr="00622CB6">
              <w:t xml:space="preserve">See </w:t>
            </w:r>
            <w:r>
              <w:fldChar w:fldCharType="begin"/>
            </w:r>
            <w:r>
              <w:instrText xml:space="preserve"> REF _Ref152075842 \h </w:instrText>
            </w:r>
            <w:r>
              <w:fldChar w:fldCharType="separate"/>
            </w:r>
            <w:r w:rsidR="003A633B" w:rsidRPr="00622CB6">
              <w:t xml:space="preserve">Fig. </w:t>
            </w:r>
            <w:r w:rsidR="003A633B">
              <w:rPr>
                <w:noProof/>
              </w:rPr>
              <w:t>12</w:t>
            </w:r>
            <w:r>
              <w:fldChar w:fldCharType="end"/>
            </w:r>
          </w:p>
        </w:tc>
      </w:tr>
    </w:tbl>
    <w:p w14:paraId="62A9D9DD" w14:textId="77777777" w:rsidR="00E93D2B" w:rsidRPr="00756030" w:rsidRDefault="00E93D2B" w:rsidP="00E93D2B">
      <w:pPr>
        <w:pStyle w:val="Heading3"/>
      </w:pPr>
      <w:r w:rsidRPr="00756030">
        <w:t>Simulation results</w:t>
      </w:r>
    </w:p>
    <w:p w14:paraId="2917F0A4" w14:textId="5E676F39" w:rsidR="00E93D2B" w:rsidRPr="00622CB6" w:rsidRDefault="00E93D2B" w:rsidP="00E93D2B">
      <w:pPr>
        <w:pStyle w:val="BodyText"/>
      </w:pPr>
      <w:r>
        <w:fldChar w:fldCharType="begin"/>
      </w:r>
      <w:r>
        <w:instrText xml:space="preserve"> REF _Ref151572969 \h </w:instrText>
      </w:r>
      <w:r>
        <w:fldChar w:fldCharType="separate"/>
      </w:r>
      <w:r w:rsidR="003A633B" w:rsidRPr="00622CB6">
        <w:t xml:space="preserve">Fig. </w:t>
      </w:r>
      <w:r w:rsidR="003A633B">
        <w:rPr>
          <w:noProof/>
        </w:rPr>
        <w:t>13</w:t>
      </w:r>
      <w:r>
        <w:fldChar w:fldCharType="end"/>
      </w:r>
      <w:r w:rsidRPr="00622CB6">
        <w:t xml:space="preserve"> shows the simulation results. </w:t>
      </w:r>
      <w:r>
        <w:t xml:space="preserve">As shown in </w:t>
      </w:r>
      <w:r>
        <w:fldChar w:fldCharType="begin"/>
      </w:r>
      <w:r>
        <w:instrText xml:space="preserve"> REF _Ref151572969 \h </w:instrText>
      </w:r>
      <w:r>
        <w:fldChar w:fldCharType="separate"/>
      </w:r>
      <w:r w:rsidR="003A633B" w:rsidRPr="00622CB6">
        <w:t xml:space="preserve">Fig. </w:t>
      </w:r>
      <w:r w:rsidR="003A633B">
        <w:rPr>
          <w:noProof/>
        </w:rPr>
        <w:t>13</w:t>
      </w:r>
      <w:r>
        <w:fldChar w:fldCharType="end"/>
      </w:r>
      <w:r>
        <w:t xml:space="preserve">a and </w:t>
      </w:r>
      <w:r>
        <w:fldChar w:fldCharType="begin"/>
      </w:r>
      <w:r>
        <w:instrText xml:space="preserve"> REF _Ref151572969 \h </w:instrText>
      </w:r>
      <w:r>
        <w:fldChar w:fldCharType="separate"/>
      </w:r>
      <w:r w:rsidR="003A633B" w:rsidRPr="00622CB6">
        <w:t xml:space="preserve">Fig. </w:t>
      </w:r>
      <w:r w:rsidR="003A633B">
        <w:rPr>
          <w:noProof/>
        </w:rPr>
        <w:t>13</w:t>
      </w:r>
      <w:r>
        <w:fldChar w:fldCharType="end"/>
      </w:r>
      <w:r>
        <w:t xml:space="preserve">b, near- to mid-infrared </w:t>
      </w:r>
      <w:r w:rsidRPr="00622CB6">
        <w:t xml:space="preserve">radiation (0.72–2.7 μm) is reflected </w:t>
      </w:r>
      <w:r>
        <w:t xml:space="preserve">more at </w:t>
      </w:r>
      <w:r w:rsidRPr="00622CB6">
        <w:t xml:space="preserve">the skin surface and is transmitted deeper into the skin than the radiation in other ranges of wavelength, </w:t>
      </w:r>
      <w:r>
        <w:t xml:space="preserve">so </w:t>
      </w:r>
      <w:r w:rsidRPr="00622CB6">
        <w:t xml:space="preserve">it stimulates the warm receptors located 0.5 mm below the skin surface to a lesser extent. In contrast, </w:t>
      </w:r>
      <w:r>
        <w:t xml:space="preserve">mid- to far-infrared </w:t>
      </w:r>
      <w:r w:rsidRPr="00622CB6">
        <w:t xml:space="preserve">radiation (1.5–4.8 μm) and </w:t>
      </w:r>
      <w:r>
        <w:t xml:space="preserve">far-infrared </w:t>
      </w:r>
      <w:r w:rsidRPr="00622CB6">
        <w:t>radiation (6</w:t>
      </w:r>
      <w:r>
        <w:t>.0</w:t>
      </w:r>
      <w:r w:rsidRPr="00622CB6">
        <w:t>–20</w:t>
      </w:r>
      <w:r>
        <w:t>.0</w:t>
      </w:r>
      <w:r w:rsidRPr="00622CB6">
        <w:t xml:space="preserve"> μm</w:t>
      </w:r>
      <w:r>
        <w:t xml:space="preserve">) </w:t>
      </w:r>
      <w:r w:rsidRPr="00622CB6">
        <w:t xml:space="preserve">have </w:t>
      </w:r>
      <w:r>
        <w:t xml:space="preserve">a </w:t>
      </w:r>
      <w:r w:rsidRPr="00622CB6">
        <w:t xml:space="preserve">high heating effect near the warm receptors because most of the radiation is absorbed near the skin surface due to the skin spectral properties. Therefore, as shown in </w:t>
      </w:r>
      <w:r>
        <w:fldChar w:fldCharType="begin"/>
      </w:r>
      <w:r>
        <w:instrText xml:space="preserve"> REF _Ref151572969 \h </w:instrText>
      </w:r>
      <w:r>
        <w:fldChar w:fldCharType="separate"/>
      </w:r>
      <w:r w:rsidR="003A633B" w:rsidRPr="00622CB6">
        <w:t xml:space="preserve">Fig. </w:t>
      </w:r>
      <w:r w:rsidR="003A633B">
        <w:rPr>
          <w:noProof/>
        </w:rPr>
        <w:t>13</w:t>
      </w:r>
      <w:r>
        <w:fldChar w:fldCharType="end"/>
      </w:r>
      <w:r>
        <w:t xml:space="preserve">c and </w:t>
      </w:r>
      <w:r>
        <w:fldChar w:fldCharType="begin"/>
      </w:r>
      <w:r>
        <w:instrText xml:space="preserve"> REF _Ref151572969 \h </w:instrText>
      </w:r>
      <w:r>
        <w:fldChar w:fldCharType="separate"/>
      </w:r>
      <w:r w:rsidR="003A633B" w:rsidRPr="00622CB6">
        <w:t xml:space="preserve">Fig. </w:t>
      </w:r>
      <w:r w:rsidR="003A633B">
        <w:rPr>
          <w:noProof/>
        </w:rPr>
        <w:t>13</w:t>
      </w:r>
      <w:r>
        <w:fldChar w:fldCharType="end"/>
      </w:r>
      <w:r>
        <w:t>d</w:t>
      </w:r>
      <w:r w:rsidRPr="00622CB6">
        <w:t>,</w:t>
      </w:r>
      <w:r>
        <w:t xml:space="preserve"> </w:t>
      </w:r>
      <w:r w:rsidRPr="0051496E">
        <w:t>the time series of the warm receptor temperature and the impulse frequency increase in the order of near- to mid-infrared radiation (0.72–2.7 μm), mid- to far-infrared radiation (1.5–4.8 μm), and far-infrared radiation (6.0–20.0 μm)</w:t>
      </w:r>
      <w:r w:rsidRPr="00622CB6">
        <w:t xml:space="preserve">. The slight difference between </w:t>
      </w:r>
      <w:r>
        <w:t xml:space="preserve">mid- to far-infrared </w:t>
      </w:r>
      <w:r w:rsidRPr="00622CB6">
        <w:t xml:space="preserve">radiation (1.5–4.8 μm) and </w:t>
      </w:r>
      <w:r>
        <w:t xml:space="preserve">far-infrared </w:t>
      </w:r>
      <w:r w:rsidRPr="00622CB6">
        <w:t>radiation (</w:t>
      </w:r>
      <w:r>
        <w:t>6.0–20.0</w:t>
      </w:r>
      <w:r w:rsidRPr="00622CB6">
        <w:t xml:space="preserve"> μm</w:t>
      </w:r>
      <w:r>
        <w:t>)</w:t>
      </w:r>
      <w:r w:rsidRPr="00622CB6">
        <w:t xml:space="preserve"> is due to the spectral properties of the skin: </w:t>
      </w:r>
      <w:r>
        <w:t xml:space="preserve">mid- to far-infrared </w:t>
      </w:r>
      <w:r w:rsidRPr="00622CB6">
        <w:t xml:space="preserve">radiation (1.5–4.8 μm) is slightly reflected at the wavelength of approximately 2 μm, whereas </w:t>
      </w:r>
      <w:r>
        <w:t xml:space="preserve">far-infrared </w:t>
      </w:r>
      <w:r w:rsidRPr="00622CB6">
        <w:t>radiation (</w:t>
      </w:r>
      <w:r>
        <w:t>6.0–20.0</w:t>
      </w:r>
      <w:r w:rsidRPr="00622CB6">
        <w:t xml:space="preserve"> μm</w:t>
      </w:r>
      <w:r>
        <w:t>)</w:t>
      </w:r>
      <w:r w:rsidRPr="00622CB6">
        <w:t xml:space="preserve"> is almost entirely absorbed near the skin surface.</w:t>
      </w:r>
    </w:p>
    <w:bookmarkStart w:id="40" w:name="_Hlk74929399"/>
    <w:p w14:paraId="16779900" w14:textId="6A6E943B" w:rsidR="00E93D2B" w:rsidRDefault="00E93D2B" w:rsidP="00E93D2B">
      <w:pPr>
        <w:pStyle w:val="BodyText"/>
      </w:pPr>
      <w:r>
        <w:fldChar w:fldCharType="begin"/>
      </w:r>
      <w:r>
        <w:instrText xml:space="preserve"> REF _Ref151572983 \h </w:instrText>
      </w:r>
      <w:r>
        <w:fldChar w:fldCharType="separate"/>
      </w:r>
      <w:r w:rsidR="003A633B" w:rsidRPr="00622CB6">
        <w:t xml:space="preserve">Table </w:t>
      </w:r>
      <w:r w:rsidR="003A633B">
        <w:rPr>
          <w:noProof/>
        </w:rPr>
        <w:t>10</w:t>
      </w:r>
      <w:r>
        <w:fldChar w:fldCharType="end"/>
      </w:r>
      <w:bookmarkEnd w:id="40"/>
      <w:r w:rsidRPr="00622CB6">
        <w:t xml:space="preserve"> lists the</w:t>
      </w:r>
      <w:r w:rsidRPr="00F50579">
        <w:t xml:space="preserve"> </w:t>
      </w:r>
      <w:r>
        <w:t xml:space="preserve">predicted </w:t>
      </w:r>
      <w:r w:rsidRPr="00F50579">
        <w:t>PSI value</w:t>
      </w:r>
      <w:r>
        <w:t>s</w:t>
      </w:r>
      <w:r w:rsidRPr="00F50579">
        <w:t xml:space="preserve"> and </w:t>
      </w:r>
      <w:r>
        <w:t>their</w:t>
      </w:r>
      <w:r w:rsidRPr="00F50579">
        <w:t xml:space="preserve"> ratio</w:t>
      </w:r>
      <w:r>
        <w:t>s</w:t>
      </w:r>
      <w:r w:rsidRPr="00F50579">
        <w:t xml:space="preserve"> in each wavelength range</w:t>
      </w:r>
      <w:r w:rsidRPr="00622CB6">
        <w:t xml:space="preserve">. The result in each wavelength range is organized in terms of the </w:t>
      </w:r>
      <w:r w:rsidR="00CC0AD2">
        <w:t xml:space="preserve">PSI </w:t>
      </w:r>
      <w:r w:rsidRPr="00622CB6">
        <w:t>ratio irradiated with</w:t>
      </w:r>
      <w:r w:rsidRPr="00E35DF9">
        <w:t xml:space="preserve"> </w:t>
      </w:r>
      <w:r>
        <w:t xml:space="preserve">far-infrared </w:t>
      </w:r>
      <w:r w:rsidRPr="00622CB6">
        <w:t>radiation (</w:t>
      </w:r>
      <w:r>
        <w:t>6.0–20.0</w:t>
      </w:r>
      <w:r w:rsidRPr="00622CB6">
        <w:t xml:space="preserve"> μm</w:t>
      </w:r>
      <w:r>
        <w:t>)</w:t>
      </w:r>
      <w:r w:rsidRPr="00622CB6">
        <w:t>, which equals 1.00. The PSI ratio for the radiation in each wavelength range is 0.</w:t>
      </w:r>
      <w:r w:rsidR="00FC5299">
        <w:t>70</w:t>
      </w:r>
      <w:r w:rsidRPr="00622CB6">
        <w:t xml:space="preserve"> (</w:t>
      </w:r>
      <w:r>
        <w:t>near- to mid-infrared [</w:t>
      </w:r>
      <w:r w:rsidRPr="00622CB6">
        <w:t>0.72–2.7 μm</w:t>
      </w:r>
      <w:r>
        <w:t>]</w:t>
      </w:r>
      <w:r w:rsidRPr="00622CB6">
        <w:t>): 0.99 (</w:t>
      </w:r>
      <w:r>
        <w:t>mid- to far-infrared [</w:t>
      </w:r>
      <w:r w:rsidRPr="00622CB6">
        <w:t>1.5–4.8 μm</w:t>
      </w:r>
      <w:r>
        <w:t>]</w:t>
      </w:r>
      <w:r w:rsidRPr="00622CB6">
        <w:t>): 1.00 (</w:t>
      </w:r>
      <w:r>
        <w:t>far-infrared [6.0–20.0</w:t>
      </w:r>
      <w:r w:rsidRPr="00622CB6">
        <w:t xml:space="preserve"> μm</w:t>
      </w:r>
      <w:r>
        <w:t>]</w:t>
      </w:r>
      <w:r w:rsidRPr="00622CB6">
        <w:t>). These results quantitatively correspond to the experimental results</w:t>
      </w:r>
      <w:r w:rsidR="00A14B9D">
        <w:t xml:space="preserve"> </w:t>
      </w:r>
      <w:r w:rsidR="00A14B9D" w:rsidRPr="00622CB6">
        <w:fldChar w:fldCharType="begin" w:fldLock="1"/>
      </w:r>
      <w:r w:rsidR="00A14B9D">
        <w:instrText>ADDIN CSL_CITATION {"citationItems":[{"id":"ITEM-1","itemData":{"author":[{"dropping-particle":"","family":"Matsui","given":"Matsunaga","non-dropping-particle":"","parse-names":false,"suffix":""},{"dropping-particle":"","family":"Tamashige","given":"Shigeyoshi","non-dropping-particle":"","parse-names":false,"suffix":""},{"dropping-particle":"","family":"Takagi","given":"Tohru","non-dropping-particle":"","parse-names":false,"suffix":""}],"container-title":"Memoirs of the Faculty of Engineering, Fukuyama University","id":"ITEM-1","issued":{"date-parts":[["1986"]]},"page":"35-43","title":"On the temperature sensation of human skin produced by infrared multiband irradiation","type":"article-journal","volume":"8"},"uris":["http://www.mendeley.com/documents/?uuid=6aa65326-ad80-48cf-aa8c-ed5e48cc0148"]}],"mendeley":{"formattedCitation":"[5]","plainTextFormattedCitation":"[5]","previouslyFormattedCitation":"[5]"},"properties":{"noteIndex":0},"schema":"https://github.com/citation-style-language/schema/raw/master/csl-citation.json"}</w:instrText>
      </w:r>
      <w:r w:rsidR="00A14B9D" w:rsidRPr="00622CB6">
        <w:fldChar w:fldCharType="separate"/>
      </w:r>
      <w:r w:rsidR="00A14B9D" w:rsidRPr="007B2B48">
        <w:rPr>
          <w:noProof/>
        </w:rPr>
        <w:t>[5]</w:t>
      </w:r>
      <w:r w:rsidR="00A14B9D" w:rsidRPr="00622CB6">
        <w:fldChar w:fldCharType="end"/>
      </w:r>
      <w:r w:rsidRPr="00622CB6">
        <w:t xml:space="preserve">: mid-infrared and far-infrared </w:t>
      </w:r>
      <w:r>
        <w:t>radiation</w:t>
      </w:r>
      <w:r w:rsidRPr="00622CB6">
        <w:t xml:space="preserve"> at wavelengths above 2 μm cause </w:t>
      </w:r>
      <w:r w:rsidR="00CC0AD2">
        <w:t xml:space="preserve">a </w:t>
      </w:r>
      <w:r w:rsidRPr="00622CB6">
        <w:t xml:space="preserve">warmer thermal sensation on the skin than near-infrared radiation at wavelengths below 2 μm, </w:t>
      </w:r>
      <w:r w:rsidRPr="0051496E">
        <w:t xml:space="preserve">although there is no significant difference in thermal sensation caused by mid-infrared and far-infrared radiation at wavelengths above 2 μm. </w:t>
      </w:r>
    </w:p>
    <w:p w14:paraId="05354B2D" w14:textId="3225A185" w:rsidR="00E93D2B" w:rsidRPr="00622CB6" w:rsidRDefault="00FC5299" w:rsidP="00E93D2B">
      <w:pPr>
        <w:pStyle w:val="Graphic"/>
        <w:rPr>
          <w:rFonts w:eastAsiaTheme="minorHAnsi"/>
        </w:rPr>
      </w:pPr>
      <w:r w:rsidRPr="00FC5299">
        <w:lastRenderedPageBreak/>
        <w:drawing>
          <wp:inline distT="0" distB="0" distL="0" distR="0" wp14:anchorId="68B23A97" wp14:editId="261B3D54">
            <wp:extent cx="6120130" cy="3616325"/>
            <wp:effectExtent l="0" t="0" r="0" b="3175"/>
            <wp:docPr id="183299063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2990639" name=""/>
                    <pic:cNvPicPr/>
                  </pic:nvPicPr>
                  <pic:blipFill>
                    <a:blip r:embed="rId31">
                      <a:extLst>
                        <a:ext uri="{96DAC541-7B7A-43D3-8B79-37D633B846F1}">
                          <asvg:svgBlip xmlns:asvg="http://schemas.microsoft.com/office/drawing/2016/SVG/main" r:embed="rId32"/>
                        </a:ext>
                      </a:extLst>
                    </a:blip>
                    <a:stretch>
                      <a:fillRect/>
                    </a:stretch>
                  </pic:blipFill>
                  <pic:spPr>
                    <a:xfrm>
                      <a:off x="0" y="0"/>
                      <a:ext cx="6120130" cy="3616325"/>
                    </a:xfrm>
                    <a:prstGeom prst="rect">
                      <a:avLst/>
                    </a:prstGeom>
                  </pic:spPr>
                </pic:pic>
              </a:graphicData>
            </a:graphic>
          </wp:inline>
        </w:drawing>
      </w:r>
    </w:p>
    <w:p w14:paraId="6891BD56" w14:textId="6568C768" w:rsidR="00E93D2B" w:rsidRPr="00622CB6" w:rsidRDefault="00E93D2B" w:rsidP="00E93D2B">
      <w:pPr>
        <w:pStyle w:val="FigureCaption"/>
      </w:pPr>
      <w:bookmarkStart w:id="41" w:name="_Ref151572969"/>
      <w:r w:rsidRPr="00622CB6">
        <w:t xml:space="preserve">Fig. </w:t>
      </w:r>
      <w:fldSimple w:instr=" SEQ Figure \* ARABIC ">
        <w:r w:rsidR="003A633B">
          <w:rPr>
            <w:noProof/>
          </w:rPr>
          <w:t>13</w:t>
        </w:r>
      </w:fldSimple>
      <w:bookmarkEnd w:id="41"/>
      <w:r w:rsidRPr="00622CB6">
        <w:t>. Simulation results</w:t>
      </w:r>
      <w:r w:rsidRPr="00155234">
        <w:t xml:space="preserve"> </w:t>
      </w:r>
      <w:r>
        <w:t xml:space="preserve">for Matsui’s experiment </w:t>
      </w:r>
      <w:r w:rsidRPr="00622CB6">
        <w:fldChar w:fldCharType="begin" w:fldLock="1"/>
      </w:r>
      <w:r w:rsidR="007B2B48">
        <w:instrText>ADDIN CSL_CITATION {"citationItems":[{"id":"ITEM-1","itemData":{"author":[{"dropping-particle":"","family":"Matsui","given":"Matsunaga","non-dropping-particle":"","parse-names":false,"suffix":""},{"dropping-particle":"","family":"Tamashige","given":"Shigeyoshi","non-dropping-particle":"","parse-names":false,"suffix":""},{"dropping-particle":"","family":"Takagi","given":"Tohru","non-dropping-particle":"","parse-names":false,"suffix":""}],"container-title":"Memoirs of the Faculty of Engineering, Fukuyama University","id":"ITEM-1","issued":{"date-parts":[["1986"]]},"page":"35-43","title":"On the temperature sensation of human skin produced by infrared multiband irradiation","type":"article-journal","volume":"8"},"uris":["http://www.mendeley.com/documents/?uuid=6aa65326-ad80-48cf-aa8c-ed5e48cc0148"]}],"mendeley":{"formattedCitation":"[5]","plainTextFormattedCitation":"[5]","previouslyFormattedCitation":"[5]"},"properties":{"noteIndex":0},"schema":"https://github.com/citation-style-language/schema/raw/master/csl-citation.json"}</w:instrText>
      </w:r>
      <w:r w:rsidRPr="00622CB6">
        <w:fldChar w:fldCharType="separate"/>
      </w:r>
      <w:r w:rsidR="007B2B48" w:rsidRPr="007B2B48">
        <w:rPr>
          <w:noProof/>
        </w:rPr>
        <w:t>[5]</w:t>
      </w:r>
      <w:r w:rsidRPr="00622CB6">
        <w:fldChar w:fldCharType="end"/>
      </w:r>
      <w:r>
        <w:t>:</w:t>
      </w:r>
      <w:r w:rsidRPr="00622CB6">
        <w:t xml:space="preserve"> </w:t>
      </w:r>
      <w:r>
        <w:t xml:space="preserve">(a) </w:t>
      </w:r>
      <w:r w:rsidRPr="00622CB6">
        <w:t xml:space="preserve">temperature </w:t>
      </w:r>
      <w:r>
        <w:t xml:space="preserve">distribution </w:t>
      </w:r>
      <w:r w:rsidRPr="00622CB6">
        <w:t>inside the skin</w:t>
      </w:r>
      <w:r>
        <w:t>; (b)</w:t>
      </w:r>
      <w:r w:rsidRPr="00622CB6">
        <w:t xml:space="preserve"> absorbed irradiance</w:t>
      </w:r>
      <w:r>
        <w:t xml:space="preserve"> distribution </w:t>
      </w:r>
      <w:r w:rsidRPr="00622CB6">
        <w:t>inside the skin</w:t>
      </w:r>
      <w:r>
        <w:t>; (c)</w:t>
      </w:r>
      <w:r w:rsidRPr="00622CB6">
        <w:t xml:space="preserve"> time series of </w:t>
      </w:r>
      <w:r>
        <w:t xml:space="preserve">warm receptor </w:t>
      </w:r>
      <w:r w:rsidRPr="00622CB6">
        <w:t>temperature</w:t>
      </w:r>
      <w:r>
        <w:t>; (d)</w:t>
      </w:r>
      <w:r w:rsidRPr="00622CB6">
        <w:t xml:space="preserve"> time series of impulse frequency.</w:t>
      </w:r>
    </w:p>
    <w:p w14:paraId="3A196ABA" w14:textId="53B3A63C" w:rsidR="00E93D2B" w:rsidRPr="00622CB6" w:rsidRDefault="00E93D2B" w:rsidP="00E93D2B">
      <w:pPr>
        <w:pStyle w:val="TableCaption"/>
      </w:pPr>
      <w:bookmarkStart w:id="42" w:name="_Ref151572983"/>
      <w:r w:rsidRPr="00622CB6">
        <w:t xml:space="preserve">Table </w:t>
      </w:r>
      <w:fldSimple w:instr=" SEQ Table \* ARABIC ">
        <w:r w:rsidR="003A633B">
          <w:rPr>
            <w:noProof/>
          </w:rPr>
          <w:t>10</w:t>
        </w:r>
      </w:fldSimple>
      <w:bookmarkEnd w:id="42"/>
      <w:r w:rsidRPr="00622CB6">
        <w:t xml:space="preserve"> Predicted PSI </w:t>
      </w:r>
      <w:r>
        <w:t xml:space="preserve">values </w:t>
      </w:r>
      <w:r w:rsidRPr="00622CB6">
        <w:t xml:space="preserve">and </w:t>
      </w:r>
      <w:r>
        <w:t>their</w:t>
      </w:r>
      <w:r w:rsidRPr="00622CB6">
        <w:t xml:space="preserve"> ratio</w:t>
      </w:r>
      <w:r>
        <w:t xml:space="preserve">s in each wavelength range for Matsui’s experiment </w:t>
      </w:r>
      <w:r w:rsidRPr="00622CB6">
        <w:fldChar w:fldCharType="begin" w:fldLock="1"/>
      </w:r>
      <w:r w:rsidR="007B2B48">
        <w:instrText>ADDIN CSL_CITATION {"citationItems":[{"id":"ITEM-1","itemData":{"author":[{"dropping-particle":"","family":"Matsui","given":"Matsunaga","non-dropping-particle":"","parse-names":false,"suffix":""},{"dropping-particle":"","family":"Tamashige","given":"Shigeyoshi","non-dropping-particle":"","parse-names":false,"suffix":""},{"dropping-particle":"","family":"Takagi","given":"Tohru","non-dropping-particle":"","parse-names":false,"suffix":""}],"container-title":"Memoirs of the Faculty of Engineering, Fukuyama University","id":"ITEM-1","issued":{"date-parts":[["1986"]]},"page":"35-43","title":"On the temperature sensation of human skin produced by infrared multiband irradiation","type":"article-journal","volume":"8"},"uris":["http://www.mendeley.com/documents/?uuid=6aa65326-ad80-48cf-aa8c-ed5e48cc0148"]}],"mendeley":{"formattedCitation":"[5]","plainTextFormattedCitation":"[5]","previouslyFormattedCitation":"[5]"},"properties":{"noteIndex":0},"schema":"https://github.com/citation-style-language/schema/raw/master/csl-citation.json"}</w:instrText>
      </w:r>
      <w:r w:rsidRPr="00622CB6">
        <w:fldChar w:fldCharType="separate"/>
      </w:r>
      <w:r w:rsidR="007B2B48" w:rsidRPr="007B2B48">
        <w:rPr>
          <w:noProof/>
        </w:rPr>
        <w:t>[5]</w:t>
      </w:r>
      <w:r w:rsidRPr="00622CB6">
        <w:fldChar w:fldCharType="end"/>
      </w:r>
      <w:r w:rsidRPr="00622CB6">
        <w:t>.</w:t>
      </w:r>
    </w:p>
    <w:tbl>
      <w:tblPr>
        <w:tblW w:w="5000" w:type="pct"/>
        <w:jc w:val="center"/>
        <w:tblCellMar>
          <w:left w:w="99" w:type="dxa"/>
          <w:right w:w="99" w:type="dxa"/>
        </w:tblCellMar>
        <w:tblLook w:val="04A0" w:firstRow="1" w:lastRow="0" w:firstColumn="1" w:lastColumn="0" w:noHBand="0" w:noVBand="1"/>
      </w:tblPr>
      <w:tblGrid>
        <w:gridCol w:w="1460"/>
        <w:gridCol w:w="3292"/>
        <w:gridCol w:w="2787"/>
        <w:gridCol w:w="2099"/>
      </w:tblGrid>
      <w:tr w:rsidR="00E93D2B" w:rsidRPr="00622CB6" w14:paraId="23FC513F" w14:textId="77777777" w:rsidTr="00E300D6">
        <w:trPr>
          <w:trHeight w:val="283"/>
          <w:jc w:val="center"/>
        </w:trPr>
        <w:tc>
          <w:tcPr>
            <w:tcW w:w="757" w:type="pct"/>
            <w:tcBorders>
              <w:top w:val="single" w:sz="8" w:space="0" w:color="auto"/>
              <w:left w:val="nil"/>
              <w:bottom w:val="single" w:sz="8" w:space="0" w:color="auto"/>
              <w:right w:val="nil"/>
            </w:tcBorders>
            <w:shd w:val="clear" w:color="auto" w:fill="auto"/>
            <w:vAlign w:val="center"/>
            <w:hideMark/>
          </w:tcPr>
          <w:p w14:paraId="7C203D47" w14:textId="77777777" w:rsidR="00E93D2B" w:rsidRPr="00622CB6" w:rsidRDefault="00E93D2B" w:rsidP="00E300D6">
            <w:pPr>
              <w:pStyle w:val="TableText"/>
            </w:pPr>
          </w:p>
        </w:tc>
        <w:tc>
          <w:tcPr>
            <w:tcW w:w="1708" w:type="pct"/>
            <w:tcBorders>
              <w:top w:val="single" w:sz="8" w:space="0" w:color="auto"/>
              <w:left w:val="nil"/>
              <w:bottom w:val="single" w:sz="8" w:space="0" w:color="auto"/>
              <w:right w:val="nil"/>
            </w:tcBorders>
            <w:shd w:val="clear" w:color="auto" w:fill="auto"/>
            <w:vAlign w:val="center"/>
            <w:hideMark/>
          </w:tcPr>
          <w:p w14:paraId="7BDBD994" w14:textId="77777777" w:rsidR="00E93D2B" w:rsidRDefault="00E93D2B" w:rsidP="00E300D6">
            <w:pPr>
              <w:pStyle w:val="TableText"/>
            </w:pPr>
            <w:r>
              <w:t>Near- to mid-infrared</w:t>
            </w:r>
          </w:p>
          <w:p w14:paraId="3C370EA8" w14:textId="77777777" w:rsidR="00E93D2B" w:rsidRPr="00622CB6" w:rsidRDefault="00E93D2B" w:rsidP="00E300D6">
            <w:pPr>
              <w:pStyle w:val="TableText"/>
            </w:pPr>
            <w:r w:rsidRPr="00622CB6">
              <w:t>(0.72–2.7 μm)</w:t>
            </w:r>
          </w:p>
        </w:tc>
        <w:tc>
          <w:tcPr>
            <w:tcW w:w="1446" w:type="pct"/>
            <w:tcBorders>
              <w:top w:val="single" w:sz="8" w:space="0" w:color="auto"/>
              <w:left w:val="nil"/>
              <w:bottom w:val="single" w:sz="8" w:space="0" w:color="auto"/>
              <w:right w:val="nil"/>
            </w:tcBorders>
            <w:shd w:val="clear" w:color="auto" w:fill="auto"/>
            <w:vAlign w:val="center"/>
            <w:hideMark/>
          </w:tcPr>
          <w:p w14:paraId="273A21AB" w14:textId="77777777" w:rsidR="00E93D2B" w:rsidRDefault="00E93D2B" w:rsidP="00E300D6">
            <w:pPr>
              <w:pStyle w:val="TableText"/>
            </w:pPr>
            <w:r>
              <w:t>Mid- to far-infrared</w:t>
            </w:r>
          </w:p>
          <w:p w14:paraId="7C2A6067" w14:textId="77777777" w:rsidR="00E93D2B" w:rsidRPr="00622CB6" w:rsidRDefault="00E93D2B" w:rsidP="00E300D6">
            <w:pPr>
              <w:pStyle w:val="TableText"/>
            </w:pPr>
            <w:r w:rsidRPr="00622CB6">
              <w:t>(1.5–4.8 μm)</w:t>
            </w:r>
          </w:p>
        </w:tc>
        <w:tc>
          <w:tcPr>
            <w:tcW w:w="1089" w:type="pct"/>
            <w:tcBorders>
              <w:top w:val="single" w:sz="8" w:space="0" w:color="auto"/>
              <w:left w:val="nil"/>
              <w:bottom w:val="single" w:sz="8" w:space="0" w:color="auto"/>
              <w:right w:val="nil"/>
            </w:tcBorders>
            <w:shd w:val="clear" w:color="auto" w:fill="auto"/>
            <w:vAlign w:val="center"/>
            <w:hideMark/>
          </w:tcPr>
          <w:p w14:paraId="00C153F8" w14:textId="77777777" w:rsidR="00E93D2B" w:rsidRDefault="00E93D2B" w:rsidP="00E300D6">
            <w:pPr>
              <w:pStyle w:val="TableText"/>
            </w:pPr>
            <w:r>
              <w:t>Far-infrared</w:t>
            </w:r>
            <w:r w:rsidRPr="00622CB6">
              <w:t xml:space="preserve"> </w:t>
            </w:r>
          </w:p>
          <w:p w14:paraId="13BF1103" w14:textId="77777777" w:rsidR="00E93D2B" w:rsidRPr="00622CB6" w:rsidRDefault="00E93D2B" w:rsidP="00E300D6">
            <w:pPr>
              <w:pStyle w:val="TableText"/>
            </w:pPr>
            <w:r w:rsidRPr="00622CB6">
              <w:t>(</w:t>
            </w:r>
            <w:r>
              <w:t>6.0–20.0</w:t>
            </w:r>
            <w:r w:rsidRPr="00622CB6">
              <w:rPr>
                <w:rFonts w:eastAsia="游明朝"/>
              </w:rPr>
              <w:t xml:space="preserve"> </w:t>
            </w:r>
            <w:r w:rsidRPr="00622CB6">
              <w:t>μm)</w:t>
            </w:r>
          </w:p>
        </w:tc>
      </w:tr>
      <w:tr w:rsidR="00E93D2B" w:rsidRPr="00622CB6" w14:paraId="4DF24738" w14:textId="77777777" w:rsidTr="00E300D6">
        <w:trPr>
          <w:trHeight w:val="283"/>
          <w:jc w:val="center"/>
        </w:trPr>
        <w:tc>
          <w:tcPr>
            <w:tcW w:w="757" w:type="pct"/>
            <w:tcBorders>
              <w:top w:val="single" w:sz="8" w:space="0" w:color="auto"/>
              <w:left w:val="nil"/>
              <w:right w:val="nil"/>
            </w:tcBorders>
            <w:shd w:val="clear" w:color="auto" w:fill="auto"/>
            <w:vAlign w:val="center"/>
            <w:hideMark/>
          </w:tcPr>
          <w:p w14:paraId="21C5A2DC" w14:textId="77777777" w:rsidR="00E93D2B" w:rsidRPr="00622CB6" w:rsidRDefault="00E93D2B" w:rsidP="00E300D6">
            <w:pPr>
              <w:pStyle w:val="TableText"/>
            </w:pPr>
            <w:r w:rsidRPr="00622CB6">
              <w:t>PSI</w:t>
            </w:r>
          </w:p>
        </w:tc>
        <w:tc>
          <w:tcPr>
            <w:tcW w:w="1708" w:type="pct"/>
            <w:tcBorders>
              <w:top w:val="single" w:sz="8" w:space="0" w:color="auto"/>
              <w:left w:val="nil"/>
              <w:right w:val="nil"/>
            </w:tcBorders>
            <w:shd w:val="clear" w:color="auto" w:fill="auto"/>
            <w:vAlign w:val="center"/>
            <w:hideMark/>
          </w:tcPr>
          <w:p w14:paraId="3605A043" w14:textId="7B6BBCA3" w:rsidR="00E93D2B" w:rsidRPr="00622CB6" w:rsidRDefault="00FC5299" w:rsidP="00E300D6">
            <w:pPr>
              <w:pStyle w:val="TableText"/>
              <w:rPr>
                <w:rFonts w:eastAsia="游明朝"/>
              </w:rPr>
            </w:pPr>
            <w:r>
              <w:rPr>
                <w:rFonts w:eastAsia="游明朝"/>
              </w:rPr>
              <w:t>266</w:t>
            </w:r>
          </w:p>
        </w:tc>
        <w:tc>
          <w:tcPr>
            <w:tcW w:w="1446" w:type="pct"/>
            <w:tcBorders>
              <w:top w:val="single" w:sz="8" w:space="0" w:color="auto"/>
              <w:left w:val="nil"/>
              <w:right w:val="nil"/>
            </w:tcBorders>
            <w:shd w:val="clear" w:color="auto" w:fill="auto"/>
            <w:vAlign w:val="center"/>
            <w:hideMark/>
          </w:tcPr>
          <w:p w14:paraId="10E1ED5E" w14:textId="3999F8DF" w:rsidR="00E93D2B" w:rsidRPr="00622CB6" w:rsidRDefault="00FC5299" w:rsidP="00E300D6">
            <w:pPr>
              <w:pStyle w:val="TableText"/>
              <w:rPr>
                <w:rFonts w:eastAsia="游明朝"/>
              </w:rPr>
            </w:pPr>
            <w:r>
              <w:rPr>
                <w:rFonts w:eastAsia="游明朝"/>
              </w:rPr>
              <w:t>375</w:t>
            </w:r>
          </w:p>
        </w:tc>
        <w:tc>
          <w:tcPr>
            <w:tcW w:w="1089" w:type="pct"/>
            <w:tcBorders>
              <w:top w:val="single" w:sz="8" w:space="0" w:color="auto"/>
              <w:left w:val="nil"/>
              <w:right w:val="nil"/>
            </w:tcBorders>
            <w:shd w:val="clear" w:color="auto" w:fill="auto"/>
            <w:vAlign w:val="center"/>
            <w:hideMark/>
          </w:tcPr>
          <w:p w14:paraId="465BE1CD" w14:textId="07117164" w:rsidR="00E93D2B" w:rsidRPr="00622CB6" w:rsidRDefault="00FC5299" w:rsidP="00E300D6">
            <w:pPr>
              <w:pStyle w:val="TableText"/>
              <w:rPr>
                <w:rFonts w:eastAsia="游明朝"/>
              </w:rPr>
            </w:pPr>
            <w:r>
              <w:rPr>
                <w:rFonts w:eastAsia="游明朝"/>
              </w:rPr>
              <w:t>379</w:t>
            </w:r>
          </w:p>
        </w:tc>
      </w:tr>
      <w:tr w:rsidR="00E93D2B" w:rsidRPr="00622CB6" w14:paraId="2629E82C" w14:textId="77777777" w:rsidTr="00E300D6">
        <w:trPr>
          <w:trHeight w:val="283"/>
          <w:jc w:val="center"/>
        </w:trPr>
        <w:tc>
          <w:tcPr>
            <w:tcW w:w="757" w:type="pct"/>
            <w:tcBorders>
              <w:top w:val="nil"/>
              <w:left w:val="nil"/>
              <w:bottom w:val="single" w:sz="8" w:space="0" w:color="auto"/>
              <w:right w:val="nil"/>
            </w:tcBorders>
            <w:shd w:val="clear" w:color="auto" w:fill="auto"/>
            <w:vAlign w:val="center"/>
            <w:hideMark/>
          </w:tcPr>
          <w:p w14:paraId="62A30FB3" w14:textId="77777777" w:rsidR="00E93D2B" w:rsidRPr="00622CB6" w:rsidRDefault="00E93D2B" w:rsidP="00E300D6">
            <w:pPr>
              <w:pStyle w:val="TableText"/>
            </w:pPr>
            <w:r w:rsidRPr="00622CB6">
              <w:t>PSI ratio</w:t>
            </w:r>
          </w:p>
        </w:tc>
        <w:tc>
          <w:tcPr>
            <w:tcW w:w="1708" w:type="pct"/>
            <w:tcBorders>
              <w:top w:val="nil"/>
              <w:left w:val="nil"/>
              <w:bottom w:val="single" w:sz="8" w:space="0" w:color="auto"/>
              <w:right w:val="nil"/>
            </w:tcBorders>
            <w:shd w:val="clear" w:color="auto" w:fill="auto"/>
            <w:vAlign w:val="center"/>
            <w:hideMark/>
          </w:tcPr>
          <w:p w14:paraId="249E367F" w14:textId="6B1455A1" w:rsidR="00E93D2B" w:rsidRPr="00622CB6" w:rsidRDefault="00E93D2B" w:rsidP="00E300D6">
            <w:pPr>
              <w:pStyle w:val="TableText"/>
            </w:pPr>
            <w:r w:rsidRPr="00622CB6">
              <w:t>0.</w:t>
            </w:r>
            <w:r w:rsidR="00FC5299">
              <w:t>70</w:t>
            </w:r>
          </w:p>
        </w:tc>
        <w:tc>
          <w:tcPr>
            <w:tcW w:w="1446" w:type="pct"/>
            <w:tcBorders>
              <w:top w:val="nil"/>
              <w:left w:val="nil"/>
              <w:bottom w:val="single" w:sz="8" w:space="0" w:color="auto"/>
              <w:right w:val="nil"/>
            </w:tcBorders>
            <w:shd w:val="clear" w:color="auto" w:fill="auto"/>
            <w:vAlign w:val="center"/>
            <w:hideMark/>
          </w:tcPr>
          <w:p w14:paraId="649D7243" w14:textId="77777777" w:rsidR="00E93D2B" w:rsidRPr="00622CB6" w:rsidRDefault="00E93D2B" w:rsidP="00E300D6">
            <w:pPr>
              <w:pStyle w:val="TableText"/>
            </w:pPr>
            <w:r w:rsidRPr="00622CB6">
              <w:t>0.99</w:t>
            </w:r>
          </w:p>
        </w:tc>
        <w:tc>
          <w:tcPr>
            <w:tcW w:w="1089" w:type="pct"/>
            <w:tcBorders>
              <w:top w:val="nil"/>
              <w:left w:val="nil"/>
              <w:bottom w:val="single" w:sz="8" w:space="0" w:color="auto"/>
              <w:right w:val="nil"/>
            </w:tcBorders>
            <w:shd w:val="clear" w:color="auto" w:fill="auto"/>
            <w:vAlign w:val="center"/>
            <w:hideMark/>
          </w:tcPr>
          <w:p w14:paraId="0735632A" w14:textId="77777777" w:rsidR="00E93D2B" w:rsidRPr="00622CB6" w:rsidRDefault="00E93D2B" w:rsidP="00E300D6">
            <w:pPr>
              <w:pStyle w:val="TableText"/>
            </w:pPr>
            <w:r w:rsidRPr="00622CB6">
              <w:t>1.00</w:t>
            </w:r>
          </w:p>
        </w:tc>
      </w:tr>
    </w:tbl>
    <w:p w14:paraId="30BCB661" w14:textId="77777777" w:rsidR="00E93D2B" w:rsidRPr="00622CB6" w:rsidRDefault="00E93D2B" w:rsidP="00E93D2B">
      <w:pPr>
        <w:pStyle w:val="Heading2"/>
        <w:rPr>
          <w:rFonts w:eastAsia="游明朝"/>
        </w:rPr>
      </w:pPr>
      <w:r w:rsidRPr="00622CB6">
        <w:t>Relationship between simulated thermoreceptor activity and thermal sensation votes</w:t>
      </w:r>
    </w:p>
    <w:p w14:paraId="52AD6B46" w14:textId="4614BABA" w:rsidR="00E93D2B" w:rsidRPr="00622CB6" w:rsidRDefault="00E93D2B" w:rsidP="00E93D2B">
      <w:pPr>
        <w:pStyle w:val="BodyText"/>
      </w:pPr>
      <w:r>
        <w:fldChar w:fldCharType="begin"/>
      </w:r>
      <w:r>
        <w:instrText xml:space="preserve"> REF _Ref152159965 \h </w:instrText>
      </w:r>
      <w:r>
        <w:fldChar w:fldCharType="separate"/>
      </w:r>
      <w:r w:rsidR="003A633B" w:rsidRPr="00622CB6">
        <w:rPr>
          <w:szCs w:val="22"/>
        </w:rPr>
        <w:t xml:space="preserve">Fig. </w:t>
      </w:r>
      <w:r w:rsidR="003A633B">
        <w:rPr>
          <w:noProof/>
          <w:szCs w:val="22"/>
        </w:rPr>
        <w:t>14</w:t>
      </w:r>
      <w:r>
        <w:fldChar w:fldCharType="end"/>
      </w:r>
      <w:r>
        <w:t xml:space="preserve"> </w:t>
      </w:r>
      <w:r w:rsidRPr="00622CB6">
        <w:t>shows the relationship</w:t>
      </w:r>
      <w:r>
        <w:t xml:space="preserve"> between the </w:t>
      </w:r>
      <w:r w:rsidRPr="00D54950">
        <w:t xml:space="preserve">simulated PSI differences and </w:t>
      </w:r>
      <w:r>
        <w:t xml:space="preserve">the </w:t>
      </w:r>
      <w:r w:rsidRPr="00D54950">
        <w:t>relative thermal sensation votes in three types of paired comparison experiments.</w:t>
      </w:r>
      <w:r>
        <w:t xml:space="preserve"> </w:t>
      </w:r>
      <w:r w:rsidRPr="00622CB6">
        <w:t>In the</w:t>
      </w:r>
      <w:r>
        <w:t>se</w:t>
      </w:r>
      <w:r w:rsidRPr="00622CB6">
        <w:t xml:space="preserve"> experiments, the subjects were asked to vote on the irradiated area that felt hotter when the backs of their hands were irradiated with </w:t>
      </w:r>
      <w:r>
        <w:t>radiation</w:t>
      </w:r>
      <w:r w:rsidRPr="00622CB6">
        <w:t xml:space="preserve"> of two different wavelength ranges. This relative thermal sensation was assumed proportional to </w:t>
      </w:r>
      <w:r w:rsidRPr="00622CB6">
        <w:rPr>
          <w:iCs/>
        </w:rPr>
        <w:t>the</w:t>
      </w:r>
      <w:r w:rsidRPr="00622CB6">
        <w:rPr>
          <w:i/>
          <w:iCs/>
        </w:rPr>
        <w:t xml:space="preserve"> </w:t>
      </w:r>
      <w:r w:rsidRPr="00622CB6">
        <w:rPr>
          <w:i/>
          <w:iCs/>
          <w:lang w:bidi="hi-IN"/>
        </w:rPr>
        <w:t xml:space="preserve">ΔPSI </w:t>
      </w:r>
      <w:r w:rsidRPr="00756030">
        <w:rPr>
          <w:lang w:bidi="hi-IN"/>
        </w:rPr>
        <w:t>ratio</w:t>
      </w:r>
      <w:r w:rsidRPr="00622CB6">
        <w:t xml:space="preserve">, which is the difference between the ratios of </w:t>
      </w:r>
      <w:r>
        <w:t xml:space="preserve">PSI </w:t>
      </w:r>
      <w:r w:rsidRPr="00622CB6">
        <w:t xml:space="preserve">due to radiation in each </w:t>
      </w:r>
      <w:r>
        <w:t>wavelength range</w:t>
      </w:r>
      <w:r w:rsidRPr="00622CB6">
        <w:t xml:space="preserve">. The results of the thermal sensation votes in the three </w:t>
      </w:r>
      <w:r>
        <w:t>human subject experiment</w:t>
      </w:r>
      <w:r w:rsidRPr="00622CB6">
        <w:t>s shown above correspond to the PSI calculated by the model. The coefficient of determination of the regression line was 0.5</w:t>
      </w:r>
      <w:r>
        <w:t>3</w:t>
      </w:r>
      <w:r w:rsidRPr="00622CB6">
        <w:t xml:space="preserve"> (n=9), and the </w:t>
      </w:r>
      <w:r>
        <w:t xml:space="preserve">simulated </w:t>
      </w:r>
      <w:r w:rsidRPr="00622CB6">
        <w:t xml:space="preserve">PSI </w:t>
      </w:r>
      <w:r w:rsidRPr="00D54950">
        <w:t>differences</w:t>
      </w:r>
      <w:r w:rsidDel="00D54950">
        <w:t xml:space="preserve"> </w:t>
      </w:r>
      <w:r w:rsidRPr="00622CB6">
        <w:t xml:space="preserve">generally corresponded with the results of the mean thermal sensation votes obtained in the </w:t>
      </w:r>
      <w:r>
        <w:t>three human subject experiments</w:t>
      </w:r>
      <w:r w:rsidRPr="00622CB6">
        <w:t>. This graph can be used to interpret the subjective relative thermal sensation vote from the PSI calculated by the model, but it should be noted that the scale interval of the relative thermal sensation is assumed to be equal.</w:t>
      </w:r>
    </w:p>
    <w:p w14:paraId="61F93392" w14:textId="77777777" w:rsidR="00E93D2B" w:rsidRPr="00622CB6" w:rsidRDefault="00E93D2B" w:rsidP="00E93D2B">
      <w:pPr>
        <w:pStyle w:val="Graphic"/>
        <w:rPr>
          <w:rFonts w:eastAsia="游明朝"/>
        </w:rPr>
      </w:pPr>
      <w:r w:rsidRPr="009D0A82">
        <w:rPr>
          <w:rFonts w:eastAsia="游明朝"/>
        </w:rPr>
        <w:lastRenderedPageBreak/>
        <w:drawing>
          <wp:inline distT="0" distB="0" distL="0" distR="0" wp14:anchorId="5643073E" wp14:editId="6479C444">
            <wp:extent cx="5486400" cy="3200400"/>
            <wp:effectExtent l="0" t="0" r="0" b="0"/>
            <wp:docPr id="72275001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750010" name=""/>
                    <pic:cNvPicPr/>
                  </pic:nvPicPr>
                  <pic:blipFill>
                    <a:blip r:embed="rId33">
                      <a:extLst>
                        <a:ext uri="{96DAC541-7B7A-43D3-8B79-37D633B846F1}">
                          <asvg:svgBlip xmlns:asvg="http://schemas.microsoft.com/office/drawing/2016/SVG/main" r:embed="rId34"/>
                        </a:ext>
                      </a:extLst>
                    </a:blip>
                    <a:stretch>
                      <a:fillRect/>
                    </a:stretch>
                  </pic:blipFill>
                  <pic:spPr>
                    <a:xfrm>
                      <a:off x="0" y="0"/>
                      <a:ext cx="5486400" cy="3200400"/>
                    </a:xfrm>
                    <a:prstGeom prst="rect">
                      <a:avLst/>
                    </a:prstGeom>
                  </pic:spPr>
                </pic:pic>
              </a:graphicData>
            </a:graphic>
          </wp:inline>
        </w:drawing>
      </w:r>
    </w:p>
    <w:p w14:paraId="303C4B65" w14:textId="75200601" w:rsidR="00E93D2B" w:rsidRDefault="00E93D2B" w:rsidP="00E93D2B">
      <w:pPr>
        <w:pStyle w:val="FigureCaption"/>
      </w:pPr>
      <w:bookmarkStart w:id="43" w:name="_Ref152159965"/>
      <w:r w:rsidRPr="00622CB6">
        <w:rPr>
          <w:szCs w:val="22"/>
        </w:rPr>
        <w:t xml:space="preserve">Fig. </w:t>
      </w:r>
      <w:r w:rsidRPr="00622CB6">
        <w:rPr>
          <w:b/>
          <w:bCs/>
          <w:szCs w:val="22"/>
        </w:rPr>
        <w:fldChar w:fldCharType="begin"/>
      </w:r>
      <w:r w:rsidRPr="00622CB6">
        <w:rPr>
          <w:szCs w:val="22"/>
        </w:rPr>
        <w:instrText xml:space="preserve"> SEQ Figure \* ARABIC </w:instrText>
      </w:r>
      <w:r w:rsidRPr="00622CB6">
        <w:rPr>
          <w:b/>
          <w:bCs/>
          <w:szCs w:val="22"/>
        </w:rPr>
        <w:fldChar w:fldCharType="separate"/>
      </w:r>
      <w:r w:rsidR="003A633B">
        <w:rPr>
          <w:noProof/>
          <w:szCs w:val="22"/>
        </w:rPr>
        <w:t>14</w:t>
      </w:r>
      <w:r w:rsidRPr="00622CB6">
        <w:rPr>
          <w:b/>
          <w:bCs/>
          <w:szCs w:val="22"/>
        </w:rPr>
        <w:fldChar w:fldCharType="end"/>
      </w:r>
      <w:bookmarkEnd w:id="43"/>
      <w:r w:rsidRPr="00622CB6">
        <w:rPr>
          <w:b/>
          <w:bCs/>
          <w:szCs w:val="22"/>
        </w:rPr>
        <w:t>.</w:t>
      </w:r>
      <w:r w:rsidRPr="00622CB6">
        <w:t xml:space="preserve"> Relationship between simulated </w:t>
      </w:r>
      <w:r>
        <w:t xml:space="preserve">PSI differences </w:t>
      </w:r>
      <w:r w:rsidRPr="00622CB6">
        <w:t xml:space="preserve">and relative thermal sensation votes in </w:t>
      </w:r>
      <w:r>
        <w:t>three</w:t>
      </w:r>
      <w:r w:rsidRPr="00622CB6">
        <w:t xml:space="preserve"> </w:t>
      </w:r>
      <w:r>
        <w:t xml:space="preserve">types of </w:t>
      </w:r>
      <w:r w:rsidRPr="00622CB6">
        <w:t>paired comparison experiment</w:t>
      </w:r>
      <w:r>
        <w:t xml:space="preserve">s: </w:t>
      </w:r>
      <w:r w:rsidRPr="00604E5D">
        <w:t>The plots show the mean values of the relative thermal sensation votes from the experiments, with standard deviations represented as bars.</w:t>
      </w:r>
    </w:p>
    <w:p w14:paraId="142535FD" w14:textId="77777777" w:rsidR="00E93D2B" w:rsidRPr="00155234" w:rsidRDefault="00E93D2B" w:rsidP="00E93D2B">
      <w:pPr>
        <w:pStyle w:val="Heading1"/>
      </w:pPr>
      <w:r w:rsidRPr="001F75FA">
        <w:t>Standardization</w:t>
      </w:r>
      <w:r w:rsidRPr="001F75FA" w:rsidDel="001F75FA">
        <w:t xml:space="preserve"> </w:t>
      </w:r>
      <w:r>
        <w:t>of p</w:t>
      </w:r>
      <w:r w:rsidRPr="001F75FA">
        <w:rPr>
          <w:rFonts w:hint="eastAsia"/>
        </w:rPr>
        <w:t xml:space="preserve">sychosensory intensity of the skin irradiated with </w:t>
      </w:r>
      <w:r>
        <w:rPr>
          <w:rFonts w:hint="eastAsia"/>
        </w:rPr>
        <w:t>radiation</w:t>
      </w:r>
      <w:r w:rsidRPr="001F75FA">
        <w:rPr>
          <w:rFonts w:hint="eastAsia"/>
        </w:rPr>
        <w:t xml:space="preserve"> of different wavelengths</w:t>
      </w:r>
    </w:p>
    <w:p w14:paraId="7294EBA5" w14:textId="24F021A3" w:rsidR="00E93D2B" w:rsidRDefault="00E93D2B" w:rsidP="00E93D2B">
      <w:pPr>
        <w:pStyle w:val="BodyText"/>
        <w:rPr>
          <w:rFonts w:ascii="ＭＳ 明朝" w:eastAsia="ＭＳ 明朝" w:hAnsi="ＭＳ 明朝" w:cs="ＭＳ 明朝"/>
          <w:lang w:eastAsia="ja-JP"/>
        </w:rPr>
      </w:pPr>
      <w:r>
        <w:fldChar w:fldCharType="begin"/>
      </w:r>
      <w:r>
        <w:instrText xml:space="preserve"> REF _Ref152160157 \h </w:instrText>
      </w:r>
      <w:r>
        <w:fldChar w:fldCharType="separate"/>
      </w:r>
      <w:r w:rsidR="003A633B" w:rsidRPr="00622CB6">
        <w:rPr>
          <w:szCs w:val="22"/>
        </w:rPr>
        <w:t xml:space="preserve">Fig. </w:t>
      </w:r>
      <w:r w:rsidR="003A633B">
        <w:rPr>
          <w:noProof/>
          <w:szCs w:val="22"/>
        </w:rPr>
        <w:t>15</w:t>
      </w:r>
      <w:r>
        <w:fldChar w:fldCharType="end"/>
      </w:r>
      <w:r>
        <w:t xml:space="preserve"> </w:t>
      </w:r>
      <w:r w:rsidRPr="00622CB6">
        <w:t>shows the</w:t>
      </w:r>
      <w:r>
        <w:t xml:space="preserve"> </w:t>
      </w:r>
      <w:r w:rsidR="00CC0AD2">
        <w:t>PSI</w:t>
      </w:r>
      <w:r w:rsidRPr="00622CB6">
        <w:t xml:space="preserve"> ratios of </w:t>
      </w:r>
      <w:r>
        <w:t>radiation</w:t>
      </w:r>
      <w:r w:rsidRPr="00622CB6">
        <w:t xml:space="preserve"> at different wavelengths. The PSI was calculated at every 0.1 μm interval in the range of 0.3–20.0 μm</w:t>
      </w:r>
      <w:r>
        <w:t xml:space="preserve">, </w:t>
      </w:r>
      <w:r w:rsidRPr="00622CB6">
        <w:t xml:space="preserve">and the results were </w:t>
      </w:r>
      <w:r>
        <w:t xml:space="preserve">normalized </w:t>
      </w:r>
      <w:r w:rsidRPr="00622CB6">
        <w:t xml:space="preserve">with the maximum </w:t>
      </w:r>
      <w:r>
        <w:t xml:space="preserve">PSI </w:t>
      </w:r>
      <w:r w:rsidRPr="00622CB6">
        <w:t>value</w:t>
      </w:r>
      <w:r>
        <w:t xml:space="preserve"> set to </w:t>
      </w:r>
      <w:r w:rsidRPr="00622CB6">
        <w:t>1.0.</w:t>
      </w:r>
      <w:r w:rsidRPr="0027582F">
        <w:t xml:space="preserve"> The calculation conditions were identical to those used in our experiment.</w:t>
      </w:r>
      <w:r>
        <w:t xml:space="preserve"> Since</w:t>
      </w:r>
      <w:r w:rsidRPr="00622CB6">
        <w:t xml:space="preserve"> the results are presented as ratios, they are not affected by</w:t>
      </w:r>
      <w:r>
        <w:t xml:space="preserve"> </w:t>
      </w:r>
      <w:r w:rsidRPr="00622CB6">
        <w:t>boundary conditions such as</w:t>
      </w:r>
      <w:r>
        <w:t xml:space="preserve"> </w:t>
      </w:r>
      <w:r w:rsidRPr="00622CB6">
        <w:t>core temperature</w:t>
      </w:r>
      <w:r>
        <w:t xml:space="preserve"> and</w:t>
      </w:r>
      <w:r w:rsidRPr="00622CB6">
        <w:t xml:space="preserve"> ambient temperature. The maximum PSI was </w:t>
      </w:r>
      <w:r>
        <w:t xml:space="preserve">observed with </w:t>
      </w:r>
      <w:r w:rsidRPr="00622CB6">
        <w:t>radiation at 2.5 μm; above 2.5 μm, the PSI ratio</w:t>
      </w:r>
      <w:r>
        <w:t xml:space="preserve"> </w:t>
      </w:r>
      <w:r w:rsidRPr="0027582F">
        <w:t>remained relatively constant</w:t>
      </w:r>
      <w:r w:rsidRPr="00622CB6">
        <w:t>. The PSI ratio for the radiation at 1.0 μm was the lowest, whereas that for the radiation in the range of 0.6–1.2 μm was less than 60% of the value for far-</w:t>
      </w:r>
      <w:r>
        <w:t>infrared</w:t>
      </w:r>
      <w:r w:rsidRPr="00622CB6">
        <w:t xml:space="preserve"> radiation. This </w:t>
      </w:r>
      <w:r>
        <w:t>is</w:t>
      </w:r>
      <w:r w:rsidRPr="0027582F">
        <w:t xml:space="preserve"> attributed to the fact that</w:t>
      </w:r>
      <w:r>
        <w:t xml:space="preserve"> </w:t>
      </w:r>
      <w:r w:rsidRPr="00622CB6">
        <w:t xml:space="preserve">the warm receptors beneath the skin surface </w:t>
      </w:r>
      <w:r>
        <w:t>are</w:t>
      </w:r>
      <w:r w:rsidRPr="00622CB6">
        <w:t xml:space="preserve"> hardly stimulated by the radiation at approximately 1.0 μm</w:t>
      </w:r>
      <w:r>
        <w:t xml:space="preserve"> due</w:t>
      </w:r>
      <w:r w:rsidRPr="00622CB6">
        <w:t xml:space="preserve"> to the high spectral reflectance and</w:t>
      </w:r>
      <w:r>
        <w:t xml:space="preserve"> </w:t>
      </w:r>
      <w:r w:rsidRPr="00622CB6">
        <w:t xml:space="preserve">transmittance of the skin. These results are qualitatively consistent with those of previous studies </w:t>
      </w:r>
      <w:r w:rsidRPr="00622CB6">
        <w:fldChar w:fldCharType="begin" w:fldLock="1"/>
      </w:r>
      <w:r w:rsidR="007B2B48">
        <w:instrText>ADDIN CSL_CITATION {"citationItems":[{"id":"ITEM-1","itemData":{"DOI":"10.3130/aija.66.29_3","ISSN":"1340-4210","author":[{"dropping-particle":"","family":"Narita","given":"Chie","non-dropping-particle":"","parse-names":false,"suffix":""},{"dropping-particle":"","family":"Tanabe","given":"Shin-ichi","non-dropping-particle":"","parse-names":false,"suffix":""},{"dropping-particle":"","family":"Ozeki","given":"Yoshiichi","non-dropping-particle":"","parse-names":false,"suffix":""},{"dropping-particle":"","family":"Konishi","given":"Masaaki","non-dropping-particle":"","parse-names":false,"suffix":""}],"container-title":"Journal of Architecture and Planning","id":"ITEM-1","issue":"545","issued":{"date-parts":[["2001","7","30"]]},"page":"29-35","publisher":"</w:instrText>
      </w:r>
      <w:r w:rsidR="007B2B48">
        <w:rPr>
          <w:rFonts w:ascii="ＭＳ 明朝" w:eastAsia="ＭＳ 明朝" w:hAnsi="ＭＳ 明朝" w:cs="ＭＳ 明朝" w:hint="eastAsia"/>
        </w:rPr>
        <w:instrText>日本建築学会</w:instrText>
      </w:r>
      <w:r w:rsidR="007B2B48">
        <w:instrText>","title":"Effects of solar radiation on thermal comfort – subjective evaluation on back of the hands for visible, near-Infrared, middle-infrared radiation with artificial solar radiation ramps and spectral filters –","type":"article-journal","volume":"66"},"uris":["http://www.mendeley.com/documents/?uuid=3947ecb8-96f1-3390-8977-8d2c3d7c6d7c"]},{"id":"ITEM-2","itemData":{"author":[{"dropping-particle":"","family":"Matsui","given":"Matsunaga","non-dropping-particle":"","parse-names":false,"suffix":""},{"dropping-particle":"","family":"Tamashige","given":"Shigeyoshi","non-dropping-particle":"","parse-names":false,"suffix":""},{"dropping-particle":"","family":"Takagi","given":"Tohru","non-dropping-particle":"","parse-names":false,"suffix":""}],"container-title":"Memoirs of the Faculty of Engineering, Fukuyama University","id":"ITEM-2","issued":{"date-parts":[["1986"]]},"page":"35-43","title":"On the temperature sensation of human skin produced by infrared multiband irradiation","type":"article-journal","volume":"8"},"uris":["http://www.mendeley.com/documents/?uuid=6aa65326-ad80-48cf-aa8c-ed5e48cc0148"]},{"id":"ITEM-3","itemData":{"DOI":"10.1016/j.buildenv.2021.107763","ISSN":"03601323","abstract":"Thermal radiation is considered a fundamental factor of human thermal perception, however the effect of specific radiation spectra has not yet been explored comprehensively. This study investigates the influence of different radiation types, short-wave infrared A and long-wave infrared C radiation, on thermal sensation and thermal comfort. 29 participants were exposed to these two radiation types at two irradiance levels, 100 W/m2 and 200 W/m2, and at two air temperatures, 16 °C and 22 °C. The results confirm the well-established observation that additional irradiation induces a warmer thermal sensation. For an otherwise cold environment, a certain level of irradiation did also improve thermal comfort. When it comes to moderate thermal environments, we found that comparable amounts of infrared C irradiation are perceived substantially warmer than their infrared A counterparts. This significant outcome can potentially be explained by the radiative properties of human skin, which greatly depend on the irradiation spectrum. Current thermal perception models do not fully account for such differences. Thereby our findings contribute to a better understanding of thermal perception in environments as buildings or outdoors.","author":[{"dropping-particle":"","family":"Hirn","given":"Thomas","non-dropping-particle":"","parse-names":false,"suffix":""},{"dropping-particle":"","family":"Kirmas","given":"Alexander","non-dropping-particle":"","parse-names":false,"suffix":""},{"dropping-particle":"","family":"Backes","given":"Damian","non-dropping-particle":"","parse-names":false,"suffix":""},{"dropping-particle":"","family":"Eckstein","given":"Lutz","non-dropping-particle":"","parse-names":false,"suffix":""}],"container-title":"Building and Environment","id":"ITEM-3","issued":{"date-parts":[["2021","6","1"]]},"page":"107763","publisher":"Elsevier Ltd","title":"The influence of radiation intensity and wavelength on thermal perception","type":"article-journal","volume":"196"},"uris":["http://www.mendeley.com/documents/?uuid=747a5634-d535-336a-aafd-68e6a66c37ae"]}],"mendeley":{"formattedCitation":"[2,5,7]","plainTextFormattedCitation":"[2,5,7]","previouslyFormattedCitation":"[2,5,7]"},"properties":{"noteIndex":0},"schema":"https://github.com/citation-style-language/schema/raw/master/csl-citation.json"}</w:instrText>
      </w:r>
      <w:r w:rsidRPr="00622CB6">
        <w:fldChar w:fldCharType="separate"/>
      </w:r>
      <w:r w:rsidR="007B2B48" w:rsidRPr="007B2B48">
        <w:rPr>
          <w:noProof/>
          <w:lang w:eastAsia="ja-JP"/>
        </w:rPr>
        <w:t>[2,5,7]</w:t>
      </w:r>
      <w:r w:rsidRPr="00622CB6">
        <w:fldChar w:fldCharType="end"/>
      </w:r>
      <w:r>
        <w:t xml:space="preserve">. </w:t>
      </w:r>
      <w:r w:rsidRPr="00CF15C1">
        <w:t>Additionally, within the visible range, it is</w:t>
      </w:r>
      <w:r>
        <w:t xml:space="preserve"> clear</w:t>
      </w:r>
      <w:r w:rsidRPr="00CF15C1">
        <w:t xml:space="preserve"> that shorter wavelength colors like violet </w:t>
      </w:r>
      <w:r>
        <w:t xml:space="preserve">(around 0.4 </w:t>
      </w:r>
      <w:r w:rsidRPr="00622CB6">
        <w:t>μm</w:t>
      </w:r>
      <w:r>
        <w:t xml:space="preserve">) </w:t>
      </w:r>
      <w:r w:rsidRPr="00CF15C1">
        <w:t xml:space="preserve">and blue </w:t>
      </w:r>
      <w:r>
        <w:t xml:space="preserve">(around 0.5 </w:t>
      </w:r>
      <w:r w:rsidRPr="00622CB6">
        <w:t>μm</w:t>
      </w:r>
      <w:r>
        <w:t xml:space="preserve">) </w:t>
      </w:r>
      <w:r w:rsidRPr="00CF15C1">
        <w:t xml:space="preserve">give a </w:t>
      </w:r>
      <w:r>
        <w:t>warmer</w:t>
      </w:r>
      <w:r w:rsidRPr="00CF15C1">
        <w:t xml:space="preserve"> sensation</w:t>
      </w:r>
      <w:r>
        <w:t xml:space="preserve"> </w:t>
      </w:r>
      <w:r w:rsidRPr="00CF15C1">
        <w:t>than longer wavelength colors such as red</w:t>
      </w:r>
      <w:r>
        <w:t xml:space="preserve"> (around 0.6</w:t>
      </w:r>
      <w:r w:rsidRPr="00622CB6">
        <w:t>–</w:t>
      </w:r>
      <w:r>
        <w:t xml:space="preserve">0.8 </w:t>
      </w:r>
      <w:r w:rsidRPr="00622CB6">
        <w:t>μm</w:t>
      </w:r>
      <w:r>
        <w:t>)</w:t>
      </w:r>
      <w:r w:rsidRPr="00CF15C1">
        <w:t>.</w:t>
      </w:r>
    </w:p>
    <w:p w14:paraId="562116BF" w14:textId="77777777" w:rsidR="00E93D2B" w:rsidRPr="00622CB6" w:rsidRDefault="00E93D2B" w:rsidP="00E93D2B">
      <w:pPr>
        <w:pStyle w:val="BodyText"/>
      </w:pPr>
      <w:r>
        <w:t>These findings</w:t>
      </w:r>
      <w:r w:rsidRPr="00622CB6">
        <w:t xml:space="preserve"> can be useful </w:t>
      </w:r>
      <w:r w:rsidRPr="00500904">
        <w:t>for develop</w:t>
      </w:r>
      <w:r>
        <w:t>ing</w:t>
      </w:r>
      <w:r w:rsidRPr="00500904">
        <w:t xml:space="preserve"> materials that</w:t>
      </w:r>
      <w:r>
        <w:t xml:space="preserve"> </w:t>
      </w:r>
      <w:r w:rsidRPr="00500904">
        <w:t xml:space="preserve">selectively reflect and absorb radiation in </w:t>
      </w:r>
      <w:r>
        <w:t>specific</w:t>
      </w:r>
      <w:r w:rsidRPr="00500904">
        <w:t xml:space="preserve"> wavelength range</w:t>
      </w:r>
      <w:r>
        <w:t>s</w:t>
      </w:r>
      <w:r w:rsidRPr="00500904">
        <w:t xml:space="preserve">, </w:t>
      </w:r>
      <w:r>
        <w:t>or</w:t>
      </w:r>
      <w:r w:rsidRPr="00500904">
        <w:t xml:space="preserve"> heaters that provide efficient heating with low energy consumption. For example, this graph </w:t>
      </w:r>
      <w:r>
        <w:t>indicate</w:t>
      </w:r>
      <w:r w:rsidRPr="00500904">
        <w:t>s infrared cut glass, which transmits visible rays</w:t>
      </w:r>
      <w:r>
        <w:t xml:space="preserve"> while selectively blocking</w:t>
      </w:r>
      <w:r w:rsidRPr="0014555B">
        <w:t xml:space="preserve"> infrared and ultraviolet rays, effective</w:t>
      </w:r>
      <w:r>
        <w:t>ly</w:t>
      </w:r>
      <w:r w:rsidRPr="0014555B">
        <w:t xml:space="preserve"> reduc</w:t>
      </w:r>
      <w:r>
        <w:t>es</w:t>
      </w:r>
      <w:r w:rsidRPr="0014555B">
        <w:t xml:space="preserve"> thermal discomfort caused by direct solar radiation transmitted through the glass.</w:t>
      </w:r>
      <w:r>
        <w:t xml:space="preserve"> Moreover</w:t>
      </w:r>
      <w:r w:rsidRPr="0097631F">
        <w:t xml:space="preserve">, glass </w:t>
      </w:r>
      <w:r>
        <w:t>should</w:t>
      </w:r>
      <w:r w:rsidRPr="0097631F">
        <w:t xml:space="preserve"> transmit some visible light </w:t>
      </w:r>
      <w:r>
        <w:t>for visibility purposes</w:t>
      </w:r>
      <w:r w:rsidRPr="0097631F">
        <w:t>, but if it can selectively transmit</w:t>
      </w:r>
      <w:r>
        <w:t xml:space="preserve"> </w:t>
      </w:r>
      <w:r w:rsidRPr="0097631F">
        <w:t>long</w:t>
      </w:r>
      <w:r>
        <w:t>er</w:t>
      </w:r>
      <w:r w:rsidRPr="0097631F">
        <w:t xml:space="preserve"> wavelengths (such as red light) and block shorter wavelengths (such as blue light), it can </w:t>
      </w:r>
      <w:r>
        <w:t xml:space="preserve">further </w:t>
      </w:r>
      <w:r w:rsidRPr="0097631F">
        <w:t>reduce thermal discomfort</w:t>
      </w:r>
      <w:r>
        <w:t>.</w:t>
      </w:r>
      <w:r w:rsidRPr="004B3624">
        <w:t xml:space="preserve"> Additionally, the data indicate that far-infrared heaters are more energy-efficient in heating the human body compared to bonfire or halogen heaters, which </w:t>
      </w:r>
      <w:r>
        <w:t>contain</w:t>
      </w:r>
      <w:r w:rsidRPr="004B3624">
        <w:t xml:space="preserve"> near-infrared radiation.</w:t>
      </w:r>
    </w:p>
    <w:p w14:paraId="4E727653" w14:textId="77777777" w:rsidR="00E93D2B" w:rsidRPr="00622CB6" w:rsidRDefault="00E93D2B" w:rsidP="00E93D2B">
      <w:pPr>
        <w:pStyle w:val="Graphic"/>
      </w:pPr>
      <w:r w:rsidRPr="003A4E81">
        <w:rPr>
          <w14:ligatures w14:val="none"/>
        </w:rPr>
        <w:lastRenderedPageBreak/>
        <w:t xml:space="preserve"> </w:t>
      </w:r>
      <w:r w:rsidRPr="00276583">
        <w:rPr>
          <w14:ligatures w14:val="none"/>
        </w:rPr>
        <w:drawing>
          <wp:inline distT="0" distB="0" distL="0" distR="0" wp14:anchorId="2E6B5060" wp14:editId="65F74D63">
            <wp:extent cx="5486400" cy="3200400"/>
            <wp:effectExtent l="0" t="0" r="0" b="0"/>
            <wp:docPr id="703005667"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005667" name=""/>
                    <pic:cNvPicPr/>
                  </pic:nvPicPr>
                  <pic:blipFill>
                    <a:blip r:embed="rId35">
                      <a:extLst>
                        <a:ext uri="{96DAC541-7B7A-43D3-8B79-37D633B846F1}">
                          <asvg:svgBlip xmlns:asvg="http://schemas.microsoft.com/office/drawing/2016/SVG/main" r:embed="rId36"/>
                        </a:ext>
                      </a:extLst>
                    </a:blip>
                    <a:stretch>
                      <a:fillRect/>
                    </a:stretch>
                  </pic:blipFill>
                  <pic:spPr>
                    <a:xfrm>
                      <a:off x="0" y="0"/>
                      <a:ext cx="5486400" cy="3200400"/>
                    </a:xfrm>
                    <a:prstGeom prst="rect">
                      <a:avLst/>
                    </a:prstGeom>
                  </pic:spPr>
                </pic:pic>
              </a:graphicData>
            </a:graphic>
          </wp:inline>
        </w:drawing>
      </w:r>
    </w:p>
    <w:p w14:paraId="18323F4C" w14:textId="179452CA" w:rsidR="00E93D2B" w:rsidRPr="00F5236B" w:rsidRDefault="00E93D2B" w:rsidP="00E93D2B">
      <w:pPr>
        <w:pStyle w:val="FigureCaption"/>
      </w:pPr>
      <w:bookmarkStart w:id="44" w:name="_Ref152160157"/>
      <w:r w:rsidRPr="00622CB6">
        <w:rPr>
          <w:szCs w:val="22"/>
        </w:rPr>
        <w:t xml:space="preserve">Fig. </w:t>
      </w:r>
      <w:r w:rsidRPr="00622CB6">
        <w:rPr>
          <w:b/>
          <w:bCs/>
          <w:szCs w:val="22"/>
        </w:rPr>
        <w:fldChar w:fldCharType="begin"/>
      </w:r>
      <w:r w:rsidRPr="00622CB6">
        <w:rPr>
          <w:szCs w:val="22"/>
        </w:rPr>
        <w:instrText xml:space="preserve"> SEQ Figure \* ARABIC </w:instrText>
      </w:r>
      <w:r w:rsidRPr="00622CB6">
        <w:rPr>
          <w:b/>
          <w:bCs/>
          <w:szCs w:val="22"/>
        </w:rPr>
        <w:fldChar w:fldCharType="separate"/>
      </w:r>
      <w:r w:rsidR="003A633B">
        <w:rPr>
          <w:noProof/>
          <w:szCs w:val="22"/>
        </w:rPr>
        <w:t>15</w:t>
      </w:r>
      <w:r w:rsidRPr="00622CB6">
        <w:rPr>
          <w:b/>
          <w:bCs/>
          <w:szCs w:val="22"/>
        </w:rPr>
        <w:fldChar w:fldCharType="end"/>
      </w:r>
      <w:bookmarkEnd w:id="44"/>
      <w:r w:rsidRPr="00622CB6">
        <w:rPr>
          <w:b/>
          <w:bCs/>
          <w:szCs w:val="22"/>
        </w:rPr>
        <w:t>.</w:t>
      </w:r>
      <w:r w:rsidRPr="00622CB6">
        <w:t xml:space="preserve"> </w:t>
      </w:r>
      <w:r w:rsidR="00CC0AD2">
        <w:t>PSI</w:t>
      </w:r>
      <w:r w:rsidRPr="00622CB6">
        <w:t xml:space="preserve"> ratios for radiation of different wavelengths</w:t>
      </w:r>
      <w:r>
        <w:t xml:space="preserve"> (</w:t>
      </w:r>
      <w:r w:rsidRPr="00622CB6">
        <w:t>every 0.1 μm interval</w:t>
      </w:r>
      <w:r>
        <w:t>)</w:t>
      </w:r>
      <w:r w:rsidRPr="00622CB6">
        <w:t>.</w:t>
      </w:r>
      <w:r>
        <w:t xml:space="preserve"> </w:t>
      </w:r>
    </w:p>
    <w:p w14:paraId="5AB304B9" w14:textId="77777777" w:rsidR="00E93D2B" w:rsidRDefault="00E93D2B" w:rsidP="00E93D2B">
      <w:pPr>
        <w:pStyle w:val="Heading1"/>
        <w:rPr>
          <w:lang w:eastAsia="ja-JP"/>
        </w:rPr>
      </w:pPr>
      <w:r>
        <w:t>Discussion</w:t>
      </w:r>
    </w:p>
    <w:p w14:paraId="20C91D4D" w14:textId="77777777" w:rsidR="00E93D2B" w:rsidRPr="00622CB6" w:rsidRDefault="00E93D2B" w:rsidP="00E93D2B">
      <w:pPr>
        <w:pStyle w:val="Heading2"/>
        <w:rPr>
          <w:lang w:eastAsia="ja-JP"/>
        </w:rPr>
      </w:pPr>
      <w:r w:rsidRPr="007765D6">
        <w:rPr>
          <w:lang w:eastAsia="ja-JP"/>
        </w:rPr>
        <w:t>Characteristics of far-infrared radiation</w:t>
      </w:r>
    </w:p>
    <w:p w14:paraId="5E75E29F" w14:textId="51238992" w:rsidR="00E93D2B" w:rsidRDefault="00E93D2B" w:rsidP="00E93D2B">
      <w:pPr>
        <w:pStyle w:val="BodyText"/>
        <w:rPr>
          <w:lang w:eastAsia="ja-JP"/>
        </w:rPr>
      </w:pPr>
      <w:r>
        <w:fldChar w:fldCharType="begin"/>
      </w:r>
      <w:r>
        <w:instrText xml:space="preserve"> REF _Ref152169914 \h </w:instrText>
      </w:r>
      <w:r>
        <w:fldChar w:fldCharType="separate"/>
      </w:r>
      <w:r w:rsidR="003A633B" w:rsidRPr="00622CB6">
        <w:rPr>
          <w:szCs w:val="22"/>
        </w:rPr>
        <w:t xml:space="preserve">Fig. </w:t>
      </w:r>
      <w:r w:rsidR="003A633B">
        <w:rPr>
          <w:noProof/>
          <w:szCs w:val="22"/>
        </w:rPr>
        <w:t>9</w:t>
      </w:r>
      <w:r>
        <w:fldChar w:fldCharType="end"/>
      </w:r>
      <w:r>
        <w:t>b</w:t>
      </w:r>
      <w:r>
        <w:rPr>
          <w:lang w:eastAsia="ja-JP"/>
        </w:rPr>
        <w:t xml:space="preserve"> and </w:t>
      </w:r>
      <w:r>
        <w:fldChar w:fldCharType="begin"/>
      </w:r>
      <w:r>
        <w:instrText xml:space="preserve"> REF _Ref151572969 \h </w:instrText>
      </w:r>
      <w:r>
        <w:fldChar w:fldCharType="separate"/>
      </w:r>
      <w:r w:rsidR="003A633B" w:rsidRPr="00622CB6">
        <w:t xml:space="preserve">Fig. </w:t>
      </w:r>
      <w:r w:rsidR="003A633B">
        <w:rPr>
          <w:noProof/>
        </w:rPr>
        <w:t>13</w:t>
      </w:r>
      <w:r>
        <w:fldChar w:fldCharType="end"/>
      </w:r>
      <w:r>
        <w:t>b</w:t>
      </w:r>
      <w:r>
        <w:rPr>
          <w:lang w:eastAsia="ja-JP"/>
        </w:rPr>
        <w:t xml:space="preserve"> </w:t>
      </w:r>
      <w:r w:rsidRPr="00BC0B96">
        <w:rPr>
          <w:lang w:eastAsia="ja-JP"/>
        </w:rPr>
        <w:t>demonstrate that far-infrared radiation exhibits minimal reflection at the skin surface, with the majority of its energy being absorbed at a depth of approximately 0.2 millimeters from the surface.</w:t>
      </w:r>
      <w:r>
        <w:rPr>
          <w:lang w:eastAsia="ja-JP"/>
        </w:rPr>
        <w:t xml:space="preserve"> I</w:t>
      </w:r>
      <w:r w:rsidRPr="00BC0B96">
        <w:rPr>
          <w:lang w:eastAsia="ja-JP"/>
        </w:rPr>
        <w:t xml:space="preserve">n Japan, there has </w:t>
      </w:r>
      <w:r>
        <w:rPr>
          <w:lang w:eastAsia="ja-JP"/>
        </w:rPr>
        <w:t xml:space="preserve">long </w:t>
      </w:r>
      <w:r w:rsidRPr="00BC0B96">
        <w:rPr>
          <w:lang w:eastAsia="ja-JP"/>
        </w:rPr>
        <w:t xml:space="preserve">been </w:t>
      </w:r>
      <w:r>
        <w:rPr>
          <w:lang w:eastAsia="ja-JP"/>
        </w:rPr>
        <w:t xml:space="preserve">a belief </w:t>
      </w:r>
      <w:r w:rsidRPr="00BC0B96">
        <w:rPr>
          <w:lang w:eastAsia="ja-JP"/>
        </w:rPr>
        <w:t xml:space="preserve">that </w:t>
      </w:r>
      <w:r w:rsidRPr="00DB340B">
        <w:rPr>
          <w:i/>
          <w:iCs/>
          <w:lang w:eastAsia="ja-JP"/>
        </w:rPr>
        <w:t xml:space="preserve">far-infrared radiation efficiently heats </w:t>
      </w:r>
      <w:r>
        <w:rPr>
          <w:i/>
          <w:iCs/>
          <w:lang w:eastAsia="ja-JP"/>
        </w:rPr>
        <w:t xml:space="preserve">deep into </w:t>
      </w:r>
      <w:r w:rsidRPr="00DB340B">
        <w:rPr>
          <w:i/>
          <w:iCs/>
          <w:lang w:eastAsia="ja-JP"/>
        </w:rPr>
        <w:t>the body</w:t>
      </w:r>
      <w:r w:rsidRPr="00BC0B96">
        <w:rPr>
          <w:lang w:eastAsia="ja-JP"/>
        </w:rPr>
        <w:t xml:space="preserve">. However, our findings </w:t>
      </w:r>
      <w:r>
        <w:rPr>
          <w:lang w:eastAsia="ja-JP"/>
        </w:rPr>
        <w:t>reveal</w:t>
      </w:r>
      <w:r w:rsidRPr="00BC0B96">
        <w:rPr>
          <w:lang w:eastAsia="ja-JP"/>
        </w:rPr>
        <w:t xml:space="preserve"> that far-infrared radiation</w:t>
      </w:r>
      <w:r w:rsidRPr="00C549BA">
        <w:t xml:space="preserve"> </w:t>
      </w:r>
      <w:r w:rsidRPr="00C549BA">
        <w:rPr>
          <w:lang w:eastAsia="ja-JP"/>
        </w:rPr>
        <w:t>does not have the property of penetrating deep into the body</w:t>
      </w:r>
      <w:r w:rsidRPr="00BC0B96">
        <w:rPr>
          <w:lang w:eastAsia="ja-JP"/>
        </w:rPr>
        <w:t xml:space="preserve">; instead, its warming effect </w:t>
      </w:r>
      <w:r>
        <w:rPr>
          <w:lang w:eastAsia="ja-JP"/>
        </w:rPr>
        <w:t xml:space="preserve">is </w:t>
      </w:r>
      <w:r w:rsidRPr="00BC0B96">
        <w:rPr>
          <w:lang w:eastAsia="ja-JP"/>
        </w:rPr>
        <w:t xml:space="preserve">primarily </w:t>
      </w:r>
      <w:r>
        <w:rPr>
          <w:lang w:eastAsia="ja-JP"/>
        </w:rPr>
        <w:t xml:space="preserve">due to the </w:t>
      </w:r>
      <w:r w:rsidRPr="00BC0B96">
        <w:rPr>
          <w:lang w:eastAsia="ja-JP"/>
        </w:rPr>
        <w:t xml:space="preserve">stimulation </w:t>
      </w:r>
      <w:r>
        <w:rPr>
          <w:lang w:eastAsia="ja-JP"/>
        </w:rPr>
        <w:t>of</w:t>
      </w:r>
      <w:r w:rsidRPr="00BC0B96">
        <w:rPr>
          <w:lang w:eastAsia="ja-JP"/>
        </w:rPr>
        <w:t xml:space="preserve"> thermoreceptors </w:t>
      </w:r>
      <w:r>
        <w:rPr>
          <w:lang w:eastAsia="ja-JP"/>
        </w:rPr>
        <w:t>locat</w:t>
      </w:r>
      <w:r w:rsidRPr="00BC0B96">
        <w:rPr>
          <w:lang w:eastAsia="ja-JP"/>
        </w:rPr>
        <w:t xml:space="preserve">ed just beneath the skin surface. Therefore, the traditional </w:t>
      </w:r>
      <w:r>
        <w:rPr>
          <w:lang w:eastAsia="ja-JP"/>
        </w:rPr>
        <w:t>belief</w:t>
      </w:r>
      <w:r w:rsidRPr="00BC0B96">
        <w:rPr>
          <w:lang w:eastAsia="ja-JP"/>
        </w:rPr>
        <w:t xml:space="preserve"> is </w:t>
      </w:r>
      <w:r>
        <w:rPr>
          <w:lang w:eastAsia="ja-JP"/>
        </w:rPr>
        <w:t xml:space="preserve">probably </w:t>
      </w:r>
      <w:r w:rsidRPr="00BC0B96">
        <w:rPr>
          <w:lang w:eastAsia="ja-JP"/>
        </w:rPr>
        <w:t xml:space="preserve">less about </w:t>
      </w:r>
      <w:r>
        <w:rPr>
          <w:lang w:eastAsia="ja-JP"/>
        </w:rPr>
        <w:t xml:space="preserve">the </w:t>
      </w:r>
      <w:r w:rsidRPr="00BC0B96">
        <w:rPr>
          <w:lang w:eastAsia="ja-JP"/>
        </w:rPr>
        <w:t xml:space="preserve">penetrating nature </w:t>
      </w:r>
      <w:r>
        <w:rPr>
          <w:lang w:eastAsia="ja-JP"/>
        </w:rPr>
        <w:t xml:space="preserve">of </w:t>
      </w:r>
      <w:r w:rsidRPr="00BC0B96">
        <w:rPr>
          <w:lang w:eastAsia="ja-JP"/>
        </w:rPr>
        <w:t xml:space="preserve">far-infrared radiation and more </w:t>
      </w:r>
      <w:r>
        <w:rPr>
          <w:lang w:eastAsia="ja-JP"/>
        </w:rPr>
        <w:t xml:space="preserve">about </w:t>
      </w:r>
      <w:r w:rsidRPr="00BC0B96">
        <w:rPr>
          <w:lang w:eastAsia="ja-JP"/>
        </w:rPr>
        <w:t xml:space="preserve">its effective </w:t>
      </w:r>
      <w:r>
        <w:rPr>
          <w:lang w:eastAsia="ja-JP"/>
        </w:rPr>
        <w:t>heating</w:t>
      </w:r>
      <w:r w:rsidRPr="00BC0B96">
        <w:rPr>
          <w:lang w:eastAsia="ja-JP"/>
        </w:rPr>
        <w:t xml:space="preserve"> </w:t>
      </w:r>
      <w:r>
        <w:rPr>
          <w:lang w:eastAsia="ja-JP"/>
        </w:rPr>
        <w:t>to</w:t>
      </w:r>
      <w:r w:rsidRPr="00BC0B96">
        <w:rPr>
          <w:lang w:eastAsia="ja-JP"/>
        </w:rPr>
        <w:t xml:space="preserve"> </w:t>
      </w:r>
      <w:r>
        <w:rPr>
          <w:lang w:eastAsia="ja-JP"/>
        </w:rPr>
        <w:t xml:space="preserve">warm </w:t>
      </w:r>
      <w:r w:rsidRPr="00BC0B96">
        <w:rPr>
          <w:lang w:eastAsia="ja-JP"/>
        </w:rPr>
        <w:t xml:space="preserve">receptors. </w:t>
      </w:r>
      <w:r w:rsidRPr="009457B9">
        <w:rPr>
          <w:lang w:eastAsia="ja-JP"/>
        </w:rPr>
        <w:t xml:space="preserve">If we are considering deep tissue heating, it is more comprehensible to </w:t>
      </w:r>
      <w:r>
        <w:rPr>
          <w:lang w:eastAsia="ja-JP"/>
        </w:rPr>
        <w:t>think</w:t>
      </w:r>
      <w:r w:rsidRPr="009457B9">
        <w:rPr>
          <w:lang w:eastAsia="ja-JP"/>
        </w:rPr>
        <w:t xml:space="preserve"> </w:t>
      </w:r>
      <w:r>
        <w:rPr>
          <w:lang w:eastAsia="ja-JP"/>
        </w:rPr>
        <w:t xml:space="preserve">of </w:t>
      </w:r>
      <w:r w:rsidRPr="009457B9">
        <w:rPr>
          <w:lang w:eastAsia="ja-JP"/>
        </w:rPr>
        <w:t>the absorbed far-infrared radiation spreading deeply within the body through the circulatory system.</w:t>
      </w:r>
    </w:p>
    <w:p w14:paraId="6B83CAD2" w14:textId="77777777" w:rsidR="00E93D2B" w:rsidRPr="00622CB6" w:rsidRDefault="00E93D2B" w:rsidP="00E93D2B">
      <w:pPr>
        <w:pStyle w:val="Heading2"/>
      </w:pPr>
      <w:r w:rsidRPr="00B035C0">
        <w:t>Applicability and limitations of the model</w:t>
      </w:r>
    </w:p>
    <w:p w14:paraId="3A08CB0F" w14:textId="77777777" w:rsidR="00E93D2B" w:rsidRPr="00622CB6" w:rsidRDefault="00E93D2B" w:rsidP="00E93D2B">
      <w:pPr>
        <w:pStyle w:val="Heading3"/>
      </w:pPr>
      <w:r w:rsidRPr="00622CB6">
        <w:t>Skin color</w:t>
      </w:r>
    </w:p>
    <w:p w14:paraId="7E62C028" w14:textId="1A2D602B" w:rsidR="00E93D2B" w:rsidRPr="00622CB6" w:rsidRDefault="00E93D2B" w:rsidP="00E93D2B">
      <w:pPr>
        <w:pStyle w:val="BodyText"/>
      </w:pPr>
      <w:r w:rsidRPr="00622CB6">
        <w:t xml:space="preserve">The model developed in this study uses the skin spectral data provided by Terada et al. </w:t>
      </w:r>
      <w:r w:rsidRPr="00622CB6">
        <w:fldChar w:fldCharType="begin" w:fldLock="1"/>
      </w:r>
      <w:r w:rsidR="007B2B48">
        <w:instrText>ADDIN CSL_CITATION {"citationItems":[{"id":"ITEM-1","itemData":{"DOI":"10.1007/BF00502381","ISSN":"0195928X","abstract":"Spectral radiative properties of the human body were studied experimentally in the region from the ultraviolet to the far-infrared to know the thermal response of the human body exposed to solar radiation and infrared radiation. The measuring equipment for reflectance and transmittance of a semitransparent scattering medium was developed and measurement on a living human skin was performed in vivo. The measured parts are forearm, cheek, dorsum hand, hip, and hair. The values obtained by the present study are much different from those of previous in vitro measurements. Fairly large values for hemispherical reflectances are observed in the visible and near-infrared regions but very small values for hemispherical reflectances are observed in the infrared region, below 0.05. By applying the four-flux treatment of radiative transfer, the absorption coefficient and scattering coefficient in the human skin are determined. The scattering coefficient is large in the visible region but negligible in the infrared region. The absorption coefficient is very close to that of water and large in the infrared region. © 1986 Plenum Publishing Corporation.","author":[{"dropping-particle":"","family":"Terada","given":"N.","non-dropping-particle":"","parse-names":false,"suffix":""},{"dropping-particle":"","family":"Ohnishi","given":"K.","non-dropping-particle":"","parse-names":false,"suffix":""},{"dropping-particle":"","family":"Kobayashi","given":"M.","non-dropping-particle":"","parse-names":false,"suffix":""},{"dropping-particle":"","family":"Kunitomo","given":"T.","non-dropping-particle":"","parse-names":false,"suffix":""}],"container-title":"International Journal of Thermophysics","id":"ITEM-1","issue":"5","issued":{"date-parts":[["1986"]]},"page":"1101-1113","title":"Spectral radiative properties of a living human body","type":"article-journal","volume":"7"},"uris":["http://www.mendeley.com/documents/?uuid=568a16ce-c851-4891-9921-4b8c8178922a"]}],"mendeley":{"formattedCitation":"[13]","plainTextFormattedCitation":"[13]","previouslyFormattedCitation":"[13]"},"properties":{"noteIndex":0},"schema":"https://github.com/citation-style-language/schema/raw/master/csl-citation.json"}</w:instrText>
      </w:r>
      <w:r w:rsidRPr="00622CB6">
        <w:fldChar w:fldCharType="separate"/>
      </w:r>
      <w:r w:rsidR="007B2B48" w:rsidRPr="007B2B48">
        <w:rPr>
          <w:noProof/>
        </w:rPr>
        <w:t>[13]</w:t>
      </w:r>
      <w:r w:rsidRPr="00622CB6">
        <w:fldChar w:fldCharType="end"/>
      </w:r>
      <w:r w:rsidRPr="00622CB6">
        <w:t xml:space="preserve">, which are </w:t>
      </w:r>
      <w:r>
        <w:t xml:space="preserve">based on </w:t>
      </w:r>
      <w:r w:rsidRPr="00622CB6">
        <w:t xml:space="preserve">Japanese </w:t>
      </w:r>
      <w:r>
        <w:t>subjects</w:t>
      </w:r>
      <w:r w:rsidRPr="00622CB6">
        <w:t xml:space="preserve">. Because the subjects in </w:t>
      </w:r>
      <w:r>
        <w:t xml:space="preserve">the </w:t>
      </w:r>
      <w:r w:rsidRPr="00622CB6">
        <w:t xml:space="preserve">experiments reproduced in this study are Japanese, the model can be applied to them. </w:t>
      </w:r>
      <w:r w:rsidRPr="00391479">
        <w:t>However, skin spectral properties vary with skin color, so it is advisable to modify the skin spectral data when evaluating the effect of thermal sensation caused by radiation in different wavelength ranges for subjects with white or black skin.</w:t>
      </w:r>
      <w:r w:rsidRPr="00622CB6">
        <w:t xml:space="preserve"> </w:t>
      </w:r>
      <w:r>
        <w:t>A</w:t>
      </w:r>
      <w:r w:rsidRPr="00622CB6">
        <w:t xml:space="preserve">s shown in previous studies </w:t>
      </w:r>
      <w:r w:rsidRPr="00622CB6">
        <w:fldChar w:fldCharType="begin" w:fldLock="1"/>
      </w:r>
      <w:r w:rsidR="007B2B48">
        <w:instrText>ADDIN CSL_CITATION {"citationItems":[{"id":"ITEM-1","itemData":{"DOI":"10.1152/jappl.1956.9.2.257","ISSN":"8750-7587","abstract":"Using the absolute method of goniometric spectrophotometry, the diffuse reflectance and transmittance of excised white and Negro skin have been measured in the spectral region 0.55-2.4 p. Skin specimens were obtained fresh and maintained hydrated in cold moist chambers during experimentation. Skin thicknesses from 0.3 to 2.0 mm were studied for each skin specimen. Complete goniometric summations of the transmitted and reflected energy were made at wavelengths 0.55, 0.70, 0.95, 1.23, 1.68 and 2.20 p. Computations of absorption coefficients for the skin were made for each of these wavelengths. Intermediate values were obtained by interpolation. In the spectral range of wavelengths 1-2.4 I-C, white and Negro skin have essentially the same optical characteristics. Except for absorption due to water content and scattering, skin appears to be almost nonabsorbing in this region. In the spectral range 0.55-1 c-l, skin pigments alter the optical characteristics of the skin by increasing the absorptance of radiation in the most superficial layers.","author":[{"dropping-particle":"","family":"Hardy","given":"James D.","non-dropping-particle":"","parse-names":false,"suffix":""},{"dropping-particle":"","family":"Hammel","given":"Harold T.","non-dropping-particle":"","parse-names":false,"suffix":""},{"dropping-particle":"","family":"Murgatroyd","given":"Dorothy","non-dropping-particle":"","parse-names":false,"suffix":""}],"container-title":"Journal of Applied Physiology","id":"ITEM-1","issue":"2","issued":{"date-parts":[["1956","9"]]},"page":"257-264","title":"Spectral transmittance and reflectance of excised human skin","type":"article-journal","volume":"9"},"uris":["http://www.mendeley.com/documents/?uuid=815a0c96-f5c8-361c-9aea-1e99c338dfc3"]},{"id":"ITEM-2","itemData":{"DOI":"10.1152/jappl.1955.8.2.212","ISSN":"00218987","author":[{"dropping-particle":"","family":"Jacquez","given":"J. A.","non-dropping-particle":"","parse-names":false,"suffix":""},{"dropping-particle":"","family":"Kuppenheim","given":"H. F.","non-dropping-particle":"","parse-names":false,"suffix":""},{"dropping-particle":"","family":"Dimitroff","given":"J. M.","non-dropping-particle":"","parse-names":false,"suffix":""},{"dropping-particle":"","family":"Mckeeham","given":"W.","non-dropping-particle":"","parse-names":false,"suffix":""},{"dropping-particle":"","family":"Huss","given":"J.","non-dropping-particle":"","parse-names":false,"suffix":""}],"container-title":"Journal of applied physiology","id":"ITEM-2","issue":"2","issued":{"date-parts":[["1955","9"]]},"page":"212-214","title":"Spectral reflectance of human skin in the region 235-700 mµ","type":"article-journal","volume":"8"},"uris":["http://www.mendeley.com/documents/?uuid=9840e7a6-d98a-3e46-a53e-487fc074405c"]},{"id":"ITEM-3","itemData":{"DOI":"10.1152/jappl.1955.8.3.297","ISSN":"00218987","author":[{"dropping-particle":"","family":"Jacquez","given":"J. A.","non-dropping-particle":"","parse-names":false,"suffix":""},{"dropping-particle":"","family":"Huss","given":"J.","non-dropping-particle":"","parse-names":false,"suffix":""},{"dropping-particle":"","family":"Mckeeham","given":"W.","non-dropping-particle":"","parse-names":false,"suffix":""},{"dropping-particle":"","family":"Dimitroff","given":"J. M.","non-dropping-particle":"","parse-names":false,"suffix":""},{"dropping-particle":"","family":"Kuppenheim","given":"H. F.","non-dropping-particle":"","parse-names":false,"suffix":""}],"container-title":"Journal of applied physiology","id":"ITEM-3","issue":"3","issued":{"date-parts":[["1955","11"]]},"page":"297-299","title":"Spectral reflectance of human skin in the region 0.7-2.6mµ","type":"article-journal","volume":"8"},"uris":["http://www.mendeley.com/documents/?uuid=60bdc04b-a820-365e-9d7e-84fc3d4af54a"]},{"id":"ITEM-4","itemData":{"DOI":"10.1152/jappl.1952.4.10.800","ISSN":"00218987","author":[{"dropping-particle":"","family":"Kuppenheim","given":"H. F.","non-dropping-particle":"","parse-names":false,"suffix":""},{"dropping-particle":"","family":"Heer Jr.","given":"R. R.","non-dropping-particle":"","parse-names":false,"suffix":""}],"container-title":"Journal of applied physiology","id":"ITEM-4","issue":"10","issued":{"date-parts":[["1952","4"]]},"page":"800-806","title":"Spectral reflectance of White and Negro skin between 440 and 1000 mµ","type":"article-journal","volume":"4"},"uris":["http://www.mendeley.com/documents/?uuid=b4bb834e-0350-34bb-8c60-42191457dcd1"]}],"mendeley":{"formattedCitation":"[14–17]","plainTextFormattedCitation":"[14–17]","previouslyFormattedCitation":"[14–17]"},"properties":{"noteIndex":0},"schema":"https://github.com/citation-style-language/schema/raw/master/csl-citation.json"}</w:instrText>
      </w:r>
      <w:r w:rsidRPr="00622CB6">
        <w:fldChar w:fldCharType="separate"/>
      </w:r>
      <w:r w:rsidR="007B2B48" w:rsidRPr="007B2B48">
        <w:rPr>
          <w:noProof/>
        </w:rPr>
        <w:t>[14–17]</w:t>
      </w:r>
      <w:r w:rsidRPr="00622CB6">
        <w:fldChar w:fldCharType="end"/>
      </w:r>
      <w:r w:rsidRPr="00622CB6">
        <w:t>, the reflectance of the skin of White and Black individuals differs</w:t>
      </w:r>
      <w:r>
        <w:t xml:space="preserve"> significantly</w:t>
      </w:r>
      <w:r w:rsidRPr="00622CB6">
        <w:t xml:space="preserve"> in the visible to near-infrared range</w:t>
      </w:r>
      <w:r>
        <w:t>.</w:t>
      </w:r>
      <w:r w:rsidRPr="00622CB6">
        <w:t xml:space="preserve"> </w:t>
      </w:r>
      <w:r>
        <w:t xml:space="preserve">Thus, </w:t>
      </w:r>
      <w:r w:rsidRPr="00622CB6">
        <w:t xml:space="preserve">the thermal sensation caused by solar radiation is considered to differ greatly depending on the skin color. In contrast, in the far-infrared range, the spectral properties of the skin of the two groups are almost </w:t>
      </w:r>
      <w:r>
        <w:t>identical</w:t>
      </w:r>
      <w:r w:rsidRPr="00622CB6">
        <w:t xml:space="preserve">, </w:t>
      </w:r>
      <w:r w:rsidRPr="00391479">
        <w:t>suggesting minimal differences in thermal sensation from far-infrared radiation.</w:t>
      </w:r>
    </w:p>
    <w:p w14:paraId="2D72CA33" w14:textId="77777777" w:rsidR="00E93D2B" w:rsidRPr="00622CB6" w:rsidRDefault="00E93D2B" w:rsidP="00E93D2B">
      <w:pPr>
        <w:pStyle w:val="Heading3"/>
      </w:pPr>
      <w:r>
        <w:lastRenderedPageBreak/>
        <w:t>Long-term</w:t>
      </w:r>
      <w:r w:rsidRPr="00622CB6">
        <w:t xml:space="preserve"> irradiation</w:t>
      </w:r>
    </w:p>
    <w:p w14:paraId="27C3D02F" w14:textId="164CF1AE" w:rsidR="00E93D2B" w:rsidRPr="00622CB6" w:rsidRDefault="00E93D2B" w:rsidP="00E93D2B">
      <w:pPr>
        <w:pStyle w:val="BodyText"/>
      </w:pPr>
      <w:r w:rsidRPr="00622CB6">
        <w:t xml:space="preserve">Because the irradiation time of </w:t>
      </w:r>
      <w:r>
        <w:t>the</w:t>
      </w:r>
      <w:r w:rsidRPr="00622CB6">
        <w:t xml:space="preserve"> experiments reproduced in this study was 20 s, the experiment was considered to have ended before the human thermoregulation was fully activated. Thus, the model does not consider human thermoregulation such as vasoconstriction, vasodilation, sweating, and shivering. According to the study by Lipkin et al. </w:t>
      </w:r>
      <w:r w:rsidRPr="00622CB6">
        <w:fldChar w:fldCharType="begin" w:fldLock="1"/>
      </w:r>
      <w:r w:rsidR="007B2B48">
        <w:instrText>ADDIN CSL_CITATION {"citationItems":[{"id":"ITEM-1","itemData":{"DOI":"10.1152/jappl.1954.7.2.212","ISSN":"00218987","author":[{"dropping-particle":"","family":"Lipkin","given":"M.","non-dropping-particle":"","parse-names":false,"suffix":""},{"dropping-particle":"","family":"Hardy","given":"J. D.","non-dropping-particle":"","parse-names":false,"suffix":""}],"container-title":"Journal of applied physiology","id":"ITEM-1","issue":"2","issued":{"date-parts":[["1954","9","1"]]},"page":"212-217","title":"Measurement of some thermal properties of human tissues.","type":"article-journal","volume":"7"},"uris":["http://www.mendeley.com/documents/?uuid=9c7d503f-c887-39b8-9a77-5c6ac0555f8d"]}],"mendeley":{"formattedCitation":"[32]","plainTextFormattedCitation":"[32]","previouslyFormattedCitation":"[32]"},"properties":{"noteIndex":0},"schema":"https://github.com/citation-style-language/schema/raw/master/csl-citation.json"}</w:instrText>
      </w:r>
      <w:r w:rsidRPr="00622CB6">
        <w:fldChar w:fldCharType="separate"/>
      </w:r>
      <w:r w:rsidR="007B2B48" w:rsidRPr="007B2B48">
        <w:rPr>
          <w:noProof/>
        </w:rPr>
        <w:t>[32]</w:t>
      </w:r>
      <w:r w:rsidRPr="00622CB6">
        <w:fldChar w:fldCharType="end"/>
      </w:r>
      <w:r w:rsidRPr="00622CB6">
        <w:t xml:space="preserve">, the skin thermal diffusivity is </w:t>
      </w:r>
      <w:r>
        <w:t>determined</w:t>
      </w:r>
      <w:r w:rsidRPr="00622CB6">
        <w:t xml:space="preserve"> as a single value for short-duration heating of the skin (less than 20 s), and the </w:t>
      </w:r>
      <w:r>
        <w:t xml:space="preserve">PSI </w:t>
      </w:r>
      <w:r w:rsidRPr="00622CB6">
        <w:t>model</w:t>
      </w:r>
      <w:r>
        <w:t xml:space="preserve"> </w:t>
      </w:r>
      <w:r w:rsidRPr="00622CB6">
        <w:t xml:space="preserve">uses this value as well as that proposed by de Dear et al. </w:t>
      </w:r>
      <w:r w:rsidRPr="00622CB6">
        <w:fldChar w:fldCharType="begin" w:fldLock="1"/>
      </w:r>
      <w:r w:rsidR="007B2B48">
        <w:instrText>ADDIN CSL_CITATION {"citationItems":[{"id":"ITEM-1","itemData":{"DOI":"10.1111/j.1600-0668.1993.t01-1-00004.x","ISSN":"0905-6947","author":[{"dropping-particle":"","family":"Dear","given":"R","non-dropping-particle":"de","parse-names":false,"suffix":""},{"dropping-particle":"","family":"Ring","given":"J","non-dropping-particle":"","parse-names":false,"suffix":""},{"dropping-particle":"","family":"Fanger","given":"P. O.","non-dropping-particle":"","parse-names":false,"suffix":""}],"container-title":"Indoor Air","genre":"article","id":"ITEM-1","issue":"3","issued":{"date-parts":[["1993"]]},"page":"181-192","publisher":"Munksgaard International Publishers","publisher-place":"Oxford, UK","title":"Thermal sensations resulting from sudden ambient temperature changes","type":"article-journal","volume":"3"},"uris":["http://www.mendeley.com/documents/?uuid=77d002e5-4e88-340f-a164-066c2c8ff7e2"]}],"mendeley":{"formattedCitation":"[24]","plainTextFormattedCitation":"[24]","previouslyFormattedCitation":"[24]"},"properties":{"noteIndex":0},"schema":"https://github.com/citation-style-language/schema/raw/master/csl-citation.json"}</w:instrText>
      </w:r>
      <w:r w:rsidRPr="00622CB6">
        <w:fldChar w:fldCharType="separate"/>
      </w:r>
      <w:r w:rsidR="007B2B48" w:rsidRPr="007B2B48">
        <w:rPr>
          <w:noProof/>
        </w:rPr>
        <w:t>[24]</w:t>
      </w:r>
      <w:r w:rsidRPr="00622CB6">
        <w:fldChar w:fldCharType="end"/>
      </w:r>
      <w:r w:rsidRPr="00622CB6">
        <w:t>. Because the irradiation time in the experiments reproduced in this stud</w:t>
      </w:r>
      <w:r>
        <w:t>y</w:t>
      </w:r>
      <w:r w:rsidRPr="00622CB6">
        <w:t xml:space="preserve"> was short (less than 20 s), this model can be applied even though it does not</w:t>
      </w:r>
      <w:r>
        <w:t xml:space="preserve"> have </w:t>
      </w:r>
      <w:r w:rsidRPr="00622CB6">
        <w:t>human thermoregulation</w:t>
      </w:r>
      <w:r>
        <w:t xml:space="preserve"> functions</w:t>
      </w:r>
      <w:r w:rsidRPr="00622CB6">
        <w:t xml:space="preserve">. However, our body has a mechanism to regulate body temperature according to our thermal state, and as the body temperature rises, the blood flow and </w:t>
      </w:r>
      <w:r>
        <w:t xml:space="preserve">sweating </w:t>
      </w:r>
      <w:r w:rsidRPr="00622CB6">
        <w:t>rate</w:t>
      </w:r>
      <w:r>
        <w:t xml:space="preserve"> </w:t>
      </w:r>
      <w:r w:rsidRPr="00622CB6">
        <w:t>increase. Therefore, in the future, it is desirable to combine the model with a thermoregulation model to evaluate the PSI over</w:t>
      </w:r>
      <w:r>
        <w:t xml:space="preserve"> </w:t>
      </w:r>
      <w:r w:rsidRPr="00BA293E">
        <w:t>extended periods</w:t>
      </w:r>
      <w:r w:rsidRPr="00622CB6">
        <w:t>.</w:t>
      </w:r>
    </w:p>
    <w:p w14:paraId="1E1663C2" w14:textId="77777777" w:rsidR="00E93D2B" w:rsidRPr="00622CB6" w:rsidRDefault="00E93D2B" w:rsidP="00E93D2B">
      <w:pPr>
        <w:pStyle w:val="Heading3"/>
      </w:pPr>
      <w:r w:rsidRPr="00622CB6">
        <w:t>Irradiated area</w:t>
      </w:r>
    </w:p>
    <w:p w14:paraId="5BFDC44B" w14:textId="0C96E587" w:rsidR="00E93D2B" w:rsidRPr="00622CB6" w:rsidRDefault="00E93D2B" w:rsidP="00E93D2B">
      <w:pPr>
        <w:pStyle w:val="BodyText"/>
      </w:pPr>
      <w:r w:rsidRPr="00622CB6">
        <w:t xml:space="preserve">In this study, we replicated experiments </w:t>
      </w:r>
      <w:r>
        <w:t>where</w:t>
      </w:r>
      <w:r w:rsidRPr="00622CB6">
        <w:t xml:space="preserve"> the back</w:t>
      </w:r>
      <w:r w:rsidR="00A14B9D">
        <w:t>s</w:t>
      </w:r>
      <w:r w:rsidRPr="00622CB6">
        <w:t xml:space="preserve"> of the subject's hand</w:t>
      </w:r>
      <w:r>
        <w:t>s</w:t>
      </w:r>
      <w:r w:rsidRPr="00622CB6">
        <w:t xml:space="preserve"> w</w:t>
      </w:r>
      <w:r>
        <w:t>ere</w:t>
      </w:r>
      <w:r w:rsidRPr="00622CB6">
        <w:t xml:space="preserve"> irradiated with </w:t>
      </w:r>
      <w:r>
        <w:t>radiation</w:t>
      </w:r>
      <w:r w:rsidRPr="00622CB6">
        <w:t xml:space="preserve"> </w:t>
      </w:r>
      <w:r>
        <w:t>in</w:t>
      </w:r>
      <w:r w:rsidRPr="00622CB6">
        <w:t xml:space="preserve"> different wavelength ranges. However, further study is needed to apply the model to the whole body or other body parts. Many researchers such as Stevens et al. </w:t>
      </w:r>
      <w:r w:rsidRPr="00622CB6">
        <w:rPr>
          <w:rFonts w:eastAsia="ＭＳ 明朝"/>
        </w:rPr>
        <w:fldChar w:fldCharType="begin" w:fldLock="1"/>
      </w:r>
      <w:r w:rsidR="007B2B48">
        <w:instrText>ADDIN CSL_CITATION {"citationItems":[{"id":"ITEM-1","itemData":{"DOI":"10.1016/0031-9384(74)90269-8","ISSN":"00319384","abstract":"The magnitude of warmth sensation aroused by heat irradiation and assessed by the method of magnitude estimation depends on the level of the irradiation, its areal extent, and the particular region of the body stimulated. Within a given body region, area and irradiation level both contribute to the magnitude of the warmth sensation (signifying generous spatial summation of neural signals), except that the proportional contribution of area diminishes gradually with increasing level of warmth and finally becomes negligible as the pain threshold is approached. Some regions of the body are far more responsive than others to low-level heating, but all regions respond more or less uniformly when the level of heating is high enough. © 1974.","author":[{"dropping-particle":"","family":"Stevens","given":"Joseph C.","non-dropping-particle":"","parse-names":false,"suffix":""},{"dropping-particle":"","family":"Marks","given":"Lawrence E.","non-dropping-particle":"","parse-names":false,"suffix":""},{"dropping-particle":"","family":"Simonson","given":"Donald C.","non-dropping-particle":"","parse-names":false,"suffix":""}],"container-title":"Physiology and Behavior","id":"ITEM-1","issue":"6","issued":{"date-parts":[["1974"]]},"page":"825-836","title":"Regional sensitivity and spatial summation in the warmth sense","type":"article-journal","volume":"13"},"uris":["http://www.mendeley.com/documents/?uuid=f3b93321-bab8-39a6-8995-dfaf22164513"]}],"mendeley":{"formattedCitation":"[33]","plainTextFormattedCitation":"[33]","previouslyFormattedCitation":"[33]"},"properties":{"noteIndex":0},"schema":"https://github.com/citation-style-language/schema/raw/master/csl-citation.json"}</w:instrText>
      </w:r>
      <w:r w:rsidRPr="00622CB6">
        <w:rPr>
          <w:rFonts w:eastAsia="ＭＳ 明朝"/>
        </w:rPr>
        <w:fldChar w:fldCharType="separate"/>
      </w:r>
      <w:r w:rsidR="007B2B48" w:rsidRPr="007B2B48">
        <w:rPr>
          <w:noProof/>
        </w:rPr>
        <w:t>[33]</w:t>
      </w:r>
      <w:r w:rsidRPr="00622CB6">
        <w:rPr>
          <w:rFonts w:eastAsia="ＭＳ 明朝"/>
        </w:rPr>
        <w:fldChar w:fldCharType="end"/>
      </w:r>
      <w:r w:rsidRPr="00622CB6">
        <w:t xml:space="preserve"> and Luo et al. </w:t>
      </w:r>
      <w:r w:rsidRPr="00622CB6">
        <w:rPr>
          <w:rFonts w:eastAsia="ＭＳ 明朝"/>
        </w:rPr>
        <w:fldChar w:fldCharType="begin" w:fldLock="1"/>
      </w:r>
      <w:r w:rsidR="007B2B48">
        <w:instrText>ADDIN CSL_CITATION {"citationItems":[{"id":"ITEM-1","itemData":{"DOI":"10.1016/j.buildenv.2019.106435","ISSN":"03601323","abstract":"‘Personal comfort systems’ and thermally active clothing are able to warm and cool individual building occupants by transferring heat directly to and from their body surfaces. Such systems would ideally target local body surfaces with high temperature sensitivities. Such sensitivities have not been quantified in detail before. Here we report local thermal sensations and sensitivities for 318 local skin spots distributed over one side of the body, measured on a large number of subjects. Skin temperature changes were induced with a thermal probe 14 mm in diameter, and subjective thermal sensations were surveyed after 10 s. Our neutral base temperature was 31 °C and the spot stimulus was ±5 °C. Cool and warm sensitivities are seen to vary widely by body part. The foot, lower leg and upper chest are much less sensitive than average; in comparison, the cheek, neck back, and seat area are 2–3 times as sensitive to both cooling and warming stimuli. Every body part exhibits stronger sensitivity to cooling (1.3–1.6 times stronger) than to warming. Inter-personal differences and regional variance within body parts were observed to be 2–3 times greater than potential sex differences. These high-density thermal sensitivity maps with appended dataset provide the most comprehensive distributions of cold and warm sensitivity across the human body.","author":[{"dropping-particle":"","family":"Luo","given":"Maohui","non-dropping-particle":"","parse-names":false,"suffix":""},{"dropping-particle":"","family":"Wang","given":"Zhe","non-dropping-particle":"","parse-names":false,"suffix":""},{"dropping-particle":"","family":"Zhang","given":"Hui","non-dropping-particle":"","parse-names":false,"suffix":""},{"dropping-particle":"","family":"Arens","given":"Edward","non-dropping-particle":"","parse-names":false,"suffix":""},{"dropping-particle":"","family":"Filingeri","given":"Davide","non-dropping-particle":"","parse-names":false,"suffix":""},{"dropping-particle":"","family":"Jin","given":"Ling","non-dropping-particle":"","parse-names":false,"suffix":""},{"dropping-particle":"","family":"Ghahramani","given":"Ali","non-dropping-particle":"","parse-names":false,"suffix":""},{"dropping-particle":"","family":"Chen","given":"Wenhua","non-dropping-particle":"","parse-names":false,"suffix":""},{"dropping-particle":"","family":"He","given":"Yingdong","non-dropping-particle":"","parse-names":false,"suffix":""},{"dropping-particle":"","family":"Si","given":"Binghui","non-dropping-particle":"","parse-names":false,"suffix":""}],"container-title":"Building and Environment","id":"ITEM-1","issue":"May 2019","issued":{"date-parts":[["2020"]]},"page":"106435","publisher":"Elsevier Ltd","title":"High-density thermal sensitivity maps of the human body","type":"article-journal","volume":"167"},"uris":["http://www.mendeley.com/documents/?uuid=4f9739ff-6196-45e9-851c-ea2a0beb9359"]}],"mendeley":{"formattedCitation":"[34]","plainTextFormattedCitation":"[34]","previouslyFormattedCitation":"[34]"},"properties":{"noteIndex":0},"schema":"https://github.com/citation-style-language/schema/raw/master/csl-citation.json"}</w:instrText>
      </w:r>
      <w:r w:rsidRPr="00622CB6">
        <w:rPr>
          <w:rFonts w:eastAsia="ＭＳ 明朝"/>
        </w:rPr>
        <w:fldChar w:fldCharType="separate"/>
      </w:r>
      <w:r w:rsidR="007B2B48" w:rsidRPr="007B2B48">
        <w:rPr>
          <w:noProof/>
        </w:rPr>
        <w:t>[34]</w:t>
      </w:r>
      <w:r w:rsidRPr="00622CB6">
        <w:rPr>
          <w:rFonts w:eastAsia="ＭＳ 明朝"/>
        </w:rPr>
        <w:fldChar w:fldCharType="end"/>
      </w:r>
      <w:r w:rsidRPr="00622CB6">
        <w:t xml:space="preserve"> </w:t>
      </w:r>
      <w:r>
        <w:t xml:space="preserve">have </w:t>
      </w:r>
      <w:r w:rsidRPr="00622CB6">
        <w:t xml:space="preserve">reported that </w:t>
      </w:r>
      <w:r>
        <w:t xml:space="preserve">human thermal </w:t>
      </w:r>
      <w:r w:rsidRPr="00622CB6">
        <w:t>sensitivity</w:t>
      </w:r>
      <w:r>
        <w:t xml:space="preserve"> varies by body </w:t>
      </w:r>
      <w:r w:rsidRPr="00622CB6">
        <w:t xml:space="preserve">part. The forehead and cheeks are significantly more sensitive to infrared radiation than the thighs and calves. </w:t>
      </w:r>
      <w:r>
        <w:t>P</w:t>
      </w:r>
      <w:r w:rsidRPr="00622CB6">
        <w:t>articular</w:t>
      </w:r>
      <w:r>
        <w:t>ly</w:t>
      </w:r>
      <w:r w:rsidRPr="00622CB6">
        <w:t xml:space="preserve">, there is a large regional difference in thermal sensation caused by weak </w:t>
      </w:r>
      <w:r>
        <w:t xml:space="preserve">radiation </w:t>
      </w:r>
      <w:r w:rsidRPr="00622CB6">
        <w:t>intensity</w:t>
      </w:r>
      <w:r>
        <w:t xml:space="preserve"> (</w:t>
      </w:r>
      <w:r w:rsidRPr="00622CB6">
        <w:t>100 W/m</w:t>
      </w:r>
      <w:r w:rsidRPr="00622CB6">
        <w:rPr>
          <w:vertAlign w:val="superscript"/>
        </w:rPr>
        <w:t>2</w:t>
      </w:r>
      <w:r w:rsidRPr="00622CB6">
        <w:t xml:space="preserve"> or less</w:t>
      </w:r>
      <w:r>
        <w:t>)</w:t>
      </w:r>
      <w:r w:rsidRPr="00622CB6">
        <w:t>, and th</w:t>
      </w:r>
      <w:r>
        <w:t>is</w:t>
      </w:r>
      <w:r w:rsidRPr="00622CB6">
        <w:t xml:space="preserve"> regional difference</w:t>
      </w:r>
      <w:r>
        <w:t xml:space="preserve"> </w:t>
      </w:r>
      <w:r w:rsidRPr="00622CB6">
        <w:t>decreases as</w:t>
      </w:r>
      <w:r>
        <w:t xml:space="preserve"> </w:t>
      </w:r>
      <w:r w:rsidRPr="00622CB6">
        <w:t xml:space="preserve">radiation intensity increases. Therefore, the slope of the straight line in </w:t>
      </w:r>
      <w:r>
        <w:fldChar w:fldCharType="begin"/>
      </w:r>
      <w:r>
        <w:instrText xml:space="preserve"> REF _Ref152159965 \h </w:instrText>
      </w:r>
      <w:r>
        <w:fldChar w:fldCharType="separate"/>
      </w:r>
      <w:r w:rsidR="003A633B" w:rsidRPr="00622CB6">
        <w:rPr>
          <w:szCs w:val="22"/>
        </w:rPr>
        <w:t xml:space="preserve">Fig. </w:t>
      </w:r>
      <w:r w:rsidR="003A633B">
        <w:rPr>
          <w:noProof/>
          <w:szCs w:val="22"/>
        </w:rPr>
        <w:t>14</w:t>
      </w:r>
      <w:r>
        <w:fldChar w:fldCharType="end"/>
      </w:r>
      <w:r w:rsidRPr="00622CB6">
        <w:t xml:space="preserve"> might differ depending on the irradiated area. In addition, it is desirable to further develop the model to reproduce experiments that investigate the wavelength dependence of thermal sense for the whole body </w:t>
      </w:r>
      <w:r w:rsidRPr="00622CB6">
        <w:rPr>
          <w:rFonts w:eastAsia="ＭＳ 明朝"/>
        </w:rPr>
        <w:fldChar w:fldCharType="begin" w:fldLock="1"/>
      </w:r>
      <w:r w:rsidR="007B2B48">
        <w:instrText>ADDIN CSL_CITATION {"citationItems":[{"id":"ITEM-1","itemData":{"DOI":"10.1016/j.buildenv.2021.107763","ISSN":"03601323","abstract":"Thermal radiation is considered a fundamental factor of human thermal perception, however the effect of specific radiation spectra has not yet been explored comprehensively. This study investigates the influence of different radiation types, short-wave infrared A and long-wave infrared C radiation, on thermal sensation and thermal comfort. 29 participants were exposed to these two radiation types at two irradiance levels, 100 W/m2 and 200 W/m2, and at two air temperatures, 16 °C and 22 °C. The results confirm the well-established observation that additional irradiation induces a warmer thermal sensation. For an otherwise cold environment, a certain level of irradiation did also improve thermal comfort. When it comes to moderate thermal environments, we found that comparable amounts of infrared C irradiation are perceived substantially warmer than their infrared A counterparts. This significant outcome can potentially be explained by the radiative properties of human skin, which greatly depend on the irradiation spectrum. Current thermal perception models do not fully account for such differences. Thereby our findings contribute to a better understanding of thermal perception in environments as buildings or outdoors.","author":[{"dropping-particle":"","family":"Hirn","given":"Thomas","non-dropping-particle":"","parse-names":false,"suffix":""},{"dropping-particle":"","family":"Kirmas","given":"Alexander","non-dropping-particle":"","parse-names":false,"suffix":""},{"dropping-particle":"","family":"Backes","given":"Damian","non-dropping-particle":"","parse-names":false,"suffix":""},{"dropping-particle":"","family":"Eckstein","given":"Lutz","non-dropping-particle":"","parse-names":false,"suffix":""}],"container-title":"Building and Environment","id":"ITEM-1","issued":{"date-parts":[["2021","6","1"]]},"page":"107763","publisher":"Elsevier Ltd","title":"The influence of radiation intensity and wavelength on thermal perception","type":"article-journal","volume":"196"},"uris":["http://www.mendeley.com/documents/?uuid=747a5634-d535-336a-aafd-68e6a66c37ae"]},{"id":"ITEM-2","itemData":{"DOI":"10.1080/00140130701710986","ISSN":"00140139","PMID":"18357536","abstract":"When the sun shines on people in enclosed spaces, such as in buildings or vehicles, it directly affects thermal comfort. There is also an indirect effect as surrounding surfaces are heated exposing a person to re-radiation. This laboratory study investigated the effects of long wave re-radiation on thermal comfort, individually and when combined with direct solar radiation. Nine male participants (26.0 ± 4.7 years) took part in three experimental sessions where they were exposed to radiation from a hot black panel heated to 100°C; direct simulated solar radiation of 600 Wm-2 and the combined simulated solar radiation and black panel radiation. Exposures were for 30 min, during which subjective responses and mean skin temperatures were recorded. The results showed that, at a surface temperature of 100°C (close to maximum in practice), radiation from the flat black panel provided thermal discomfort but that this was relatively small when compared with the effects of direct solar radiation. It was concluded that re-radiation, from a dashboard in a vehicle, for example, will not have a major direct influence on thermal comfort and that existing models of thermal comfort do not require a specific modification. These results showed that, for the conditions investigated, the addition of re-radiation from internal components has an effect on thermal sensation when combined with direct solar radiation. However, it is not considered that it will be a major factor in a real world situation. This is because, in practice, dashboards are unlikely to maintain very high surface temperatures in vehicles without an unacceptably high air temperature. This study quantifies the contribution of short- and long-wave radiation to thermal comfort. The results will aid vehicle designers to have a better understanding of the complex radiation environment. These include direct radiation from the sun as well as re-radiation from the dashboard and other internal surfaces.","author":[{"dropping-particle":"","family":"Hodder","given":"Simon","non-dropping-particle":"","parse-names":false,"suffix":""},{"dropping-particle":"","family":"Parsons","given":"Ken","non-dropping-particle":"","parse-names":false,"suffix":""}],"container-title":"Ergonomics","id":"ITEM-2","issue":"4","issued":{"date-parts":[["2008","4"]]},"page":"476-491","title":"The effects of solar radiation and black body re-radiation on thermal comfort","type":"article-journal","volume":"51"},"uris":["http://www.mendeley.com/documents/?uuid=54794b4f-0960-3a34-9891-5d961b9dc05a"]}],"mendeley":{"formattedCitation":"[7,35]","plainTextFormattedCitation":"[7,35]","previouslyFormattedCitation":"[7,35]"},"properties":{"noteIndex":0},"schema":"https://github.com/citation-style-language/schema/raw/master/csl-citation.json"}</w:instrText>
      </w:r>
      <w:r w:rsidRPr="00622CB6">
        <w:rPr>
          <w:rFonts w:eastAsia="ＭＳ 明朝"/>
        </w:rPr>
        <w:fldChar w:fldCharType="separate"/>
      </w:r>
      <w:r w:rsidR="007B2B48" w:rsidRPr="007B2B48">
        <w:rPr>
          <w:noProof/>
        </w:rPr>
        <w:t>[7,35]</w:t>
      </w:r>
      <w:r w:rsidRPr="00622CB6">
        <w:rPr>
          <w:rFonts w:eastAsia="ＭＳ 明朝"/>
        </w:rPr>
        <w:fldChar w:fldCharType="end"/>
      </w:r>
      <w:r w:rsidRPr="00622CB6">
        <w:t>.</w:t>
      </w:r>
    </w:p>
    <w:p w14:paraId="316061A4" w14:textId="77777777" w:rsidR="00E93D2B" w:rsidRPr="00622CB6" w:rsidRDefault="00E93D2B" w:rsidP="00E93D2B">
      <w:pPr>
        <w:pStyle w:val="Heading3"/>
      </w:pPr>
      <w:r w:rsidRPr="00622CB6">
        <w:t>Irradiation intensity and ambient thermal environment</w:t>
      </w:r>
    </w:p>
    <w:p w14:paraId="598E95BC" w14:textId="2171D495" w:rsidR="00E93D2B" w:rsidRPr="00622CB6" w:rsidRDefault="00E93D2B" w:rsidP="00E93D2B">
      <w:pPr>
        <w:pStyle w:val="BodyText"/>
      </w:pPr>
      <w:r w:rsidRPr="00622CB6">
        <w:t xml:space="preserve">The proposed model quantitatively explained the results and inferences gained from the three </w:t>
      </w:r>
      <w:r>
        <w:t>human subject experiment</w:t>
      </w:r>
      <w:r w:rsidRPr="00622CB6">
        <w:t>s conducted under thermal</w:t>
      </w:r>
      <w:r>
        <w:t>ly</w:t>
      </w:r>
      <w:r w:rsidRPr="00622CB6">
        <w:t xml:space="preserve"> neutral conditions </w:t>
      </w:r>
      <w:r w:rsidRPr="00622CB6">
        <w:fldChar w:fldCharType="begin" w:fldLock="1"/>
      </w:r>
      <w:r w:rsidR="007B2B48">
        <w:instrText>ADDIN CSL_CITATION {"citationItems":[{"id":"ITEM-1","itemData":{"author":[{"dropping-particle":"","family":"Narita","given":"Chie","non-dropping-particle":"","parse-names":false,"suffix":""},{"dropping-particle":"","family":"Tanabe","given":"Shin-ichi","non-dropping-particle":"","parse-names":false,"suffix":""},{"dropping-particle":"","family":"Ozeki","given":"Yoshiichi","non-dropping-particle":"","parse-names":false,"suffix":""},{"dropping-particle":"","family":"Konishi","given":"Masaaki","non-dropping-particle":"","parse-names":false,"suffix":""},{"dropping-particle":"","family":"Ono","given":"M","non-dropping-particle":"","parse-names":false,"suffix":""},{"dropping-particle":"","family":"Sato","given":"K","non-dropping-particle":"","parse-names":false,"suffix":""}],"container-title":"Proceedings of Indoor Air 99","id":"ITEM-1","issued":{"date-parts":[["1999"]]},"page":"614-619","publisher-place":"Edinburgh","title":"Subjective experiments on the effects of spectral property of solar radiation on thermal comfort","type":"article-journal","volume":"1"},"uris":["http://www.mendeley.com/documents/?uuid=f7b8ce49-1ee8-3f1f-8ed4-7053ed86c535"]},{"id":"ITEM-2","itemData":{"DOI":"10.3130/aija.66.29_3","ISSN":"1340-4210","author":[{"dropping-particle":"","family":"Narita","given":"Chie","non-dropping-particle":"","parse-names":false,"suffix":""},{"dropping-particle":"","family":"Tanabe","given":"Shin-ichi","non-dropping-particle":"","parse-names":false,"suffix":""},{"dropping-particle":"","family":"Ozeki","given":"Yoshiichi","non-dropping-particle":"","parse-names":false,"suffix":""},{"dropping-particle":"","family":"Konishi","given":"Masaaki","non-dropping-particle":"","parse-names":false,"suffix":""}],"container-title":"Journal of Architecture and Planning","id":"ITEM-2","issue":"545","issued":{"date-parts":[["2001","7","30"]]},"page":"29-35","publisher":"</w:instrText>
      </w:r>
      <w:r w:rsidR="007B2B48">
        <w:rPr>
          <w:rFonts w:ascii="ＭＳ 明朝" w:eastAsia="ＭＳ 明朝" w:hAnsi="ＭＳ 明朝" w:cs="ＭＳ 明朝" w:hint="eastAsia"/>
        </w:rPr>
        <w:instrText>日本建築学会</w:instrText>
      </w:r>
      <w:r w:rsidR="007B2B48">
        <w:instrText>","title":"Effects of solar radiation on thermal comfort – subjective evaluation on back of the hands for visible, near-Infrared, middle-infrared radiation with artificial solar radiation ramps and spectral filters –","type":"article-journal","volume":"66"},"uris":["http://www.mendeley.com/documents/?uuid=3947ecb8-96f1-3390-8977-8d2c3d7c6d7c"]},{"id":"ITEM-3","itemData":{"author":[{"dropping-particle":"","family":"Matsui","given":"Matsunaga","non-dropping-particle":"","parse-names":false,"suffix":""},{"dropping-particle":"","family":"Tamashige","given":"Shigeyoshi","non-dropping-particle":"","parse-names":false,"suffix":""},{"dropping-particle":"","family":"Takagi","given":"Tohru","non-dropping-particle":"","parse-names":false,"suffix":""}],"container-title":"Memoirs of the Faculty of Engineering, Fukuyama University","id":"ITEM-3","issued":{"date-parts":[["1986"]]},"page":"35-43","title":"On the temperature sensation of human skin produced by infrared multiband irradiation","type":"article-journal","volume":"8"},"uris":["http://www.mendeley.com/documents/?uuid=6aa65326-ad80-48cf-aa8c-ed5e48cc0148"]}],"mendeley":{"formattedCitation":"[1,2,5]","plainTextFormattedCitation":"[1,2,5]","previouslyFormattedCitation":"[1,2,5]"},"properties":{"noteIndex":0},"schema":"https://github.com/citation-style-language/schema/raw/master/csl-citation.json"}</w:instrText>
      </w:r>
      <w:r w:rsidRPr="00622CB6">
        <w:fldChar w:fldCharType="separate"/>
      </w:r>
      <w:r w:rsidR="007B2B48" w:rsidRPr="007B2B48">
        <w:rPr>
          <w:noProof/>
        </w:rPr>
        <w:t>[1,2,5]</w:t>
      </w:r>
      <w:r w:rsidRPr="00622CB6">
        <w:fldChar w:fldCharType="end"/>
      </w:r>
      <w:r w:rsidRPr="00622CB6">
        <w:t>. It should be noted, however, that this model is not applicable to a</w:t>
      </w:r>
      <w:r>
        <w:t>ll</w:t>
      </w:r>
      <w:r w:rsidRPr="00622CB6">
        <w:t xml:space="preserve"> thermal </w:t>
      </w:r>
      <w:r>
        <w:t>environments</w:t>
      </w:r>
      <w:r w:rsidRPr="00622CB6">
        <w:t xml:space="preserve"> and has not been validated under conditions where thermal perception is dominated by other effects such as extremely cold or hot ambient environments or extremely low or high irradiation intensit</w:t>
      </w:r>
      <w:r>
        <w:t>ies</w:t>
      </w:r>
      <w:r w:rsidRPr="00622CB6">
        <w:t>.</w:t>
      </w:r>
    </w:p>
    <w:p w14:paraId="4E13403D" w14:textId="77777777" w:rsidR="00E93D2B" w:rsidRPr="00622CB6" w:rsidRDefault="00E93D2B" w:rsidP="00E93D2B">
      <w:pPr>
        <w:pStyle w:val="Heading1"/>
      </w:pPr>
      <w:r w:rsidRPr="00622CB6">
        <w:t>Conclusions</w:t>
      </w:r>
    </w:p>
    <w:p w14:paraId="53943010" w14:textId="4B057090" w:rsidR="00E93D2B" w:rsidRDefault="00E93D2B" w:rsidP="00E93D2B">
      <w:pPr>
        <w:pStyle w:val="BodyText"/>
      </w:pPr>
      <w:r w:rsidRPr="00DD6F1D">
        <w:t>In conclusion,</w:t>
      </w:r>
      <w:r>
        <w:t xml:space="preserve"> </w:t>
      </w:r>
      <w:r w:rsidRPr="00E03243">
        <w:t xml:space="preserve">our study provides a comprehensive and detailed investigation into the effects of radiation </w:t>
      </w:r>
      <w:r w:rsidR="00CD7205">
        <w:t>of</w:t>
      </w:r>
      <w:r w:rsidRPr="00E03243">
        <w:t xml:space="preserve"> different wavelengths on thermal</w:t>
      </w:r>
      <w:r w:rsidR="00CD7205">
        <w:t xml:space="preserve"> perception</w:t>
      </w:r>
      <w:r w:rsidRPr="00E03243">
        <w:t>.</w:t>
      </w:r>
      <w:r>
        <w:t xml:space="preserve"> W</w:t>
      </w:r>
      <w:r w:rsidRPr="00622CB6">
        <w:t xml:space="preserve">e conducted a </w:t>
      </w:r>
      <w:r>
        <w:t>human subject experiment</w:t>
      </w:r>
      <w:r w:rsidRPr="00622CB6">
        <w:t xml:space="preserve"> </w:t>
      </w:r>
      <w:r>
        <w:t xml:space="preserve">to observe these effects and developed a new </w:t>
      </w:r>
      <w:r w:rsidRPr="00622CB6">
        <w:t>mathematical model to predict psychosensory intensity</w:t>
      </w:r>
      <w:r w:rsidR="00CC0AD2">
        <w:t xml:space="preserve"> (PSI)</w:t>
      </w:r>
      <w:r w:rsidRPr="00622CB6">
        <w:t xml:space="preserve"> affected by </w:t>
      </w:r>
      <w:r>
        <w:t>radiation</w:t>
      </w:r>
      <w:r w:rsidRPr="00622CB6">
        <w:t xml:space="preserve"> of different wavelengths. Three </w:t>
      </w:r>
      <w:r>
        <w:t>human subject experiment</w:t>
      </w:r>
      <w:r w:rsidRPr="00622CB6">
        <w:t>s</w:t>
      </w:r>
      <w:r>
        <w:t>,</w:t>
      </w:r>
      <w:r w:rsidRPr="00622CB6">
        <w:t xml:space="preserve"> </w:t>
      </w:r>
      <w:r w:rsidRPr="00E32053">
        <w:t xml:space="preserve">including one conducted by </w:t>
      </w:r>
      <w:r>
        <w:t xml:space="preserve">us, </w:t>
      </w:r>
      <w:r w:rsidRPr="00622CB6">
        <w:t>were reproduced with the model to</w:t>
      </w:r>
      <w:r>
        <w:t xml:space="preserve"> quantitatively analyze the experimental results. </w:t>
      </w:r>
    </w:p>
    <w:p w14:paraId="7704AFB9" w14:textId="12F16A4E" w:rsidR="00E93D2B" w:rsidRPr="00622CB6" w:rsidRDefault="00E93D2B" w:rsidP="00E93D2B">
      <w:pPr>
        <w:pStyle w:val="BodyText"/>
      </w:pPr>
      <w:r>
        <w:t>First, w</w:t>
      </w:r>
      <w:r w:rsidRPr="00622CB6">
        <w:t xml:space="preserve">e </w:t>
      </w:r>
      <w:r w:rsidRPr="00D22FE2">
        <w:t xml:space="preserve">conducted a paired comparison experiment combining two of the three wavelengths (Experiment 1) and quantified the thermal sensitivity for each wavelength (Experiment 2) to investigate the thermal sensation caused by infrared </w:t>
      </w:r>
      <w:r>
        <w:t>radiation</w:t>
      </w:r>
      <w:r w:rsidRPr="00D22FE2">
        <w:t xml:space="preserve"> of different wavelengths. From Experiment 1, </w:t>
      </w:r>
      <w:r w:rsidR="00CD7205">
        <w:t>we</w:t>
      </w:r>
      <w:r w:rsidRPr="00D22FE2">
        <w:t xml:space="preserve"> found that far-infrared radiation provided </w:t>
      </w:r>
      <w:r>
        <w:t xml:space="preserve">a </w:t>
      </w:r>
      <w:r w:rsidRPr="00D22FE2">
        <w:t xml:space="preserve">warmer thermal sensation and more discomfort to the back of the hands than near-infrared radiation. From Experiment 2, the </w:t>
      </w:r>
      <w:r w:rsidR="00CD7205">
        <w:t xml:space="preserve">thermal sensitivity </w:t>
      </w:r>
      <w:r w:rsidRPr="00D22FE2">
        <w:t xml:space="preserve">ratio to radiation in each wavelength range was calculated as </w:t>
      </w:r>
      <w:r w:rsidRPr="00622CB6">
        <w:t>near-infrared</w:t>
      </w:r>
      <w:r w:rsidRPr="00D22FE2">
        <w:t xml:space="preserve"> (0.8–1.4 µm): </w:t>
      </w:r>
      <w:r w:rsidRPr="00F26B08">
        <w:t>mid</w:t>
      </w:r>
      <w:r>
        <w:t>-</w:t>
      </w:r>
      <w:r w:rsidRPr="00F26B08">
        <w:t xml:space="preserve"> to far-infrared</w:t>
      </w:r>
      <w:r w:rsidRPr="00D22FE2">
        <w:t xml:space="preserve"> (2.3–5.0 µm): </w:t>
      </w:r>
      <w:r w:rsidRPr="00D1566E">
        <w:t>far-infrared</w:t>
      </w:r>
      <w:r w:rsidRPr="00D22FE2">
        <w:t xml:space="preserve"> (</w:t>
      </w:r>
      <w:r>
        <w:t>2.3 µm and above</w:t>
      </w:r>
      <w:r w:rsidRPr="00D22FE2">
        <w:t xml:space="preserve">) = 0.76: 0.93: 1.00. The </w:t>
      </w:r>
      <w:r w:rsidR="00CC0AD2">
        <w:t>PSI</w:t>
      </w:r>
      <w:r w:rsidR="00CC0AD2" w:rsidRPr="00D22FE2">
        <w:t xml:space="preserve"> </w:t>
      </w:r>
      <w:r w:rsidRPr="00D22FE2">
        <w:t xml:space="preserve">ratio for </w:t>
      </w:r>
      <w:r>
        <w:t xml:space="preserve">each </w:t>
      </w:r>
      <w:r w:rsidRPr="00D22FE2">
        <w:t xml:space="preserve">radiation simulated </w:t>
      </w:r>
      <w:r>
        <w:t xml:space="preserve">by the model </w:t>
      </w:r>
      <w:r w:rsidRPr="00D22FE2">
        <w:t>was</w:t>
      </w:r>
      <w:r>
        <w:t xml:space="preserve"> </w:t>
      </w:r>
      <w:r w:rsidRPr="00622CB6">
        <w:t>0.6</w:t>
      </w:r>
      <w:r>
        <w:t>5</w:t>
      </w:r>
      <w:r w:rsidRPr="00622CB6">
        <w:t xml:space="preserve"> (near-infrared): 0.8</w:t>
      </w:r>
      <w:r>
        <w:t>8</w:t>
      </w:r>
      <w:r w:rsidRPr="00622CB6">
        <w:t xml:space="preserve"> (</w:t>
      </w:r>
      <w:r w:rsidRPr="00F26B08">
        <w:t>mid</w:t>
      </w:r>
      <w:r>
        <w:t>-</w:t>
      </w:r>
      <w:r w:rsidRPr="00F26B08">
        <w:t xml:space="preserve"> to far-infrared</w:t>
      </w:r>
      <w:r w:rsidRPr="00622CB6">
        <w:t>): 1.00 (</w:t>
      </w:r>
      <w:r w:rsidRPr="00D1566E">
        <w:t>far-infrared</w:t>
      </w:r>
      <w:r w:rsidRPr="00622CB6">
        <w:t>)</w:t>
      </w:r>
      <w:r w:rsidRPr="00D22FE2">
        <w:t xml:space="preserve">, which </w:t>
      </w:r>
      <w:r w:rsidRPr="00622CB6">
        <w:t>quantitatively</w:t>
      </w:r>
      <w:r w:rsidRPr="00D22FE2">
        <w:t xml:space="preserve"> corresponded to the </w:t>
      </w:r>
      <w:r w:rsidR="00CD7205">
        <w:t xml:space="preserve">thermal sensitivity </w:t>
      </w:r>
      <w:r w:rsidRPr="00D22FE2">
        <w:t xml:space="preserve">ratio obtained in the </w:t>
      </w:r>
      <w:r w:rsidRPr="00D22FE2">
        <w:lastRenderedPageBreak/>
        <w:t>experiment.</w:t>
      </w:r>
    </w:p>
    <w:p w14:paraId="09D64B37" w14:textId="1B15CF9C" w:rsidR="00E93D2B" w:rsidRPr="00622CB6" w:rsidRDefault="00E93D2B" w:rsidP="00E93D2B">
      <w:pPr>
        <w:pStyle w:val="BodyText"/>
      </w:pPr>
      <w:r>
        <w:t>Second</w:t>
      </w:r>
      <w:r w:rsidRPr="00622CB6">
        <w:t xml:space="preserve">, the experimental results of Narita et al. were compared with the </w:t>
      </w:r>
      <w:r w:rsidR="00CC0AD2">
        <w:t>PSI</w:t>
      </w:r>
      <w:r w:rsidRPr="00622CB6">
        <w:t xml:space="preserve"> </w:t>
      </w:r>
      <w:r>
        <w:t>calculated</w:t>
      </w:r>
      <w:r w:rsidRPr="00622CB6">
        <w:t xml:space="preserve"> by</w:t>
      </w:r>
      <w:r>
        <w:t xml:space="preserve"> </w:t>
      </w:r>
      <w:r w:rsidRPr="00622CB6">
        <w:t xml:space="preserve">the model. The warm receptor </w:t>
      </w:r>
      <w:r>
        <w:t xml:space="preserve">temperature </w:t>
      </w:r>
      <w:r w:rsidRPr="00622CB6">
        <w:t xml:space="preserve">and the impulse frequency increase in the order of near-infrared (0.80–1.35 μm), visible (0.30–0.84 μm), and mid-infrared (1.70–2.30 μm) radiation, even at equal radiation intensities, which is consistent with the experimental results of the thermal sensation votes. Moreover, the simulated </w:t>
      </w:r>
      <w:r w:rsidR="00CC0AD2">
        <w:t>PSI</w:t>
      </w:r>
      <w:r w:rsidRPr="00622CB6">
        <w:t xml:space="preserve"> ratio for the radiation in each wavelength range was 1.2</w:t>
      </w:r>
      <w:r w:rsidR="00FC5299">
        <w:t>4</w:t>
      </w:r>
      <w:r w:rsidRPr="00622CB6">
        <w:t xml:space="preserve"> (near-infrared): 1.00 (visible): 1.44 (mid-infrared), which quantitatively corresponded to the experimental results of the</w:t>
      </w:r>
      <w:r>
        <w:t>rmal</w:t>
      </w:r>
      <w:r w:rsidRPr="00622CB6">
        <w:t xml:space="preserve"> sensitivity, i.e., 1.43 (near-infrared): 1.00 (visible): 1.67 (mid-infrared).</w:t>
      </w:r>
    </w:p>
    <w:p w14:paraId="7D102BF5" w14:textId="4EDFD035" w:rsidR="00E93D2B" w:rsidRPr="00622CB6" w:rsidRDefault="00E93D2B" w:rsidP="00E93D2B">
      <w:pPr>
        <w:pStyle w:val="BodyText"/>
      </w:pPr>
      <w:r>
        <w:t>Finally,</w:t>
      </w:r>
      <w:r w:rsidRPr="00622CB6">
        <w:t xml:space="preserve"> the experiment by Matsui et al. was also reproduced, and the experimental results were compared with the </w:t>
      </w:r>
      <w:r>
        <w:t xml:space="preserve">simulated </w:t>
      </w:r>
      <w:r w:rsidR="00CC0AD2">
        <w:t>PSI</w:t>
      </w:r>
      <w:r w:rsidRPr="00622CB6">
        <w:t xml:space="preserve">. The </w:t>
      </w:r>
      <w:r w:rsidR="00CC0AD2">
        <w:t>PSI</w:t>
      </w:r>
      <w:r w:rsidRPr="00622CB6">
        <w:t xml:space="preserve"> ratio for the radiation in each wavelength range was 0.</w:t>
      </w:r>
      <w:r w:rsidR="00FC5299">
        <w:t>70</w:t>
      </w:r>
      <w:r w:rsidRPr="00622CB6">
        <w:t xml:space="preserve"> (</w:t>
      </w:r>
      <w:r>
        <w:t>n</w:t>
      </w:r>
      <w:r w:rsidRPr="000E5462">
        <w:t>ear- to mid-infrared</w:t>
      </w:r>
      <w:r>
        <w:t xml:space="preserve"> [</w:t>
      </w:r>
      <w:r w:rsidRPr="00622CB6">
        <w:t>0.72–2.7 μm</w:t>
      </w:r>
      <w:r>
        <w:t>]</w:t>
      </w:r>
      <w:r w:rsidRPr="00622CB6">
        <w:t>): 0.99 (</w:t>
      </w:r>
      <w:r>
        <w:t>m</w:t>
      </w:r>
      <w:r w:rsidRPr="009E0E07">
        <w:t xml:space="preserve">id- to far-infrared </w:t>
      </w:r>
      <w:r>
        <w:t>[</w:t>
      </w:r>
      <w:r w:rsidRPr="00622CB6">
        <w:t>1.5–4.8 μm</w:t>
      </w:r>
      <w:r>
        <w:t>]</w:t>
      </w:r>
      <w:r w:rsidRPr="00622CB6">
        <w:t>): 1.00 (</w:t>
      </w:r>
      <w:r w:rsidRPr="009E0E07">
        <w:t xml:space="preserve">far-infrared </w:t>
      </w:r>
      <w:r>
        <w:t>[6.0–20.0</w:t>
      </w:r>
      <w:r w:rsidRPr="00622CB6">
        <w:t xml:space="preserve"> μm</w:t>
      </w:r>
      <w:r>
        <w:t>]</w:t>
      </w:r>
      <w:r w:rsidRPr="00622CB6">
        <w:t xml:space="preserve">). These results qualitatively correspond to the experimental results that mid-infrared and far-infrared radiation at wavelengths above 2 μm create a warmer thermal sensation on the skin than near-infrared radiation at wavelengths below 2 μm, but there is no significant difference in the thermal sensation caused by mid-infrared and far-infrared </w:t>
      </w:r>
      <w:r>
        <w:t>radiation</w:t>
      </w:r>
      <w:r w:rsidRPr="00622CB6">
        <w:t xml:space="preserve"> at wavelengths above 2 μm.</w:t>
      </w:r>
    </w:p>
    <w:p w14:paraId="707351EF" w14:textId="77777777" w:rsidR="00E93D2B" w:rsidRDefault="00E93D2B" w:rsidP="00E93D2B">
      <w:pPr>
        <w:pStyle w:val="BodyText"/>
      </w:pPr>
      <w:r w:rsidRPr="00622CB6">
        <w:t xml:space="preserve">Thus, the proposed numerical model quantitatively explained the results and inferences gained from the three </w:t>
      </w:r>
      <w:r>
        <w:t>human subject experiment</w:t>
      </w:r>
      <w:r w:rsidRPr="00622CB6">
        <w:t xml:space="preserve">s. </w:t>
      </w:r>
      <w:r w:rsidRPr="00622CB6">
        <w:rPr>
          <w:color w:val="000000" w:themeColor="text1"/>
        </w:rPr>
        <w:t>In the far-infrared region, most of the irradiation is converted to heat near the skin surface and it strongly stimulates the thermoreceptors located 0.3–0.6 mm from the skin surface due to the low reflectance and transmittance of the skin. In contrast, owing to the high reflectance and transmittance of the skin in the near-infrared region, the amount of radiation entering the skin is small and is converted into heat at a deeper position than the location of the thermoreceptors.</w:t>
      </w:r>
      <w:r>
        <w:t xml:space="preserve"> </w:t>
      </w:r>
    </w:p>
    <w:p w14:paraId="131B2873" w14:textId="50D3169E" w:rsidR="00E93D2B" w:rsidRDefault="00E93D2B" w:rsidP="00E93D2B">
      <w:pPr>
        <w:pStyle w:val="BodyText"/>
      </w:pPr>
      <w:r w:rsidRPr="00622CB6">
        <w:t>Furthermore, skin thermal sensitivities at 0.1 μm intervals in the range of 0.3–20.0 μm were obtained with the proposed model.</w:t>
      </w:r>
      <w:r w:rsidRPr="00622CB6">
        <w:rPr>
          <w:color w:val="FF0000"/>
        </w:rPr>
        <w:t xml:space="preserve"> </w:t>
      </w:r>
      <w:r w:rsidRPr="00622CB6">
        <w:t>The results will be useful for the development of materials that selectively reflect and absorb radiation i</w:t>
      </w:r>
      <w:r>
        <w:t>n specific</w:t>
      </w:r>
      <w:r w:rsidRPr="00622CB6">
        <w:t xml:space="preserve"> wavelength range</w:t>
      </w:r>
      <w:r>
        <w:t>s</w:t>
      </w:r>
      <w:r w:rsidRPr="00622CB6">
        <w:t xml:space="preserve"> and heaters that provide efficient heating with low energy consumption to the occupants </w:t>
      </w:r>
      <w:r w:rsidR="00F548E7">
        <w:t>in</w:t>
      </w:r>
      <w:r w:rsidRPr="00622CB6">
        <w:t xml:space="preserve"> a room. </w:t>
      </w:r>
    </w:p>
    <w:p w14:paraId="13EB898A" w14:textId="77777777" w:rsidR="00E93D2B" w:rsidRDefault="00E93D2B" w:rsidP="00E93D2B">
      <w:pPr>
        <w:pStyle w:val="BodyText"/>
      </w:pPr>
      <w:r w:rsidRPr="00622CB6">
        <w:t>In the future, it will be desirable to experimentally verify the effects of</w:t>
      </w:r>
      <w:r>
        <w:t xml:space="preserve"> </w:t>
      </w:r>
      <w:r w:rsidRPr="00622CB6">
        <w:t xml:space="preserve">irradiation time, irradiated area, and skin color on the thermal sensation caused by </w:t>
      </w:r>
      <w:r>
        <w:t>radiation</w:t>
      </w:r>
      <w:r w:rsidRPr="00622CB6">
        <w:t xml:space="preserve"> of different wavelengths, and to develop a numerical model to quantitatively evaluate the</w:t>
      </w:r>
      <w:r>
        <w:t>se</w:t>
      </w:r>
      <w:r w:rsidRPr="00622CB6">
        <w:t xml:space="preserve"> effects.</w:t>
      </w:r>
    </w:p>
    <w:p w14:paraId="4E082ABB" w14:textId="77777777" w:rsidR="00E93D2B" w:rsidRPr="00622CB6" w:rsidRDefault="00E93D2B" w:rsidP="00E93D2B">
      <w:pPr>
        <w:pStyle w:val="Heading1"/>
        <w:numPr>
          <w:ilvl w:val="0"/>
          <w:numId w:val="0"/>
        </w:numPr>
        <w:ind w:left="432" w:hanging="432"/>
      </w:pPr>
      <w:r w:rsidRPr="006251A5">
        <w:rPr>
          <w:rFonts w:hint="eastAsia"/>
        </w:rPr>
        <w:t>Acknowledgments</w:t>
      </w:r>
    </w:p>
    <w:p w14:paraId="2A5C193C" w14:textId="77777777" w:rsidR="00E93D2B" w:rsidRPr="00622CB6" w:rsidRDefault="00E93D2B" w:rsidP="00E93D2B">
      <w:pPr>
        <w:pStyle w:val="BodyText"/>
        <w:rPr>
          <w:rFonts w:eastAsia="游明朝"/>
        </w:rPr>
      </w:pPr>
      <w:r w:rsidRPr="00622CB6">
        <w:t xml:space="preserve">This study was supported by the Japan Society for the Promotion of Science (grant numbers 19H00797 and 20J14702) and Waseda Research Institute for Science and Engineering, Grant-in-Aid for Young Scientists (Early Bird). The authors would like to thank </w:t>
      </w:r>
      <w:r>
        <w:t>Kanako Fujii (</w:t>
      </w:r>
      <w:r w:rsidRPr="00B16527">
        <w:t>Asahi Kasei Homes Corp</w:t>
      </w:r>
      <w:r>
        <w:t xml:space="preserve">.), </w:t>
      </w:r>
      <w:r w:rsidRPr="00622CB6">
        <w:t>Jiro Nishihama and Aki Takahashi (</w:t>
      </w:r>
      <w:r w:rsidRPr="00622CB6">
        <w:rPr>
          <w:szCs w:val="21"/>
        </w:rPr>
        <w:t>AGC Inc.</w:t>
      </w:r>
      <w:r w:rsidRPr="00622CB6">
        <w:t>) for their comments and Editage (www.editage.com) for English language editing.</w:t>
      </w:r>
    </w:p>
    <w:p w14:paraId="2A40C959" w14:textId="77777777" w:rsidR="00E93D2B" w:rsidRPr="00622CB6" w:rsidRDefault="00E93D2B" w:rsidP="00E93D2B">
      <w:pPr>
        <w:pStyle w:val="Heading1"/>
        <w:numPr>
          <w:ilvl w:val="0"/>
          <w:numId w:val="0"/>
        </w:numPr>
        <w:ind w:left="432" w:hanging="432"/>
      </w:pPr>
      <w:r w:rsidRPr="00622CB6">
        <w:t>References</w:t>
      </w:r>
      <w:bookmarkEnd w:id="2"/>
    </w:p>
    <w:p w14:paraId="5E989A7A" w14:textId="17625D11" w:rsidR="002B2B2B" w:rsidRPr="00F64FFE" w:rsidRDefault="007B2B48" w:rsidP="002B2B2B">
      <w:pPr>
        <w:widowControl w:val="0"/>
        <w:autoSpaceDE w:val="0"/>
        <w:autoSpaceDN w:val="0"/>
        <w:adjustRightInd w:val="0"/>
        <w:ind w:left="640" w:hanging="640"/>
        <w:rPr>
          <w:rFonts w:cs="Times New Roman"/>
          <w:noProof/>
          <w:kern w:val="0"/>
          <w:sz w:val="24"/>
          <w:szCs w:val="24"/>
        </w:rPr>
      </w:pPr>
      <w:r w:rsidRPr="00F64FFE">
        <w:rPr>
          <w:sz w:val="24"/>
          <w:szCs w:val="24"/>
        </w:rPr>
        <w:fldChar w:fldCharType="begin" w:fldLock="1"/>
      </w:r>
      <w:r w:rsidRPr="00F64FFE">
        <w:rPr>
          <w:sz w:val="24"/>
          <w:szCs w:val="24"/>
        </w:rPr>
        <w:instrText xml:space="preserve">ADDIN Mendeley Bibliography CSL_BIBLIOGRAPHY </w:instrText>
      </w:r>
      <w:r w:rsidRPr="00F64FFE">
        <w:rPr>
          <w:sz w:val="24"/>
          <w:szCs w:val="24"/>
        </w:rPr>
        <w:fldChar w:fldCharType="separate"/>
      </w:r>
      <w:r w:rsidR="002B2B2B" w:rsidRPr="00F64FFE">
        <w:rPr>
          <w:rFonts w:cs="Times New Roman"/>
          <w:noProof/>
          <w:kern w:val="0"/>
          <w:sz w:val="24"/>
          <w:szCs w:val="24"/>
        </w:rPr>
        <w:t>[1]</w:t>
      </w:r>
      <w:r w:rsidR="002B2B2B" w:rsidRPr="00F64FFE">
        <w:rPr>
          <w:rFonts w:cs="Times New Roman"/>
          <w:noProof/>
          <w:kern w:val="0"/>
          <w:sz w:val="24"/>
          <w:szCs w:val="24"/>
        </w:rPr>
        <w:tab/>
        <w:t>C. Narita, S. Tanabe, Y. Ozeki, M. Konishi, M. Ono, K. Sato, Subjective experiments on the effects of spectral property of solar radiation on thermal comfort, Proc. Indoor Air 99. 1 (1999) 614–619.</w:t>
      </w:r>
    </w:p>
    <w:p w14:paraId="1F6B130A" w14:textId="77777777" w:rsidR="002B2B2B" w:rsidRPr="00F64FFE" w:rsidRDefault="002B2B2B" w:rsidP="002B2B2B">
      <w:pPr>
        <w:widowControl w:val="0"/>
        <w:autoSpaceDE w:val="0"/>
        <w:autoSpaceDN w:val="0"/>
        <w:adjustRightInd w:val="0"/>
        <w:ind w:left="640" w:hanging="640"/>
        <w:rPr>
          <w:rFonts w:cs="Times New Roman"/>
          <w:noProof/>
          <w:kern w:val="0"/>
          <w:sz w:val="24"/>
          <w:szCs w:val="24"/>
        </w:rPr>
      </w:pPr>
      <w:r w:rsidRPr="00F64FFE">
        <w:rPr>
          <w:rFonts w:cs="Times New Roman"/>
          <w:noProof/>
          <w:kern w:val="0"/>
          <w:sz w:val="24"/>
          <w:szCs w:val="24"/>
        </w:rPr>
        <w:t>[2]</w:t>
      </w:r>
      <w:r w:rsidRPr="00F64FFE">
        <w:rPr>
          <w:rFonts w:cs="Times New Roman"/>
          <w:noProof/>
          <w:kern w:val="0"/>
          <w:sz w:val="24"/>
          <w:szCs w:val="24"/>
        </w:rPr>
        <w:tab/>
        <w:t>C. Narita, S. Tanabe, Y. Ozeki, M. Konishi, Effects of solar radiation on thermal comfort – subjective evaluation on back of the hands for visible, near-Infrared, middle-infrared radiation with artificial solar radiation ramps and spectral filters –, J. Archit. Plan. 66 (2001) 29–35. https://doi.org/10.3130/aija.66.29_3.</w:t>
      </w:r>
    </w:p>
    <w:p w14:paraId="69C61C81" w14:textId="77777777" w:rsidR="002B2B2B" w:rsidRPr="00F64FFE" w:rsidRDefault="002B2B2B" w:rsidP="002B2B2B">
      <w:pPr>
        <w:widowControl w:val="0"/>
        <w:autoSpaceDE w:val="0"/>
        <w:autoSpaceDN w:val="0"/>
        <w:adjustRightInd w:val="0"/>
        <w:ind w:left="640" w:hanging="640"/>
        <w:rPr>
          <w:rFonts w:cs="Times New Roman"/>
          <w:noProof/>
          <w:kern w:val="0"/>
          <w:sz w:val="24"/>
          <w:szCs w:val="24"/>
        </w:rPr>
      </w:pPr>
      <w:r w:rsidRPr="00F64FFE">
        <w:rPr>
          <w:rFonts w:cs="Times New Roman"/>
          <w:noProof/>
          <w:kern w:val="0"/>
          <w:sz w:val="24"/>
          <w:szCs w:val="24"/>
        </w:rPr>
        <w:lastRenderedPageBreak/>
        <w:t>[3]</w:t>
      </w:r>
      <w:r w:rsidRPr="00F64FFE">
        <w:rPr>
          <w:rFonts w:cs="Times New Roman"/>
          <w:noProof/>
          <w:kern w:val="0"/>
          <w:sz w:val="24"/>
          <w:szCs w:val="24"/>
        </w:rPr>
        <w:tab/>
        <w:t>C. Narita, Y. Emori, Y. Ozeki, M. Konishi, S. Tanabe, Effects of solar radiation on thermal comfort (part8) Effects of human body parts on thermal sensation by spectral properties of solar radiation, Tech. Pap. Annu. Meet. SHASE. (2001) 1361–1364. https://doi.org/10.18948/shasetaikai.2001.3.0_1361.</w:t>
      </w:r>
    </w:p>
    <w:p w14:paraId="704071B4" w14:textId="77777777" w:rsidR="002B2B2B" w:rsidRPr="00F64FFE" w:rsidRDefault="002B2B2B" w:rsidP="002B2B2B">
      <w:pPr>
        <w:widowControl w:val="0"/>
        <w:autoSpaceDE w:val="0"/>
        <w:autoSpaceDN w:val="0"/>
        <w:adjustRightInd w:val="0"/>
        <w:ind w:left="640" w:hanging="640"/>
        <w:rPr>
          <w:rFonts w:cs="Times New Roman"/>
          <w:noProof/>
          <w:kern w:val="0"/>
          <w:sz w:val="24"/>
          <w:szCs w:val="24"/>
        </w:rPr>
      </w:pPr>
      <w:r w:rsidRPr="00F64FFE">
        <w:rPr>
          <w:rFonts w:cs="Times New Roman"/>
          <w:noProof/>
          <w:kern w:val="0"/>
          <w:sz w:val="24"/>
          <w:szCs w:val="24"/>
        </w:rPr>
        <w:t>[4]</w:t>
      </w:r>
      <w:r w:rsidRPr="00F64FFE">
        <w:rPr>
          <w:rFonts w:cs="Times New Roman"/>
          <w:noProof/>
          <w:kern w:val="0"/>
          <w:sz w:val="24"/>
          <w:szCs w:val="24"/>
        </w:rPr>
        <w:tab/>
        <w:t>C. Narita, R. Takaki, Y. Emori, S. Tanabe, Y. Ozeki, M. Konishi, Effects of solar radiation on thermal comfort (part6) Results of three subjective experiments on spectral effects of solar radiation, Tech. Pap. Annu. Meet. SHASE. (2000) 1241–1244.</w:t>
      </w:r>
    </w:p>
    <w:p w14:paraId="7356F55B" w14:textId="77777777" w:rsidR="002B2B2B" w:rsidRPr="00F64FFE" w:rsidRDefault="002B2B2B" w:rsidP="002B2B2B">
      <w:pPr>
        <w:widowControl w:val="0"/>
        <w:autoSpaceDE w:val="0"/>
        <w:autoSpaceDN w:val="0"/>
        <w:adjustRightInd w:val="0"/>
        <w:ind w:left="640" w:hanging="640"/>
        <w:rPr>
          <w:rFonts w:cs="Times New Roman"/>
          <w:noProof/>
          <w:kern w:val="0"/>
          <w:sz w:val="24"/>
          <w:szCs w:val="24"/>
        </w:rPr>
      </w:pPr>
      <w:r w:rsidRPr="00F64FFE">
        <w:rPr>
          <w:rFonts w:cs="Times New Roman"/>
          <w:noProof/>
          <w:kern w:val="0"/>
          <w:sz w:val="24"/>
          <w:szCs w:val="24"/>
        </w:rPr>
        <w:t>[5]</w:t>
      </w:r>
      <w:r w:rsidRPr="00F64FFE">
        <w:rPr>
          <w:rFonts w:cs="Times New Roman"/>
          <w:noProof/>
          <w:kern w:val="0"/>
          <w:sz w:val="24"/>
          <w:szCs w:val="24"/>
        </w:rPr>
        <w:tab/>
        <w:t>M. Matsui, S. Tamashige, T. Takagi, On the temperature sensation of human skin produced by infrared multiband irradiation, Mem. Fac. Eng. Fukuyama Univ. 8 (1986) 35–43.</w:t>
      </w:r>
    </w:p>
    <w:p w14:paraId="6A0FA4B5" w14:textId="77777777" w:rsidR="002B2B2B" w:rsidRPr="00F64FFE" w:rsidRDefault="002B2B2B" w:rsidP="002B2B2B">
      <w:pPr>
        <w:widowControl w:val="0"/>
        <w:autoSpaceDE w:val="0"/>
        <w:autoSpaceDN w:val="0"/>
        <w:adjustRightInd w:val="0"/>
        <w:ind w:left="640" w:hanging="640"/>
        <w:rPr>
          <w:rFonts w:cs="Times New Roman"/>
          <w:noProof/>
          <w:kern w:val="0"/>
          <w:sz w:val="24"/>
          <w:szCs w:val="24"/>
        </w:rPr>
      </w:pPr>
      <w:r w:rsidRPr="00F64FFE">
        <w:rPr>
          <w:rFonts w:cs="Times New Roman"/>
          <w:noProof/>
          <w:kern w:val="0"/>
          <w:sz w:val="24"/>
          <w:szCs w:val="24"/>
        </w:rPr>
        <w:t>[6]</w:t>
      </w:r>
      <w:r w:rsidRPr="00F64FFE">
        <w:rPr>
          <w:rFonts w:cs="Times New Roman"/>
          <w:noProof/>
          <w:kern w:val="0"/>
          <w:sz w:val="24"/>
          <w:szCs w:val="24"/>
        </w:rPr>
        <w:tab/>
        <w:t>C. Narita, S. Tanabe, Y. Ozeki, M. Konishi, Effects of spectral property of solar radiation on thermal sensation at the back of hands, Proc. Mov. Therm. Comf. Stand. into 21st Century. (2001) 393–400.</w:t>
      </w:r>
    </w:p>
    <w:p w14:paraId="752EAF4F" w14:textId="77777777" w:rsidR="002B2B2B" w:rsidRPr="00F64FFE" w:rsidRDefault="002B2B2B" w:rsidP="002B2B2B">
      <w:pPr>
        <w:widowControl w:val="0"/>
        <w:autoSpaceDE w:val="0"/>
        <w:autoSpaceDN w:val="0"/>
        <w:adjustRightInd w:val="0"/>
        <w:ind w:left="640" w:hanging="640"/>
        <w:rPr>
          <w:rFonts w:cs="Times New Roman"/>
          <w:noProof/>
          <w:kern w:val="0"/>
          <w:sz w:val="24"/>
          <w:szCs w:val="24"/>
        </w:rPr>
      </w:pPr>
      <w:r w:rsidRPr="00F64FFE">
        <w:rPr>
          <w:rFonts w:cs="Times New Roman"/>
          <w:noProof/>
          <w:kern w:val="0"/>
          <w:sz w:val="24"/>
          <w:szCs w:val="24"/>
        </w:rPr>
        <w:t>[7]</w:t>
      </w:r>
      <w:r w:rsidRPr="00F64FFE">
        <w:rPr>
          <w:rFonts w:cs="Times New Roman"/>
          <w:noProof/>
          <w:kern w:val="0"/>
          <w:sz w:val="24"/>
          <w:szCs w:val="24"/>
        </w:rPr>
        <w:tab/>
        <w:t>T. Hirn, A. Kirmas, D. Backes, L. Eckstein, The influence of radiation intensity and wavelength on thermal perception, Build. Environ. 196 (2021) 107763. https://doi.org/10.1016/j.buildenv.2021.107763.</w:t>
      </w:r>
    </w:p>
    <w:p w14:paraId="1B0857B2" w14:textId="77777777" w:rsidR="002B2B2B" w:rsidRPr="00F64FFE" w:rsidRDefault="002B2B2B" w:rsidP="002B2B2B">
      <w:pPr>
        <w:widowControl w:val="0"/>
        <w:autoSpaceDE w:val="0"/>
        <w:autoSpaceDN w:val="0"/>
        <w:adjustRightInd w:val="0"/>
        <w:ind w:left="640" w:hanging="640"/>
        <w:rPr>
          <w:rFonts w:cs="Times New Roman"/>
          <w:noProof/>
          <w:kern w:val="0"/>
          <w:sz w:val="24"/>
          <w:szCs w:val="24"/>
        </w:rPr>
      </w:pPr>
      <w:r w:rsidRPr="00F64FFE">
        <w:rPr>
          <w:rFonts w:cs="Times New Roman"/>
          <w:noProof/>
          <w:kern w:val="0"/>
          <w:sz w:val="24"/>
          <w:szCs w:val="24"/>
        </w:rPr>
        <w:t>[8]</w:t>
      </w:r>
      <w:r w:rsidRPr="00F64FFE">
        <w:rPr>
          <w:rFonts w:cs="Times New Roman"/>
          <w:noProof/>
          <w:kern w:val="0"/>
          <w:sz w:val="24"/>
          <w:szCs w:val="24"/>
        </w:rPr>
        <w:tab/>
        <w:t>P.O. Fanger, Thermal comfort, Danish Technical Press, Copenhagen, 1970.</w:t>
      </w:r>
    </w:p>
    <w:p w14:paraId="2A191405" w14:textId="77777777" w:rsidR="002B2B2B" w:rsidRPr="00F64FFE" w:rsidRDefault="002B2B2B" w:rsidP="002B2B2B">
      <w:pPr>
        <w:widowControl w:val="0"/>
        <w:autoSpaceDE w:val="0"/>
        <w:autoSpaceDN w:val="0"/>
        <w:adjustRightInd w:val="0"/>
        <w:ind w:left="640" w:hanging="640"/>
        <w:rPr>
          <w:rFonts w:cs="Times New Roman"/>
          <w:noProof/>
          <w:kern w:val="0"/>
          <w:sz w:val="24"/>
          <w:szCs w:val="24"/>
        </w:rPr>
      </w:pPr>
      <w:r w:rsidRPr="00F64FFE">
        <w:rPr>
          <w:rFonts w:cs="Times New Roman"/>
          <w:noProof/>
          <w:kern w:val="0"/>
          <w:sz w:val="24"/>
          <w:szCs w:val="24"/>
        </w:rPr>
        <w:t>[9]</w:t>
      </w:r>
      <w:r w:rsidRPr="00F64FFE">
        <w:rPr>
          <w:rFonts w:cs="Times New Roman"/>
          <w:noProof/>
          <w:kern w:val="0"/>
          <w:sz w:val="24"/>
          <w:szCs w:val="24"/>
        </w:rPr>
        <w:tab/>
        <w:t>A.P. Gagge, J.A.J. Stolwjk, Y. Nishi, An effective temperature scale based on a simple model of human physiological regulatory response, ASHRAE Trans. 77 (1971) 247–263.</w:t>
      </w:r>
    </w:p>
    <w:p w14:paraId="1F21BAD1" w14:textId="77777777" w:rsidR="002B2B2B" w:rsidRPr="00F64FFE" w:rsidRDefault="002B2B2B" w:rsidP="002B2B2B">
      <w:pPr>
        <w:widowControl w:val="0"/>
        <w:autoSpaceDE w:val="0"/>
        <w:autoSpaceDN w:val="0"/>
        <w:adjustRightInd w:val="0"/>
        <w:ind w:left="640" w:hanging="640"/>
        <w:rPr>
          <w:rFonts w:cs="Times New Roman"/>
          <w:noProof/>
          <w:kern w:val="0"/>
          <w:sz w:val="24"/>
          <w:szCs w:val="24"/>
        </w:rPr>
      </w:pPr>
      <w:r w:rsidRPr="00F64FFE">
        <w:rPr>
          <w:rFonts w:cs="Times New Roman"/>
          <w:noProof/>
          <w:kern w:val="0"/>
          <w:sz w:val="24"/>
          <w:szCs w:val="24"/>
        </w:rPr>
        <w:t>[10]</w:t>
      </w:r>
      <w:r w:rsidRPr="00F64FFE">
        <w:rPr>
          <w:rFonts w:cs="Times New Roman"/>
          <w:noProof/>
          <w:kern w:val="0"/>
          <w:sz w:val="24"/>
          <w:szCs w:val="24"/>
        </w:rPr>
        <w:tab/>
        <w:t>ISO 7726: 1998 Ergonomics of the thermal environment — Instruments for measuring physical quantities, 1998.</w:t>
      </w:r>
    </w:p>
    <w:p w14:paraId="6C08A3D6" w14:textId="77777777" w:rsidR="002B2B2B" w:rsidRPr="00F64FFE" w:rsidRDefault="002B2B2B" w:rsidP="002B2B2B">
      <w:pPr>
        <w:widowControl w:val="0"/>
        <w:autoSpaceDE w:val="0"/>
        <w:autoSpaceDN w:val="0"/>
        <w:adjustRightInd w:val="0"/>
        <w:ind w:left="640" w:hanging="640"/>
        <w:rPr>
          <w:rFonts w:cs="Times New Roman"/>
          <w:noProof/>
          <w:kern w:val="0"/>
          <w:sz w:val="24"/>
          <w:szCs w:val="24"/>
        </w:rPr>
      </w:pPr>
      <w:r w:rsidRPr="00F64FFE">
        <w:rPr>
          <w:rFonts w:cs="Times New Roman"/>
          <w:noProof/>
          <w:kern w:val="0"/>
          <w:sz w:val="24"/>
          <w:szCs w:val="24"/>
        </w:rPr>
        <w:t>[11]</w:t>
      </w:r>
      <w:r w:rsidRPr="00F64FFE">
        <w:rPr>
          <w:rFonts w:cs="Times New Roman"/>
          <w:noProof/>
          <w:kern w:val="0"/>
          <w:sz w:val="24"/>
          <w:szCs w:val="24"/>
        </w:rPr>
        <w:tab/>
        <w:t>R. de Dear, J. Spagnolo, Thermal comfort in outdoor and semi-outdoor environments, Elsevier Ergon. B. Ser. 3 (2005) 269–276. https://doi.org/10.1016/S1572-347X(05)80044-8.</w:t>
      </w:r>
    </w:p>
    <w:p w14:paraId="228246A0" w14:textId="77777777" w:rsidR="002B2B2B" w:rsidRPr="00F64FFE" w:rsidRDefault="002B2B2B" w:rsidP="002B2B2B">
      <w:pPr>
        <w:widowControl w:val="0"/>
        <w:autoSpaceDE w:val="0"/>
        <w:autoSpaceDN w:val="0"/>
        <w:adjustRightInd w:val="0"/>
        <w:ind w:left="640" w:hanging="640"/>
        <w:rPr>
          <w:rFonts w:cs="Times New Roman"/>
          <w:noProof/>
          <w:kern w:val="0"/>
          <w:sz w:val="24"/>
          <w:szCs w:val="24"/>
        </w:rPr>
      </w:pPr>
      <w:r w:rsidRPr="00F64FFE">
        <w:rPr>
          <w:rFonts w:cs="Times New Roman"/>
          <w:noProof/>
          <w:kern w:val="0"/>
          <w:sz w:val="24"/>
          <w:szCs w:val="24"/>
        </w:rPr>
        <w:t>[12]</w:t>
      </w:r>
      <w:r w:rsidRPr="00F64FFE">
        <w:rPr>
          <w:rFonts w:cs="Times New Roman"/>
          <w:noProof/>
          <w:kern w:val="0"/>
          <w:sz w:val="24"/>
          <w:szCs w:val="24"/>
        </w:rPr>
        <w:tab/>
        <w:t>E. Arens, T. Hoyt, X. Zhou, L. Huang, H. Zhang, S. Schiavon, Modeling the comfort effects of short-wave solar radiation indoors, Build. Environ. 88 (2015) 3–9. https://doi.org/10.1016/j.buildenv.2014.09.004.</w:t>
      </w:r>
    </w:p>
    <w:p w14:paraId="7ADC2197" w14:textId="77777777" w:rsidR="002B2B2B" w:rsidRPr="00F64FFE" w:rsidRDefault="002B2B2B" w:rsidP="002B2B2B">
      <w:pPr>
        <w:widowControl w:val="0"/>
        <w:autoSpaceDE w:val="0"/>
        <w:autoSpaceDN w:val="0"/>
        <w:adjustRightInd w:val="0"/>
        <w:ind w:left="640" w:hanging="640"/>
        <w:rPr>
          <w:rFonts w:cs="Times New Roman"/>
          <w:noProof/>
          <w:kern w:val="0"/>
          <w:sz w:val="24"/>
          <w:szCs w:val="24"/>
        </w:rPr>
      </w:pPr>
      <w:r w:rsidRPr="00F64FFE">
        <w:rPr>
          <w:rFonts w:cs="Times New Roman"/>
          <w:noProof/>
          <w:kern w:val="0"/>
          <w:sz w:val="24"/>
          <w:szCs w:val="24"/>
        </w:rPr>
        <w:t>[13]</w:t>
      </w:r>
      <w:r w:rsidRPr="00F64FFE">
        <w:rPr>
          <w:rFonts w:cs="Times New Roman"/>
          <w:noProof/>
          <w:kern w:val="0"/>
          <w:sz w:val="24"/>
          <w:szCs w:val="24"/>
        </w:rPr>
        <w:tab/>
        <w:t>N. Terada, K. Ohnishi, M. Kobayashi, T. Kunitomo, Spectral radiative properties of a living human body, Int. J. Thermophys. 7 (1986) 1101–1113. https://doi.org/10.1007/BF00502381.</w:t>
      </w:r>
    </w:p>
    <w:p w14:paraId="6A01AA45" w14:textId="77777777" w:rsidR="002B2B2B" w:rsidRPr="00F64FFE" w:rsidRDefault="002B2B2B" w:rsidP="002B2B2B">
      <w:pPr>
        <w:widowControl w:val="0"/>
        <w:autoSpaceDE w:val="0"/>
        <w:autoSpaceDN w:val="0"/>
        <w:adjustRightInd w:val="0"/>
        <w:ind w:left="640" w:hanging="640"/>
        <w:rPr>
          <w:rFonts w:cs="Times New Roman"/>
          <w:noProof/>
          <w:kern w:val="0"/>
          <w:sz w:val="24"/>
          <w:szCs w:val="24"/>
        </w:rPr>
      </w:pPr>
      <w:r w:rsidRPr="00F64FFE">
        <w:rPr>
          <w:rFonts w:cs="Times New Roman"/>
          <w:noProof/>
          <w:kern w:val="0"/>
          <w:sz w:val="24"/>
          <w:szCs w:val="24"/>
        </w:rPr>
        <w:t>[14]</w:t>
      </w:r>
      <w:r w:rsidRPr="00F64FFE">
        <w:rPr>
          <w:rFonts w:cs="Times New Roman"/>
          <w:noProof/>
          <w:kern w:val="0"/>
          <w:sz w:val="24"/>
          <w:szCs w:val="24"/>
        </w:rPr>
        <w:tab/>
        <w:t>J.D. Hardy, H.T. Hammel, D. Murgatroyd, Spectral transmittance and reflectance of excised human skin, J. Appl. Physiol. 9 (1956) 257–264. https://doi.org/10.1152/jappl.1956.9.2.257.</w:t>
      </w:r>
    </w:p>
    <w:p w14:paraId="5CEE0230" w14:textId="77777777" w:rsidR="002B2B2B" w:rsidRPr="00F64FFE" w:rsidRDefault="002B2B2B" w:rsidP="002B2B2B">
      <w:pPr>
        <w:widowControl w:val="0"/>
        <w:autoSpaceDE w:val="0"/>
        <w:autoSpaceDN w:val="0"/>
        <w:adjustRightInd w:val="0"/>
        <w:ind w:left="640" w:hanging="640"/>
        <w:rPr>
          <w:rFonts w:cs="Times New Roman"/>
          <w:noProof/>
          <w:kern w:val="0"/>
          <w:sz w:val="24"/>
          <w:szCs w:val="24"/>
        </w:rPr>
      </w:pPr>
      <w:r w:rsidRPr="00F64FFE">
        <w:rPr>
          <w:rFonts w:cs="Times New Roman"/>
          <w:noProof/>
          <w:kern w:val="0"/>
          <w:sz w:val="24"/>
          <w:szCs w:val="24"/>
        </w:rPr>
        <w:t>[15]</w:t>
      </w:r>
      <w:r w:rsidRPr="00F64FFE">
        <w:rPr>
          <w:rFonts w:cs="Times New Roman"/>
          <w:noProof/>
          <w:kern w:val="0"/>
          <w:sz w:val="24"/>
          <w:szCs w:val="24"/>
        </w:rPr>
        <w:tab/>
        <w:t>J.A. Jacquez, H.F. Kuppenheim, J.M. Dimitroff, W. Mckeeham, J. Huss, Spectral reflectance of human skin in the region 235-700 mµ, J. Appl. Physiol. 8 (1955) 212–214. https://doi.org/10.1152/jappl.1955.8.2.212.</w:t>
      </w:r>
    </w:p>
    <w:p w14:paraId="31D6E592" w14:textId="77777777" w:rsidR="002B2B2B" w:rsidRPr="00F64FFE" w:rsidRDefault="002B2B2B" w:rsidP="002B2B2B">
      <w:pPr>
        <w:widowControl w:val="0"/>
        <w:autoSpaceDE w:val="0"/>
        <w:autoSpaceDN w:val="0"/>
        <w:adjustRightInd w:val="0"/>
        <w:ind w:left="640" w:hanging="640"/>
        <w:rPr>
          <w:rFonts w:cs="Times New Roman"/>
          <w:noProof/>
          <w:kern w:val="0"/>
          <w:sz w:val="24"/>
          <w:szCs w:val="24"/>
        </w:rPr>
      </w:pPr>
      <w:r w:rsidRPr="00F64FFE">
        <w:rPr>
          <w:rFonts w:cs="Times New Roman"/>
          <w:noProof/>
          <w:kern w:val="0"/>
          <w:sz w:val="24"/>
          <w:szCs w:val="24"/>
        </w:rPr>
        <w:t>[16]</w:t>
      </w:r>
      <w:r w:rsidRPr="00F64FFE">
        <w:rPr>
          <w:rFonts w:cs="Times New Roman"/>
          <w:noProof/>
          <w:kern w:val="0"/>
          <w:sz w:val="24"/>
          <w:szCs w:val="24"/>
        </w:rPr>
        <w:tab/>
        <w:t>J.A. Jacquez, J. Huss, W. Mckeeham, J.M. Dimitroff, H.F. Kuppenheim, Spectral reflectance of human skin in the region 0.7-2.6mµ, J. Appl. Physiol. 8 (1955) 297–299. https://doi.org/10.1152/jappl.1955.8.3.297.</w:t>
      </w:r>
    </w:p>
    <w:p w14:paraId="1C31EEBA" w14:textId="77777777" w:rsidR="002B2B2B" w:rsidRPr="00F64FFE" w:rsidRDefault="002B2B2B" w:rsidP="002B2B2B">
      <w:pPr>
        <w:widowControl w:val="0"/>
        <w:autoSpaceDE w:val="0"/>
        <w:autoSpaceDN w:val="0"/>
        <w:adjustRightInd w:val="0"/>
        <w:ind w:left="640" w:hanging="640"/>
        <w:rPr>
          <w:rFonts w:cs="Times New Roman"/>
          <w:noProof/>
          <w:kern w:val="0"/>
          <w:sz w:val="24"/>
          <w:szCs w:val="24"/>
        </w:rPr>
      </w:pPr>
      <w:r w:rsidRPr="00F64FFE">
        <w:rPr>
          <w:rFonts w:cs="Times New Roman"/>
          <w:noProof/>
          <w:kern w:val="0"/>
          <w:sz w:val="24"/>
          <w:szCs w:val="24"/>
        </w:rPr>
        <w:t>[17]</w:t>
      </w:r>
      <w:r w:rsidRPr="00F64FFE">
        <w:rPr>
          <w:rFonts w:cs="Times New Roman"/>
          <w:noProof/>
          <w:kern w:val="0"/>
          <w:sz w:val="24"/>
          <w:szCs w:val="24"/>
        </w:rPr>
        <w:tab/>
        <w:t>H.F. Kuppenheim, R.R. Heer Jr., Spectral reflectance of White and Negro skin between 440 and 1000 mµ, J. Appl. Physiol. 4 (1952) 800–806. https://doi.org/10.1152/jappl.1952.4.10.800.</w:t>
      </w:r>
    </w:p>
    <w:p w14:paraId="42A0237F" w14:textId="77777777" w:rsidR="002B2B2B" w:rsidRPr="00F64FFE" w:rsidRDefault="002B2B2B" w:rsidP="002B2B2B">
      <w:pPr>
        <w:widowControl w:val="0"/>
        <w:autoSpaceDE w:val="0"/>
        <w:autoSpaceDN w:val="0"/>
        <w:adjustRightInd w:val="0"/>
        <w:ind w:left="640" w:hanging="640"/>
        <w:rPr>
          <w:rFonts w:cs="Times New Roman"/>
          <w:noProof/>
          <w:kern w:val="0"/>
          <w:sz w:val="24"/>
          <w:szCs w:val="24"/>
        </w:rPr>
      </w:pPr>
      <w:r w:rsidRPr="00F64FFE">
        <w:rPr>
          <w:rFonts w:cs="Times New Roman"/>
          <w:noProof/>
          <w:kern w:val="0"/>
          <w:sz w:val="24"/>
          <w:szCs w:val="24"/>
        </w:rPr>
        <w:t>[18]</w:t>
      </w:r>
      <w:r w:rsidRPr="00F64FFE">
        <w:rPr>
          <w:rFonts w:cs="Times New Roman"/>
          <w:noProof/>
          <w:kern w:val="0"/>
          <w:sz w:val="24"/>
          <w:szCs w:val="24"/>
        </w:rPr>
        <w:tab/>
        <w:t>ILV: International lighting vocabulary, second edi, CIE, 2016.</w:t>
      </w:r>
    </w:p>
    <w:p w14:paraId="147E9562" w14:textId="77777777" w:rsidR="002B2B2B" w:rsidRPr="00F64FFE" w:rsidRDefault="002B2B2B" w:rsidP="002B2B2B">
      <w:pPr>
        <w:widowControl w:val="0"/>
        <w:autoSpaceDE w:val="0"/>
        <w:autoSpaceDN w:val="0"/>
        <w:adjustRightInd w:val="0"/>
        <w:ind w:left="640" w:hanging="640"/>
        <w:rPr>
          <w:rFonts w:cs="Times New Roman"/>
          <w:noProof/>
          <w:kern w:val="0"/>
          <w:sz w:val="24"/>
          <w:szCs w:val="24"/>
        </w:rPr>
      </w:pPr>
      <w:r w:rsidRPr="00F64FFE">
        <w:rPr>
          <w:rFonts w:cs="Times New Roman"/>
          <w:noProof/>
          <w:kern w:val="0"/>
          <w:sz w:val="24"/>
          <w:szCs w:val="24"/>
        </w:rPr>
        <w:t>[19]</w:t>
      </w:r>
      <w:r w:rsidRPr="00F64FFE">
        <w:rPr>
          <w:rFonts w:cs="Times New Roman"/>
          <w:noProof/>
          <w:kern w:val="0"/>
          <w:sz w:val="24"/>
          <w:szCs w:val="24"/>
        </w:rPr>
        <w:tab/>
        <w:t>ISO 9920:2007 - Ergonomics of the thermal environment - Estimation of thermal insulation and water vapour resistance of a clothing ensemble, 2007.</w:t>
      </w:r>
    </w:p>
    <w:p w14:paraId="573586B3" w14:textId="77777777" w:rsidR="002B2B2B" w:rsidRPr="00F64FFE" w:rsidRDefault="002B2B2B" w:rsidP="002B2B2B">
      <w:pPr>
        <w:widowControl w:val="0"/>
        <w:autoSpaceDE w:val="0"/>
        <w:autoSpaceDN w:val="0"/>
        <w:adjustRightInd w:val="0"/>
        <w:ind w:left="640" w:hanging="640"/>
        <w:rPr>
          <w:rFonts w:cs="Times New Roman"/>
          <w:noProof/>
          <w:kern w:val="0"/>
          <w:sz w:val="24"/>
          <w:szCs w:val="24"/>
        </w:rPr>
      </w:pPr>
      <w:r w:rsidRPr="00F64FFE">
        <w:rPr>
          <w:rFonts w:cs="Times New Roman"/>
          <w:noProof/>
          <w:kern w:val="0"/>
          <w:sz w:val="24"/>
          <w:szCs w:val="24"/>
        </w:rPr>
        <w:t>[20]</w:t>
      </w:r>
      <w:r w:rsidRPr="00F64FFE">
        <w:rPr>
          <w:rFonts w:cs="Times New Roman"/>
          <w:noProof/>
          <w:kern w:val="0"/>
          <w:sz w:val="24"/>
          <w:szCs w:val="24"/>
        </w:rPr>
        <w:tab/>
        <w:t xml:space="preserve">ASHRAE, ANSI/ASHRAE Standard 55-2017 Thermal environmental conditions for human </w:t>
      </w:r>
      <w:r w:rsidRPr="00F64FFE">
        <w:rPr>
          <w:rFonts w:cs="Times New Roman"/>
          <w:noProof/>
          <w:kern w:val="0"/>
          <w:sz w:val="24"/>
          <w:szCs w:val="24"/>
        </w:rPr>
        <w:lastRenderedPageBreak/>
        <w:t>occupancy, American Society of Heating, Ventilation, Refrigerating and Air-Conditioning Engineers, 2017.</w:t>
      </w:r>
    </w:p>
    <w:p w14:paraId="3B7D6069" w14:textId="77777777" w:rsidR="002B2B2B" w:rsidRPr="00F64FFE" w:rsidRDefault="002B2B2B" w:rsidP="002B2B2B">
      <w:pPr>
        <w:widowControl w:val="0"/>
        <w:autoSpaceDE w:val="0"/>
        <w:autoSpaceDN w:val="0"/>
        <w:adjustRightInd w:val="0"/>
        <w:ind w:left="640" w:hanging="640"/>
        <w:rPr>
          <w:rFonts w:cs="Times New Roman"/>
          <w:noProof/>
          <w:kern w:val="0"/>
          <w:sz w:val="24"/>
          <w:szCs w:val="24"/>
        </w:rPr>
      </w:pPr>
      <w:r w:rsidRPr="00F64FFE">
        <w:rPr>
          <w:rFonts w:cs="Times New Roman"/>
          <w:noProof/>
          <w:kern w:val="0"/>
          <w:sz w:val="24"/>
          <w:szCs w:val="24"/>
        </w:rPr>
        <w:t>[21]</w:t>
      </w:r>
      <w:r w:rsidRPr="00F64FFE">
        <w:rPr>
          <w:rFonts w:cs="Times New Roman"/>
          <w:noProof/>
          <w:kern w:val="0"/>
          <w:sz w:val="24"/>
          <w:szCs w:val="24"/>
        </w:rPr>
        <w:tab/>
        <w:t>ISO 7730:2005 - Ergonomics of the thermal environment - Analytical determination and interpretation of thermal comfort using calculation of the PMV and PPD indices and local thermal comfort criteria, Geneva, 2005.</w:t>
      </w:r>
    </w:p>
    <w:p w14:paraId="53E87EC0" w14:textId="77777777" w:rsidR="002B2B2B" w:rsidRPr="00F64FFE" w:rsidRDefault="002B2B2B" w:rsidP="002B2B2B">
      <w:pPr>
        <w:widowControl w:val="0"/>
        <w:autoSpaceDE w:val="0"/>
        <w:autoSpaceDN w:val="0"/>
        <w:adjustRightInd w:val="0"/>
        <w:ind w:left="640" w:hanging="640"/>
        <w:rPr>
          <w:rFonts w:cs="Times New Roman"/>
          <w:noProof/>
          <w:kern w:val="0"/>
          <w:sz w:val="24"/>
          <w:szCs w:val="24"/>
        </w:rPr>
      </w:pPr>
      <w:r w:rsidRPr="00F64FFE">
        <w:rPr>
          <w:rFonts w:cs="Times New Roman"/>
          <w:noProof/>
          <w:kern w:val="0"/>
          <w:sz w:val="24"/>
          <w:szCs w:val="24"/>
        </w:rPr>
        <w:t>[22]</w:t>
      </w:r>
      <w:r w:rsidRPr="00F64FFE">
        <w:rPr>
          <w:rFonts w:cs="Times New Roman"/>
          <w:noProof/>
          <w:kern w:val="0"/>
          <w:sz w:val="24"/>
          <w:szCs w:val="24"/>
        </w:rPr>
        <w:tab/>
        <w:t>H. Hensel, Thermoreception and temperature regulation, Academic Press, 1981.</w:t>
      </w:r>
    </w:p>
    <w:p w14:paraId="19536717" w14:textId="77777777" w:rsidR="002B2B2B" w:rsidRPr="00F64FFE" w:rsidRDefault="002B2B2B" w:rsidP="002B2B2B">
      <w:pPr>
        <w:widowControl w:val="0"/>
        <w:autoSpaceDE w:val="0"/>
        <w:autoSpaceDN w:val="0"/>
        <w:adjustRightInd w:val="0"/>
        <w:ind w:left="640" w:hanging="640"/>
        <w:rPr>
          <w:rFonts w:cs="Times New Roman"/>
          <w:noProof/>
          <w:kern w:val="0"/>
          <w:sz w:val="24"/>
          <w:szCs w:val="24"/>
        </w:rPr>
      </w:pPr>
      <w:r w:rsidRPr="00F64FFE">
        <w:rPr>
          <w:rFonts w:cs="Times New Roman"/>
          <w:noProof/>
          <w:kern w:val="0"/>
          <w:sz w:val="24"/>
          <w:szCs w:val="24"/>
        </w:rPr>
        <w:t>[23]</w:t>
      </w:r>
      <w:r w:rsidRPr="00F64FFE">
        <w:rPr>
          <w:rFonts w:cs="Times New Roman"/>
          <w:noProof/>
          <w:kern w:val="0"/>
          <w:sz w:val="24"/>
          <w:szCs w:val="24"/>
        </w:rPr>
        <w:tab/>
        <w:t>J. Ring, R. de Dear, Temperature transients: A model for heat diffusion through the skin, thermoreceptor response and thermal sensation, Indoor Air. 1 (1991) 448–456. https://doi.org/10.1111/j.1600-0668.1991.00009.x.</w:t>
      </w:r>
    </w:p>
    <w:p w14:paraId="2FA6A0F1" w14:textId="77777777" w:rsidR="002B2B2B" w:rsidRPr="00F64FFE" w:rsidRDefault="002B2B2B" w:rsidP="002B2B2B">
      <w:pPr>
        <w:widowControl w:val="0"/>
        <w:autoSpaceDE w:val="0"/>
        <w:autoSpaceDN w:val="0"/>
        <w:adjustRightInd w:val="0"/>
        <w:ind w:left="640" w:hanging="640"/>
        <w:rPr>
          <w:rFonts w:cs="Times New Roman"/>
          <w:noProof/>
          <w:kern w:val="0"/>
          <w:sz w:val="24"/>
          <w:szCs w:val="24"/>
        </w:rPr>
      </w:pPr>
      <w:r w:rsidRPr="00F64FFE">
        <w:rPr>
          <w:rFonts w:cs="Times New Roman"/>
          <w:noProof/>
          <w:kern w:val="0"/>
          <w:sz w:val="24"/>
          <w:szCs w:val="24"/>
        </w:rPr>
        <w:t>[24]</w:t>
      </w:r>
      <w:r w:rsidRPr="00F64FFE">
        <w:rPr>
          <w:rFonts w:cs="Times New Roman"/>
          <w:noProof/>
          <w:kern w:val="0"/>
          <w:sz w:val="24"/>
          <w:szCs w:val="24"/>
        </w:rPr>
        <w:tab/>
        <w:t>R. de Dear, J. Ring, P.O. Fanger, Thermal sensations resulting from sudden ambient temperature changes, Indoor Air. 3 (1993) 181–192. https://doi.org/10.1111/j.1600-0668.1993.t01-1-00004.x.</w:t>
      </w:r>
    </w:p>
    <w:p w14:paraId="2679113F" w14:textId="77777777" w:rsidR="002B2B2B" w:rsidRPr="00F64FFE" w:rsidRDefault="002B2B2B" w:rsidP="002B2B2B">
      <w:pPr>
        <w:widowControl w:val="0"/>
        <w:autoSpaceDE w:val="0"/>
        <w:autoSpaceDN w:val="0"/>
        <w:adjustRightInd w:val="0"/>
        <w:ind w:left="640" w:hanging="640"/>
        <w:rPr>
          <w:rFonts w:cs="Times New Roman"/>
          <w:noProof/>
          <w:kern w:val="0"/>
          <w:sz w:val="24"/>
          <w:szCs w:val="24"/>
        </w:rPr>
      </w:pPr>
      <w:r w:rsidRPr="00F64FFE">
        <w:rPr>
          <w:rFonts w:cs="Times New Roman"/>
          <w:noProof/>
          <w:kern w:val="0"/>
          <w:sz w:val="24"/>
          <w:szCs w:val="24"/>
        </w:rPr>
        <w:t>[25]</w:t>
      </w:r>
      <w:r w:rsidRPr="00F64FFE">
        <w:rPr>
          <w:rFonts w:cs="Times New Roman"/>
          <w:noProof/>
          <w:kern w:val="0"/>
          <w:sz w:val="24"/>
          <w:szCs w:val="24"/>
        </w:rPr>
        <w:tab/>
        <w:t>T. Nakamura, Thermophysiology, Rikogakusha Publishing Co.,Ltd., Tokyo, 1981.</w:t>
      </w:r>
    </w:p>
    <w:p w14:paraId="0D97739C" w14:textId="77777777" w:rsidR="002B2B2B" w:rsidRPr="00F64FFE" w:rsidRDefault="002B2B2B" w:rsidP="002B2B2B">
      <w:pPr>
        <w:widowControl w:val="0"/>
        <w:autoSpaceDE w:val="0"/>
        <w:autoSpaceDN w:val="0"/>
        <w:adjustRightInd w:val="0"/>
        <w:ind w:left="640" w:hanging="640"/>
        <w:rPr>
          <w:rFonts w:cs="Times New Roman"/>
          <w:noProof/>
          <w:kern w:val="0"/>
          <w:sz w:val="24"/>
          <w:szCs w:val="24"/>
        </w:rPr>
      </w:pPr>
      <w:r w:rsidRPr="00F64FFE">
        <w:rPr>
          <w:rFonts w:cs="Times New Roman"/>
          <w:noProof/>
          <w:kern w:val="0"/>
          <w:sz w:val="24"/>
          <w:szCs w:val="24"/>
        </w:rPr>
        <w:t>[26]</w:t>
      </w:r>
      <w:r w:rsidRPr="00F64FFE">
        <w:rPr>
          <w:rFonts w:cs="Times New Roman"/>
          <w:noProof/>
          <w:kern w:val="0"/>
          <w:sz w:val="24"/>
          <w:szCs w:val="24"/>
        </w:rPr>
        <w:tab/>
        <w:t>Y. Takahashi, A. Nomoto, S. Yoda, R. Hisayama, M. Ogata, Y. Ozeki, S. Tanabe, Thermoregulation model JOS-3 with new open source code, Energy Build. 231 (2021) 110575. https://doi.org/10.1016/j.enbuild.2020.110575.</w:t>
      </w:r>
    </w:p>
    <w:p w14:paraId="063AD35C" w14:textId="77777777" w:rsidR="002B2B2B" w:rsidRPr="00F64FFE" w:rsidRDefault="002B2B2B" w:rsidP="002B2B2B">
      <w:pPr>
        <w:widowControl w:val="0"/>
        <w:autoSpaceDE w:val="0"/>
        <w:autoSpaceDN w:val="0"/>
        <w:adjustRightInd w:val="0"/>
        <w:ind w:left="640" w:hanging="640"/>
        <w:rPr>
          <w:rFonts w:cs="Times New Roman"/>
          <w:noProof/>
          <w:kern w:val="0"/>
          <w:sz w:val="24"/>
          <w:szCs w:val="24"/>
        </w:rPr>
      </w:pPr>
      <w:r w:rsidRPr="00F64FFE">
        <w:rPr>
          <w:rFonts w:cs="Times New Roman"/>
          <w:noProof/>
          <w:kern w:val="0"/>
          <w:sz w:val="24"/>
          <w:szCs w:val="24"/>
        </w:rPr>
        <w:t>[27]</w:t>
      </w:r>
      <w:r w:rsidRPr="00F64FFE">
        <w:rPr>
          <w:rFonts w:cs="Times New Roman"/>
          <w:noProof/>
          <w:kern w:val="0"/>
          <w:sz w:val="24"/>
          <w:szCs w:val="24"/>
        </w:rPr>
        <w:tab/>
        <w:t>F. Tartarini, S. Schiavon, pythermalcomfort: A Python package for thermal comfort research, SoftwareX. 12 (2020) 100578. https://doi.org/10.1016/J.SOFTX.2020.100578.</w:t>
      </w:r>
    </w:p>
    <w:p w14:paraId="19CB1FEE" w14:textId="77777777" w:rsidR="002B2B2B" w:rsidRPr="00F64FFE" w:rsidRDefault="002B2B2B" w:rsidP="002B2B2B">
      <w:pPr>
        <w:widowControl w:val="0"/>
        <w:autoSpaceDE w:val="0"/>
        <w:autoSpaceDN w:val="0"/>
        <w:adjustRightInd w:val="0"/>
        <w:ind w:left="640" w:hanging="640"/>
        <w:rPr>
          <w:rFonts w:cs="Times New Roman"/>
          <w:noProof/>
          <w:kern w:val="0"/>
          <w:sz w:val="24"/>
          <w:szCs w:val="24"/>
        </w:rPr>
      </w:pPr>
      <w:r w:rsidRPr="00F64FFE">
        <w:rPr>
          <w:rFonts w:cs="Times New Roman"/>
          <w:noProof/>
          <w:kern w:val="0"/>
          <w:sz w:val="24"/>
          <w:szCs w:val="24"/>
        </w:rPr>
        <w:t>[28]</w:t>
      </w:r>
      <w:r w:rsidRPr="00F64FFE">
        <w:rPr>
          <w:rFonts w:cs="Times New Roman"/>
          <w:noProof/>
          <w:kern w:val="0"/>
          <w:sz w:val="24"/>
          <w:szCs w:val="24"/>
        </w:rPr>
        <w:tab/>
        <w:t>Heat transfer, The Japan society of mechanical engineers, Maruzen Publishing Co.,Ltd., Tokyo, 2005.</w:t>
      </w:r>
    </w:p>
    <w:p w14:paraId="2094A715" w14:textId="77777777" w:rsidR="002B2B2B" w:rsidRPr="00F64FFE" w:rsidRDefault="002B2B2B" w:rsidP="002B2B2B">
      <w:pPr>
        <w:widowControl w:val="0"/>
        <w:autoSpaceDE w:val="0"/>
        <w:autoSpaceDN w:val="0"/>
        <w:adjustRightInd w:val="0"/>
        <w:ind w:left="640" w:hanging="640"/>
        <w:rPr>
          <w:rFonts w:cs="Times New Roman"/>
          <w:noProof/>
          <w:kern w:val="0"/>
          <w:sz w:val="24"/>
          <w:szCs w:val="24"/>
        </w:rPr>
      </w:pPr>
      <w:r w:rsidRPr="00F64FFE">
        <w:rPr>
          <w:rFonts w:cs="Times New Roman"/>
          <w:noProof/>
          <w:kern w:val="0"/>
          <w:sz w:val="24"/>
          <w:szCs w:val="24"/>
        </w:rPr>
        <w:t>[29]</w:t>
      </w:r>
      <w:r w:rsidRPr="00F64FFE">
        <w:rPr>
          <w:rFonts w:cs="Times New Roman"/>
          <w:noProof/>
          <w:kern w:val="0"/>
          <w:sz w:val="24"/>
          <w:szCs w:val="24"/>
        </w:rPr>
        <w:tab/>
        <w:t>FAO, Human energy requirements: Report of a joint FAO/ WHO/UNU Expert Consultation, 2005.</w:t>
      </w:r>
    </w:p>
    <w:p w14:paraId="01DA9E42" w14:textId="77777777" w:rsidR="002B2B2B" w:rsidRPr="00F64FFE" w:rsidRDefault="002B2B2B" w:rsidP="002B2B2B">
      <w:pPr>
        <w:widowControl w:val="0"/>
        <w:autoSpaceDE w:val="0"/>
        <w:autoSpaceDN w:val="0"/>
        <w:adjustRightInd w:val="0"/>
        <w:ind w:left="640" w:hanging="640"/>
        <w:rPr>
          <w:rFonts w:cs="Times New Roman"/>
          <w:noProof/>
          <w:kern w:val="0"/>
          <w:sz w:val="24"/>
          <w:szCs w:val="24"/>
        </w:rPr>
      </w:pPr>
      <w:r w:rsidRPr="00F64FFE">
        <w:rPr>
          <w:rFonts w:cs="Times New Roman"/>
          <w:noProof/>
          <w:kern w:val="0"/>
          <w:sz w:val="24"/>
          <w:szCs w:val="24"/>
        </w:rPr>
        <w:t>[30]</w:t>
      </w:r>
      <w:r w:rsidRPr="00F64FFE">
        <w:rPr>
          <w:rFonts w:cs="Times New Roman"/>
          <w:noProof/>
          <w:kern w:val="0"/>
          <w:sz w:val="24"/>
          <w:szCs w:val="24"/>
        </w:rPr>
        <w:tab/>
        <w:t>R.J. De Dear, E. Arens, Z. Hui, M. Oguro, Convective and radiative heat transfer coefficients for individual human body segments, Int. J. Biometeorol. 1997 403. 40 (1997) 141–156. https://doi.org/10.1007/S004840050035.</w:t>
      </w:r>
    </w:p>
    <w:p w14:paraId="3AF60459" w14:textId="77777777" w:rsidR="002B2B2B" w:rsidRPr="00F64FFE" w:rsidRDefault="002B2B2B" w:rsidP="002B2B2B">
      <w:pPr>
        <w:widowControl w:val="0"/>
        <w:autoSpaceDE w:val="0"/>
        <w:autoSpaceDN w:val="0"/>
        <w:adjustRightInd w:val="0"/>
        <w:ind w:left="640" w:hanging="640"/>
        <w:rPr>
          <w:rFonts w:cs="Times New Roman"/>
          <w:noProof/>
          <w:kern w:val="0"/>
          <w:sz w:val="24"/>
          <w:szCs w:val="24"/>
        </w:rPr>
      </w:pPr>
      <w:r w:rsidRPr="00F64FFE">
        <w:rPr>
          <w:rFonts w:cs="Times New Roman"/>
          <w:noProof/>
          <w:kern w:val="0"/>
          <w:sz w:val="24"/>
          <w:szCs w:val="24"/>
        </w:rPr>
        <w:t>[31]</w:t>
      </w:r>
      <w:r w:rsidRPr="00F64FFE">
        <w:rPr>
          <w:rFonts w:cs="Times New Roman"/>
          <w:noProof/>
          <w:kern w:val="0"/>
          <w:sz w:val="24"/>
          <w:szCs w:val="24"/>
        </w:rPr>
        <w:tab/>
        <w:t>A. Nomoto, Y. Takahashi, S. Yoda, M. Ogata, S. Tanabe, S. Ito, Y. Aono, Y. Yamamoto, K. Mizutani, Measurement of local evaporative resistance of a typical clothing ensemble using a sweating thermal manikin, Japan Archit. Rev. 3 (2020) 113–120. https://doi.org/10.1002/2475-8876.12124.</w:t>
      </w:r>
    </w:p>
    <w:p w14:paraId="0B1190EC" w14:textId="77777777" w:rsidR="002B2B2B" w:rsidRPr="00F64FFE" w:rsidRDefault="002B2B2B" w:rsidP="002B2B2B">
      <w:pPr>
        <w:widowControl w:val="0"/>
        <w:autoSpaceDE w:val="0"/>
        <w:autoSpaceDN w:val="0"/>
        <w:adjustRightInd w:val="0"/>
        <w:ind w:left="640" w:hanging="640"/>
        <w:rPr>
          <w:rFonts w:cs="Times New Roman"/>
          <w:noProof/>
          <w:kern w:val="0"/>
          <w:sz w:val="24"/>
          <w:szCs w:val="24"/>
        </w:rPr>
      </w:pPr>
      <w:r w:rsidRPr="00F64FFE">
        <w:rPr>
          <w:rFonts w:cs="Times New Roman"/>
          <w:noProof/>
          <w:kern w:val="0"/>
          <w:sz w:val="24"/>
          <w:szCs w:val="24"/>
        </w:rPr>
        <w:t>[32]</w:t>
      </w:r>
      <w:r w:rsidRPr="00F64FFE">
        <w:rPr>
          <w:rFonts w:cs="Times New Roman"/>
          <w:noProof/>
          <w:kern w:val="0"/>
          <w:sz w:val="24"/>
          <w:szCs w:val="24"/>
        </w:rPr>
        <w:tab/>
        <w:t>M. Lipkin, J.D. Hardy, Measurement of some thermal properties of human tissues., J. Appl. Physiol. 7 (1954) 212–217. https://doi.org/10.1152/jappl.1954.7.2.212.</w:t>
      </w:r>
    </w:p>
    <w:p w14:paraId="3BF155E6" w14:textId="77777777" w:rsidR="002B2B2B" w:rsidRPr="00F64FFE" w:rsidRDefault="002B2B2B" w:rsidP="002B2B2B">
      <w:pPr>
        <w:widowControl w:val="0"/>
        <w:autoSpaceDE w:val="0"/>
        <w:autoSpaceDN w:val="0"/>
        <w:adjustRightInd w:val="0"/>
        <w:ind w:left="640" w:hanging="640"/>
        <w:rPr>
          <w:rFonts w:cs="Times New Roman"/>
          <w:noProof/>
          <w:kern w:val="0"/>
          <w:sz w:val="24"/>
          <w:szCs w:val="24"/>
        </w:rPr>
      </w:pPr>
      <w:r w:rsidRPr="00F64FFE">
        <w:rPr>
          <w:rFonts w:cs="Times New Roman"/>
          <w:noProof/>
          <w:kern w:val="0"/>
          <w:sz w:val="24"/>
          <w:szCs w:val="24"/>
        </w:rPr>
        <w:t>[33]</w:t>
      </w:r>
      <w:r w:rsidRPr="00F64FFE">
        <w:rPr>
          <w:rFonts w:cs="Times New Roman"/>
          <w:noProof/>
          <w:kern w:val="0"/>
          <w:sz w:val="24"/>
          <w:szCs w:val="24"/>
        </w:rPr>
        <w:tab/>
        <w:t>J.C. Stevens, L.E. Marks, D.C. Simonson, Regional sensitivity and spatial summation in the warmth sense, Physiol. Behav. 13 (1974) 825–836. https://doi.org/10.1016/0031-9384(74)90269-8.</w:t>
      </w:r>
    </w:p>
    <w:p w14:paraId="347919D1" w14:textId="77777777" w:rsidR="002B2B2B" w:rsidRPr="00F64FFE" w:rsidRDefault="002B2B2B" w:rsidP="002B2B2B">
      <w:pPr>
        <w:widowControl w:val="0"/>
        <w:autoSpaceDE w:val="0"/>
        <w:autoSpaceDN w:val="0"/>
        <w:adjustRightInd w:val="0"/>
        <w:ind w:left="640" w:hanging="640"/>
        <w:rPr>
          <w:rFonts w:cs="Times New Roman"/>
          <w:noProof/>
          <w:kern w:val="0"/>
          <w:sz w:val="24"/>
          <w:szCs w:val="24"/>
        </w:rPr>
      </w:pPr>
      <w:r w:rsidRPr="00F64FFE">
        <w:rPr>
          <w:rFonts w:cs="Times New Roman"/>
          <w:noProof/>
          <w:kern w:val="0"/>
          <w:sz w:val="24"/>
          <w:szCs w:val="24"/>
        </w:rPr>
        <w:t>[34]</w:t>
      </w:r>
      <w:r w:rsidRPr="00F64FFE">
        <w:rPr>
          <w:rFonts w:cs="Times New Roman"/>
          <w:noProof/>
          <w:kern w:val="0"/>
          <w:sz w:val="24"/>
          <w:szCs w:val="24"/>
        </w:rPr>
        <w:tab/>
        <w:t>M. Luo, Z. Wang, H. Zhang, E. Arens, D. Filingeri, L. Jin, A. Ghahramani, W. Chen, Y. He, B. Si, High-density thermal sensitivity maps of the human body, Build. Environ. 167 (2020) 106435. https://doi.org/10.1016/j.buildenv.2019.106435.</w:t>
      </w:r>
    </w:p>
    <w:p w14:paraId="24E048C9" w14:textId="77777777" w:rsidR="002B2B2B" w:rsidRPr="00F64FFE" w:rsidRDefault="002B2B2B" w:rsidP="002B2B2B">
      <w:pPr>
        <w:widowControl w:val="0"/>
        <w:autoSpaceDE w:val="0"/>
        <w:autoSpaceDN w:val="0"/>
        <w:adjustRightInd w:val="0"/>
        <w:ind w:left="640" w:hanging="640"/>
        <w:rPr>
          <w:rFonts w:cs="Times New Roman"/>
          <w:noProof/>
          <w:sz w:val="24"/>
          <w:szCs w:val="24"/>
        </w:rPr>
      </w:pPr>
      <w:r w:rsidRPr="00F64FFE">
        <w:rPr>
          <w:rFonts w:cs="Times New Roman"/>
          <w:noProof/>
          <w:kern w:val="0"/>
          <w:sz w:val="24"/>
          <w:szCs w:val="24"/>
        </w:rPr>
        <w:t>[35]</w:t>
      </w:r>
      <w:r w:rsidRPr="00F64FFE">
        <w:rPr>
          <w:rFonts w:cs="Times New Roman"/>
          <w:noProof/>
          <w:kern w:val="0"/>
          <w:sz w:val="24"/>
          <w:szCs w:val="24"/>
        </w:rPr>
        <w:tab/>
        <w:t>S. Hodder, K. Parsons, The effects of solar radiation and black body re-radiation on thermal comfort, Ergonomics. 51 (2008) 476–491. https://doi.org/10.1080/00140130701710986.</w:t>
      </w:r>
    </w:p>
    <w:p w14:paraId="67B02628" w14:textId="4DA1AA65" w:rsidR="00281240" w:rsidRDefault="007B2B48">
      <w:r w:rsidRPr="00F64FFE">
        <w:rPr>
          <w:sz w:val="24"/>
          <w:szCs w:val="24"/>
        </w:rPr>
        <w:fldChar w:fldCharType="end"/>
      </w:r>
    </w:p>
    <w:sectPr w:rsidR="00281240" w:rsidSect="00DE0639">
      <w:footerReference w:type="default" r:id="rId37"/>
      <w:pgSz w:w="11906" w:h="16838" w:code="9"/>
      <w:pgMar w:top="1134" w:right="1134" w:bottom="1134" w:left="1134" w:header="851" w:footer="794" w:gutter="0"/>
      <w:cols w:space="425"/>
      <w:docGrid w:linePitch="28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DCF156B" w14:textId="77777777" w:rsidR="00276257" w:rsidRDefault="00276257">
      <w:pPr>
        <w:spacing w:after="0"/>
      </w:pPr>
      <w:r>
        <w:separator/>
      </w:r>
    </w:p>
  </w:endnote>
  <w:endnote w:type="continuationSeparator" w:id="0">
    <w:p w14:paraId="1A04817A" w14:textId="77777777" w:rsidR="00276257" w:rsidRDefault="00276257">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游明朝">
    <w:panose1 w:val="02020400000000000000"/>
    <w:charset w:val="80"/>
    <w:family w:val="roman"/>
    <w:pitch w:val="variable"/>
    <w:sig w:usb0="800002E7" w:usb1="2AC7FCFF" w:usb2="00000012" w:usb3="00000000" w:csb0="0002009F" w:csb1="00000000"/>
  </w:font>
  <w:font w:name="ＭＳ 明朝">
    <w:altName w:val="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游ゴシック Light">
    <w:panose1 w:val="020B0300000000000000"/>
    <w:charset w:val="80"/>
    <w:family w:val="modern"/>
    <w:pitch w:val="variable"/>
    <w:sig w:usb0="E00002FF" w:usb1="2AC7FDFF" w:usb2="00000016" w:usb3="00000000" w:csb0="0002009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ＭＳ ゴシック">
    <w:altName w:val="MS Gothic"/>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entury">
    <w:panose1 w:val="02040604050505020304"/>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Verdana">
    <w:panose1 w:val="020B0604030504040204"/>
    <w:charset w:val="00"/>
    <w:family w:val="swiss"/>
    <w:pitch w:val="variable"/>
    <w:sig w:usb0="A00006FF" w:usb1="4000205B" w:usb2="0000001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Yu Gothic">
    <w:altName w:val="游ゴシック"/>
    <w:panose1 w:val="020B0400000000000000"/>
    <w:charset w:val="80"/>
    <w:family w:val="modern"/>
    <w:pitch w:val="variable"/>
    <w:sig w:usb0="E00002FF" w:usb1="2AC7FDFF" w:usb2="00000016" w:usb3="00000000" w:csb0="0002009F" w:csb1="00000000"/>
  </w:font>
  <w:font w:name="ＭＳ Ｐゴシック">
    <w:panose1 w:val="020B0600070205080204"/>
    <w:charset w:val="80"/>
    <w:family w:val="modern"/>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B60B8FD" w14:textId="77777777" w:rsidR="00132F80" w:rsidRPr="00DB340B" w:rsidRDefault="007D3FB3" w:rsidP="00780289">
    <w:pPr>
      <w:pStyle w:val="Footer"/>
    </w:pPr>
    <w:sdt>
      <w:sdtPr>
        <w:id w:val="1728636285"/>
        <w:docPartObj>
          <w:docPartGallery w:val="Page Numbers (Top of Page)"/>
          <w:docPartUnique/>
        </w:docPartObj>
      </w:sdtPr>
      <w:sdtEndPr/>
      <w:sdtContent>
        <w:r w:rsidRPr="0055782F">
          <w:t xml:space="preserve">Page </w:t>
        </w:r>
        <w:r w:rsidRPr="0055782F">
          <w:fldChar w:fldCharType="begin"/>
        </w:r>
        <w:r w:rsidRPr="0055782F">
          <w:instrText xml:space="preserve"> PAGE </w:instrText>
        </w:r>
        <w:r w:rsidRPr="0055782F">
          <w:fldChar w:fldCharType="separate"/>
        </w:r>
        <w:r>
          <w:t>15</w:t>
        </w:r>
        <w:r w:rsidRPr="0055782F">
          <w:fldChar w:fldCharType="end"/>
        </w:r>
        <w:r w:rsidRPr="0055782F">
          <w:t xml:space="preserve"> of </w:t>
        </w:r>
        <w:fldSimple w:instr=" NUMPAGES  ">
          <w:r w:rsidR="00132F80">
            <w:t>25</w:t>
          </w:r>
        </w:fldSimple>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FEB649B" w14:textId="77777777" w:rsidR="00276257" w:rsidRDefault="00276257">
      <w:pPr>
        <w:spacing w:after="0"/>
      </w:pPr>
      <w:r>
        <w:separator/>
      </w:r>
    </w:p>
  </w:footnote>
  <w:footnote w:type="continuationSeparator" w:id="0">
    <w:p w14:paraId="1B9F53F2" w14:textId="77777777" w:rsidR="00276257" w:rsidRDefault="00276257">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434AEE76"/>
    <w:lvl w:ilvl="0">
      <w:start w:val="1"/>
      <w:numFmt w:val="decimal"/>
      <w:lvlText w:val="%1."/>
      <w:lvlJc w:val="left"/>
      <w:pPr>
        <w:tabs>
          <w:tab w:val="num" w:pos="1800"/>
        </w:tabs>
        <w:ind w:left="1800" w:hanging="360"/>
      </w:pPr>
    </w:lvl>
  </w:abstractNum>
  <w:abstractNum w:abstractNumId="1" w15:restartNumberingAfterBreak="0">
    <w:nsid w:val="FFFFFF83"/>
    <w:multiLevelType w:val="singleLevel"/>
    <w:tmpl w:val="33B02D7A"/>
    <w:lvl w:ilvl="0">
      <w:start w:val="1"/>
      <w:numFmt w:val="bullet"/>
      <w:lvlText w:val=""/>
      <w:lvlJc w:val="left"/>
      <w:pPr>
        <w:tabs>
          <w:tab w:val="num" w:pos="720"/>
        </w:tabs>
        <w:ind w:left="720" w:hanging="360"/>
      </w:pPr>
      <w:rPr>
        <w:rFonts w:ascii="Symbol" w:hAnsi="Symbol" w:hint="default"/>
      </w:rPr>
    </w:lvl>
  </w:abstractNum>
  <w:abstractNum w:abstractNumId="2" w15:restartNumberingAfterBreak="0">
    <w:nsid w:val="023C653C"/>
    <w:multiLevelType w:val="hybridMultilevel"/>
    <w:tmpl w:val="F69448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3B161DF"/>
    <w:multiLevelType w:val="hybridMultilevel"/>
    <w:tmpl w:val="00000000"/>
    <w:lvl w:ilvl="0" w:tplc="7F4AC4D0">
      <w:start w:val="1"/>
      <w:numFmt w:val="decimal"/>
      <w:lvlText w:val=""/>
      <w:lvlJc w:val="left"/>
      <w:pPr>
        <w:ind w:left="420" w:hanging="420"/>
      </w:pPr>
      <w:rPr>
        <w:rFonts w:ascii="Wingdings" w:eastAsia="Wingdings" w:hAnsi="Wingdings" w:cs="Wingdings"/>
      </w:rPr>
    </w:lvl>
    <w:lvl w:ilvl="1" w:tplc="EEE0BA0A">
      <w:start w:val="1"/>
      <w:numFmt w:val="decimal"/>
      <w:lvlText w:val=""/>
      <w:lvlJc w:val="left"/>
    </w:lvl>
    <w:lvl w:ilvl="2" w:tplc="C7DCCC66">
      <w:start w:val="1"/>
      <w:numFmt w:val="decimal"/>
      <w:lvlText w:val=""/>
      <w:lvlJc w:val="left"/>
    </w:lvl>
    <w:lvl w:ilvl="3" w:tplc="E146D734">
      <w:start w:val="1"/>
      <w:numFmt w:val="decimal"/>
      <w:lvlText w:val=""/>
      <w:lvlJc w:val="left"/>
    </w:lvl>
    <w:lvl w:ilvl="4" w:tplc="A1DE66AA">
      <w:start w:val="1"/>
      <w:numFmt w:val="decimal"/>
      <w:lvlText w:val=""/>
      <w:lvlJc w:val="left"/>
    </w:lvl>
    <w:lvl w:ilvl="5" w:tplc="E152A530">
      <w:start w:val="1"/>
      <w:numFmt w:val="decimal"/>
      <w:lvlText w:val=""/>
      <w:lvlJc w:val="left"/>
    </w:lvl>
    <w:lvl w:ilvl="6" w:tplc="ACD60B24">
      <w:start w:val="1"/>
      <w:numFmt w:val="decimal"/>
      <w:lvlText w:val=""/>
      <w:lvlJc w:val="left"/>
    </w:lvl>
    <w:lvl w:ilvl="7" w:tplc="AEDA6AE0">
      <w:start w:val="1"/>
      <w:numFmt w:val="decimal"/>
      <w:lvlText w:val=""/>
      <w:lvlJc w:val="left"/>
    </w:lvl>
    <w:lvl w:ilvl="8" w:tplc="A94C428E">
      <w:start w:val="1"/>
      <w:numFmt w:val="decimal"/>
      <w:lvlText w:val=""/>
      <w:lvlJc w:val="left"/>
    </w:lvl>
  </w:abstractNum>
  <w:abstractNum w:abstractNumId="4" w15:restartNumberingAfterBreak="0">
    <w:nsid w:val="08160C76"/>
    <w:multiLevelType w:val="hybridMultilevel"/>
    <w:tmpl w:val="00000000"/>
    <w:lvl w:ilvl="0" w:tplc="1B7267DA">
      <w:start w:val="1"/>
      <w:numFmt w:val="decimal"/>
      <w:lvlText w:val=""/>
      <w:lvlJc w:val="left"/>
      <w:pPr>
        <w:ind w:left="420" w:hanging="420"/>
      </w:pPr>
      <w:rPr>
        <w:rFonts w:ascii="Wingdings" w:eastAsia="Wingdings" w:hAnsi="Wingdings" w:cs="Wingdings"/>
      </w:rPr>
    </w:lvl>
    <w:lvl w:ilvl="1" w:tplc="96DE2D20">
      <w:start w:val="1"/>
      <w:numFmt w:val="decimal"/>
      <w:lvlText w:val=""/>
      <w:lvlJc w:val="left"/>
    </w:lvl>
    <w:lvl w:ilvl="2" w:tplc="7274590A">
      <w:start w:val="1"/>
      <w:numFmt w:val="decimal"/>
      <w:lvlText w:val=""/>
      <w:lvlJc w:val="left"/>
    </w:lvl>
    <w:lvl w:ilvl="3" w:tplc="5C3E2D8C">
      <w:start w:val="1"/>
      <w:numFmt w:val="decimal"/>
      <w:lvlText w:val=""/>
      <w:lvlJc w:val="left"/>
    </w:lvl>
    <w:lvl w:ilvl="4" w:tplc="CAA4B2D4">
      <w:start w:val="1"/>
      <w:numFmt w:val="decimal"/>
      <w:lvlText w:val=""/>
      <w:lvlJc w:val="left"/>
    </w:lvl>
    <w:lvl w:ilvl="5" w:tplc="E30CF454">
      <w:start w:val="1"/>
      <w:numFmt w:val="decimal"/>
      <w:lvlText w:val=""/>
      <w:lvlJc w:val="left"/>
    </w:lvl>
    <w:lvl w:ilvl="6" w:tplc="DAC8DD2C">
      <w:start w:val="1"/>
      <w:numFmt w:val="decimal"/>
      <w:lvlText w:val=""/>
      <w:lvlJc w:val="left"/>
    </w:lvl>
    <w:lvl w:ilvl="7" w:tplc="780C0A32">
      <w:start w:val="1"/>
      <w:numFmt w:val="decimal"/>
      <w:lvlText w:val=""/>
      <w:lvlJc w:val="left"/>
    </w:lvl>
    <w:lvl w:ilvl="8" w:tplc="91780C6C">
      <w:start w:val="1"/>
      <w:numFmt w:val="decimal"/>
      <w:lvlText w:val=""/>
      <w:lvlJc w:val="left"/>
    </w:lvl>
  </w:abstractNum>
  <w:abstractNum w:abstractNumId="5" w15:restartNumberingAfterBreak="0">
    <w:nsid w:val="0A6612ED"/>
    <w:multiLevelType w:val="hybridMultilevel"/>
    <w:tmpl w:val="6F663166"/>
    <w:lvl w:ilvl="0" w:tplc="771250B4">
      <w:start w:val="1"/>
      <w:numFmt w:val="bullet"/>
      <w:lvlText w:val=""/>
      <w:lvlJc w:val="left"/>
      <w:pPr>
        <w:ind w:left="420" w:hanging="420"/>
      </w:pPr>
      <w:rPr>
        <w:rFonts w:ascii="Wingdings" w:hAnsi="Wingdings" w:hint="default"/>
      </w:rPr>
    </w:lvl>
    <w:lvl w:ilvl="1" w:tplc="8DC41FB4" w:tentative="1">
      <w:start w:val="1"/>
      <w:numFmt w:val="bullet"/>
      <w:lvlText w:val=""/>
      <w:lvlJc w:val="left"/>
      <w:pPr>
        <w:ind w:left="840" w:hanging="420"/>
      </w:pPr>
      <w:rPr>
        <w:rFonts w:ascii="Wingdings" w:hAnsi="Wingdings" w:hint="default"/>
      </w:rPr>
    </w:lvl>
    <w:lvl w:ilvl="2" w:tplc="91EA54D4" w:tentative="1">
      <w:start w:val="1"/>
      <w:numFmt w:val="bullet"/>
      <w:lvlText w:val=""/>
      <w:lvlJc w:val="left"/>
      <w:pPr>
        <w:ind w:left="1260" w:hanging="420"/>
      </w:pPr>
      <w:rPr>
        <w:rFonts w:ascii="Wingdings" w:hAnsi="Wingdings" w:hint="default"/>
      </w:rPr>
    </w:lvl>
    <w:lvl w:ilvl="3" w:tplc="ADD42010" w:tentative="1">
      <w:start w:val="1"/>
      <w:numFmt w:val="bullet"/>
      <w:lvlText w:val=""/>
      <w:lvlJc w:val="left"/>
      <w:pPr>
        <w:ind w:left="1680" w:hanging="420"/>
      </w:pPr>
      <w:rPr>
        <w:rFonts w:ascii="Wingdings" w:hAnsi="Wingdings" w:hint="default"/>
      </w:rPr>
    </w:lvl>
    <w:lvl w:ilvl="4" w:tplc="8CB80FEE" w:tentative="1">
      <w:start w:val="1"/>
      <w:numFmt w:val="bullet"/>
      <w:lvlText w:val=""/>
      <w:lvlJc w:val="left"/>
      <w:pPr>
        <w:ind w:left="2100" w:hanging="420"/>
      </w:pPr>
      <w:rPr>
        <w:rFonts w:ascii="Wingdings" w:hAnsi="Wingdings" w:hint="default"/>
      </w:rPr>
    </w:lvl>
    <w:lvl w:ilvl="5" w:tplc="95A8D838" w:tentative="1">
      <w:start w:val="1"/>
      <w:numFmt w:val="bullet"/>
      <w:lvlText w:val=""/>
      <w:lvlJc w:val="left"/>
      <w:pPr>
        <w:ind w:left="2520" w:hanging="420"/>
      </w:pPr>
      <w:rPr>
        <w:rFonts w:ascii="Wingdings" w:hAnsi="Wingdings" w:hint="default"/>
      </w:rPr>
    </w:lvl>
    <w:lvl w:ilvl="6" w:tplc="6CA6AE28" w:tentative="1">
      <w:start w:val="1"/>
      <w:numFmt w:val="bullet"/>
      <w:lvlText w:val=""/>
      <w:lvlJc w:val="left"/>
      <w:pPr>
        <w:ind w:left="2940" w:hanging="420"/>
      </w:pPr>
      <w:rPr>
        <w:rFonts w:ascii="Wingdings" w:hAnsi="Wingdings" w:hint="default"/>
      </w:rPr>
    </w:lvl>
    <w:lvl w:ilvl="7" w:tplc="D0DACF38" w:tentative="1">
      <w:start w:val="1"/>
      <w:numFmt w:val="bullet"/>
      <w:lvlText w:val=""/>
      <w:lvlJc w:val="left"/>
      <w:pPr>
        <w:ind w:left="3360" w:hanging="420"/>
      </w:pPr>
      <w:rPr>
        <w:rFonts w:ascii="Wingdings" w:hAnsi="Wingdings" w:hint="default"/>
      </w:rPr>
    </w:lvl>
    <w:lvl w:ilvl="8" w:tplc="29AE4ADE" w:tentative="1">
      <w:start w:val="1"/>
      <w:numFmt w:val="bullet"/>
      <w:lvlText w:val=""/>
      <w:lvlJc w:val="left"/>
      <w:pPr>
        <w:ind w:left="3780" w:hanging="420"/>
      </w:pPr>
      <w:rPr>
        <w:rFonts w:ascii="Wingdings" w:hAnsi="Wingdings" w:hint="default"/>
      </w:rPr>
    </w:lvl>
  </w:abstractNum>
  <w:abstractNum w:abstractNumId="6" w15:restartNumberingAfterBreak="0">
    <w:nsid w:val="0B823A09"/>
    <w:multiLevelType w:val="hybridMultilevel"/>
    <w:tmpl w:val="5C2A23AC"/>
    <w:lvl w:ilvl="0" w:tplc="28FCA1CC">
      <w:start w:val="1"/>
      <w:numFmt w:val="bullet"/>
      <w:lvlText w:val=""/>
      <w:lvlJc w:val="left"/>
      <w:pPr>
        <w:ind w:left="420" w:hanging="420"/>
      </w:pPr>
      <w:rPr>
        <w:rFonts w:ascii="Wingdings" w:hAnsi="Wingdings" w:hint="default"/>
      </w:rPr>
    </w:lvl>
    <w:lvl w:ilvl="1" w:tplc="B1FCC8B0" w:tentative="1">
      <w:start w:val="1"/>
      <w:numFmt w:val="bullet"/>
      <w:lvlText w:val=""/>
      <w:lvlJc w:val="left"/>
      <w:pPr>
        <w:ind w:left="840" w:hanging="420"/>
      </w:pPr>
      <w:rPr>
        <w:rFonts w:ascii="Wingdings" w:hAnsi="Wingdings" w:hint="default"/>
      </w:rPr>
    </w:lvl>
    <w:lvl w:ilvl="2" w:tplc="A036B78A" w:tentative="1">
      <w:start w:val="1"/>
      <w:numFmt w:val="bullet"/>
      <w:lvlText w:val=""/>
      <w:lvlJc w:val="left"/>
      <w:pPr>
        <w:ind w:left="1260" w:hanging="420"/>
      </w:pPr>
      <w:rPr>
        <w:rFonts w:ascii="Wingdings" w:hAnsi="Wingdings" w:hint="default"/>
      </w:rPr>
    </w:lvl>
    <w:lvl w:ilvl="3" w:tplc="D0004466" w:tentative="1">
      <w:start w:val="1"/>
      <w:numFmt w:val="bullet"/>
      <w:lvlText w:val=""/>
      <w:lvlJc w:val="left"/>
      <w:pPr>
        <w:ind w:left="1680" w:hanging="420"/>
      </w:pPr>
      <w:rPr>
        <w:rFonts w:ascii="Wingdings" w:hAnsi="Wingdings" w:hint="default"/>
      </w:rPr>
    </w:lvl>
    <w:lvl w:ilvl="4" w:tplc="76B0B956" w:tentative="1">
      <w:start w:val="1"/>
      <w:numFmt w:val="bullet"/>
      <w:lvlText w:val=""/>
      <w:lvlJc w:val="left"/>
      <w:pPr>
        <w:ind w:left="2100" w:hanging="420"/>
      </w:pPr>
      <w:rPr>
        <w:rFonts w:ascii="Wingdings" w:hAnsi="Wingdings" w:hint="default"/>
      </w:rPr>
    </w:lvl>
    <w:lvl w:ilvl="5" w:tplc="BBB0FDD4" w:tentative="1">
      <w:start w:val="1"/>
      <w:numFmt w:val="bullet"/>
      <w:lvlText w:val=""/>
      <w:lvlJc w:val="left"/>
      <w:pPr>
        <w:ind w:left="2520" w:hanging="420"/>
      </w:pPr>
      <w:rPr>
        <w:rFonts w:ascii="Wingdings" w:hAnsi="Wingdings" w:hint="default"/>
      </w:rPr>
    </w:lvl>
    <w:lvl w:ilvl="6" w:tplc="566E4A68" w:tentative="1">
      <w:start w:val="1"/>
      <w:numFmt w:val="bullet"/>
      <w:lvlText w:val=""/>
      <w:lvlJc w:val="left"/>
      <w:pPr>
        <w:ind w:left="2940" w:hanging="420"/>
      </w:pPr>
      <w:rPr>
        <w:rFonts w:ascii="Wingdings" w:hAnsi="Wingdings" w:hint="default"/>
      </w:rPr>
    </w:lvl>
    <w:lvl w:ilvl="7" w:tplc="0954432A" w:tentative="1">
      <w:start w:val="1"/>
      <w:numFmt w:val="bullet"/>
      <w:lvlText w:val=""/>
      <w:lvlJc w:val="left"/>
      <w:pPr>
        <w:ind w:left="3360" w:hanging="420"/>
      </w:pPr>
      <w:rPr>
        <w:rFonts w:ascii="Wingdings" w:hAnsi="Wingdings" w:hint="default"/>
      </w:rPr>
    </w:lvl>
    <w:lvl w:ilvl="8" w:tplc="196C84D6" w:tentative="1">
      <w:start w:val="1"/>
      <w:numFmt w:val="bullet"/>
      <w:lvlText w:val=""/>
      <w:lvlJc w:val="left"/>
      <w:pPr>
        <w:ind w:left="3780" w:hanging="420"/>
      </w:pPr>
      <w:rPr>
        <w:rFonts w:ascii="Wingdings" w:hAnsi="Wingdings" w:hint="default"/>
      </w:rPr>
    </w:lvl>
  </w:abstractNum>
  <w:abstractNum w:abstractNumId="7" w15:restartNumberingAfterBreak="0">
    <w:nsid w:val="0D948CE4"/>
    <w:multiLevelType w:val="hybridMultilevel"/>
    <w:tmpl w:val="00000000"/>
    <w:lvl w:ilvl="0" w:tplc="BAA86CA2">
      <w:start w:val="1"/>
      <w:numFmt w:val="decimal"/>
      <w:lvlText w:val=""/>
      <w:lvlJc w:val="left"/>
      <w:pPr>
        <w:ind w:left="360" w:hanging="360"/>
      </w:pPr>
      <w:rPr>
        <w:rFonts w:ascii="Wingdings" w:eastAsia="Wingdings" w:hAnsi="Wingdings" w:cs="Wingdings"/>
      </w:rPr>
    </w:lvl>
    <w:lvl w:ilvl="1" w:tplc="012A114E">
      <w:start w:val="1"/>
      <w:numFmt w:val="decimal"/>
      <w:lvlText w:val=""/>
      <w:lvlJc w:val="left"/>
    </w:lvl>
    <w:lvl w:ilvl="2" w:tplc="2418F7BC">
      <w:start w:val="1"/>
      <w:numFmt w:val="decimal"/>
      <w:lvlText w:val=""/>
      <w:lvlJc w:val="left"/>
    </w:lvl>
    <w:lvl w:ilvl="3" w:tplc="7C8A53A0">
      <w:start w:val="1"/>
      <w:numFmt w:val="decimal"/>
      <w:lvlText w:val=""/>
      <w:lvlJc w:val="left"/>
    </w:lvl>
    <w:lvl w:ilvl="4" w:tplc="9BC8C744">
      <w:start w:val="1"/>
      <w:numFmt w:val="decimal"/>
      <w:lvlText w:val=""/>
      <w:lvlJc w:val="left"/>
    </w:lvl>
    <w:lvl w:ilvl="5" w:tplc="FC9EF8CE">
      <w:start w:val="1"/>
      <w:numFmt w:val="decimal"/>
      <w:lvlText w:val=""/>
      <w:lvlJc w:val="left"/>
    </w:lvl>
    <w:lvl w:ilvl="6" w:tplc="B48E63B0">
      <w:start w:val="1"/>
      <w:numFmt w:val="decimal"/>
      <w:lvlText w:val=""/>
      <w:lvlJc w:val="left"/>
    </w:lvl>
    <w:lvl w:ilvl="7" w:tplc="E42E68D2">
      <w:start w:val="1"/>
      <w:numFmt w:val="decimal"/>
      <w:lvlText w:val=""/>
      <w:lvlJc w:val="left"/>
    </w:lvl>
    <w:lvl w:ilvl="8" w:tplc="D5A0D294">
      <w:start w:val="1"/>
      <w:numFmt w:val="decimal"/>
      <w:lvlText w:val=""/>
      <w:lvlJc w:val="left"/>
    </w:lvl>
  </w:abstractNum>
  <w:abstractNum w:abstractNumId="8" w15:restartNumberingAfterBreak="0">
    <w:nsid w:val="10A532EF"/>
    <w:multiLevelType w:val="hybridMultilevel"/>
    <w:tmpl w:val="9B745660"/>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D01AA8F"/>
    <w:multiLevelType w:val="hybridMultilevel"/>
    <w:tmpl w:val="00000000"/>
    <w:lvl w:ilvl="0" w:tplc="EA928D68">
      <w:start w:val="1"/>
      <w:numFmt w:val="decimal"/>
      <w:lvlText w:val=""/>
      <w:lvlJc w:val="left"/>
      <w:pPr>
        <w:ind w:left="360" w:hanging="360"/>
      </w:pPr>
      <w:rPr>
        <w:rFonts w:ascii="Wingdings" w:eastAsia="Wingdings" w:hAnsi="Wingdings" w:cs="Wingdings"/>
      </w:rPr>
    </w:lvl>
    <w:lvl w:ilvl="1" w:tplc="63E6E4FE">
      <w:start w:val="1"/>
      <w:numFmt w:val="decimal"/>
      <w:lvlText w:val=""/>
      <w:lvlJc w:val="left"/>
    </w:lvl>
    <w:lvl w:ilvl="2" w:tplc="6F907D4E">
      <w:start w:val="1"/>
      <w:numFmt w:val="decimal"/>
      <w:lvlText w:val=""/>
      <w:lvlJc w:val="left"/>
    </w:lvl>
    <w:lvl w:ilvl="3" w:tplc="BEE84C3C">
      <w:start w:val="1"/>
      <w:numFmt w:val="decimal"/>
      <w:lvlText w:val=""/>
      <w:lvlJc w:val="left"/>
    </w:lvl>
    <w:lvl w:ilvl="4" w:tplc="0BC49A40">
      <w:start w:val="1"/>
      <w:numFmt w:val="decimal"/>
      <w:lvlText w:val=""/>
      <w:lvlJc w:val="left"/>
    </w:lvl>
    <w:lvl w:ilvl="5" w:tplc="233AF522">
      <w:start w:val="1"/>
      <w:numFmt w:val="decimal"/>
      <w:lvlText w:val=""/>
      <w:lvlJc w:val="left"/>
    </w:lvl>
    <w:lvl w:ilvl="6" w:tplc="BB6CAB08">
      <w:start w:val="1"/>
      <w:numFmt w:val="decimal"/>
      <w:lvlText w:val=""/>
      <w:lvlJc w:val="left"/>
    </w:lvl>
    <w:lvl w:ilvl="7" w:tplc="D73EE54C">
      <w:start w:val="1"/>
      <w:numFmt w:val="decimal"/>
      <w:lvlText w:val=""/>
      <w:lvlJc w:val="left"/>
    </w:lvl>
    <w:lvl w:ilvl="8" w:tplc="1A30219C">
      <w:start w:val="1"/>
      <w:numFmt w:val="decimal"/>
      <w:lvlText w:val=""/>
      <w:lvlJc w:val="left"/>
    </w:lvl>
  </w:abstractNum>
  <w:abstractNum w:abstractNumId="10" w15:restartNumberingAfterBreak="0">
    <w:nsid w:val="1F9AEBAA"/>
    <w:multiLevelType w:val="hybridMultilevel"/>
    <w:tmpl w:val="00000000"/>
    <w:lvl w:ilvl="0" w:tplc="98D8377E">
      <w:start w:val="1"/>
      <w:numFmt w:val="decimal"/>
      <w:lvlText w:val=""/>
      <w:lvlJc w:val="left"/>
      <w:pPr>
        <w:ind w:left="360" w:hanging="360"/>
      </w:pPr>
      <w:rPr>
        <w:rFonts w:ascii="Wingdings" w:eastAsia="Wingdings" w:hAnsi="Wingdings" w:cs="Wingdings"/>
      </w:rPr>
    </w:lvl>
    <w:lvl w:ilvl="1" w:tplc="62049866">
      <w:start w:val="1"/>
      <w:numFmt w:val="decimal"/>
      <w:lvlText w:val=""/>
      <w:lvlJc w:val="left"/>
    </w:lvl>
    <w:lvl w:ilvl="2" w:tplc="E54C17F6">
      <w:start w:val="1"/>
      <w:numFmt w:val="decimal"/>
      <w:lvlText w:val=""/>
      <w:lvlJc w:val="left"/>
    </w:lvl>
    <w:lvl w:ilvl="3" w:tplc="835003E6">
      <w:start w:val="1"/>
      <w:numFmt w:val="decimal"/>
      <w:lvlText w:val=""/>
      <w:lvlJc w:val="left"/>
    </w:lvl>
    <w:lvl w:ilvl="4" w:tplc="CCFA4AF8">
      <w:start w:val="1"/>
      <w:numFmt w:val="decimal"/>
      <w:lvlText w:val=""/>
      <w:lvlJc w:val="left"/>
    </w:lvl>
    <w:lvl w:ilvl="5" w:tplc="8F16CF9C">
      <w:start w:val="1"/>
      <w:numFmt w:val="decimal"/>
      <w:lvlText w:val=""/>
      <w:lvlJc w:val="left"/>
    </w:lvl>
    <w:lvl w:ilvl="6" w:tplc="26468D0E">
      <w:start w:val="1"/>
      <w:numFmt w:val="decimal"/>
      <w:lvlText w:val=""/>
      <w:lvlJc w:val="left"/>
    </w:lvl>
    <w:lvl w:ilvl="7" w:tplc="E3C815B4">
      <w:start w:val="1"/>
      <w:numFmt w:val="decimal"/>
      <w:lvlText w:val=""/>
      <w:lvlJc w:val="left"/>
    </w:lvl>
    <w:lvl w:ilvl="8" w:tplc="1592F362">
      <w:start w:val="1"/>
      <w:numFmt w:val="decimal"/>
      <w:lvlText w:val=""/>
      <w:lvlJc w:val="left"/>
    </w:lvl>
  </w:abstractNum>
  <w:abstractNum w:abstractNumId="11" w15:restartNumberingAfterBreak="0">
    <w:nsid w:val="22216526"/>
    <w:multiLevelType w:val="hybridMultilevel"/>
    <w:tmpl w:val="00000000"/>
    <w:lvl w:ilvl="0" w:tplc="0BB6AA80">
      <w:start w:val="4"/>
      <w:numFmt w:val="decimal"/>
      <w:lvlText w:val="-"/>
      <w:lvlJc w:val="left"/>
      <w:pPr>
        <w:ind w:left="360" w:hanging="360"/>
      </w:pPr>
      <w:rPr>
        <w:rFonts w:ascii="游明朝" w:eastAsia="游明朝" w:hAnsi="游明朝" w:cs="游明朝"/>
      </w:rPr>
    </w:lvl>
    <w:lvl w:ilvl="1" w:tplc="A2C4C362">
      <w:start w:val="1"/>
      <w:numFmt w:val="decimal"/>
      <w:lvlText w:val=""/>
      <w:lvlJc w:val="left"/>
    </w:lvl>
    <w:lvl w:ilvl="2" w:tplc="11507704">
      <w:start w:val="1"/>
      <w:numFmt w:val="decimal"/>
      <w:lvlText w:val=""/>
      <w:lvlJc w:val="left"/>
    </w:lvl>
    <w:lvl w:ilvl="3" w:tplc="5302F272">
      <w:start w:val="1"/>
      <w:numFmt w:val="decimal"/>
      <w:lvlText w:val=""/>
      <w:lvlJc w:val="left"/>
    </w:lvl>
    <w:lvl w:ilvl="4" w:tplc="9364C958">
      <w:start w:val="1"/>
      <w:numFmt w:val="decimal"/>
      <w:lvlText w:val=""/>
      <w:lvlJc w:val="left"/>
    </w:lvl>
    <w:lvl w:ilvl="5" w:tplc="AC4A44FC">
      <w:start w:val="1"/>
      <w:numFmt w:val="decimal"/>
      <w:lvlText w:val=""/>
      <w:lvlJc w:val="left"/>
    </w:lvl>
    <w:lvl w:ilvl="6" w:tplc="EE0ABEC4">
      <w:start w:val="1"/>
      <w:numFmt w:val="decimal"/>
      <w:lvlText w:val=""/>
      <w:lvlJc w:val="left"/>
    </w:lvl>
    <w:lvl w:ilvl="7" w:tplc="EA148C74">
      <w:start w:val="1"/>
      <w:numFmt w:val="decimal"/>
      <w:lvlText w:val=""/>
      <w:lvlJc w:val="left"/>
    </w:lvl>
    <w:lvl w:ilvl="8" w:tplc="E6620212">
      <w:start w:val="1"/>
      <w:numFmt w:val="decimal"/>
      <w:lvlText w:val=""/>
      <w:lvlJc w:val="left"/>
    </w:lvl>
  </w:abstractNum>
  <w:abstractNum w:abstractNumId="12" w15:restartNumberingAfterBreak="0">
    <w:nsid w:val="234A0E0B"/>
    <w:multiLevelType w:val="hybridMultilevel"/>
    <w:tmpl w:val="DA661D60"/>
    <w:lvl w:ilvl="0" w:tplc="FC969ACC">
      <w:start w:val="1"/>
      <w:numFmt w:val="bullet"/>
      <w:lvlText w:val=""/>
      <w:lvlJc w:val="left"/>
      <w:pPr>
        <w:ind w:left="420" w:hanging="420"/>
      </w:pPr>
      <w:rPr>
        <w:rFonts w:ascii="Wingdings" w:hAnsi="Wingdings" w:hint="default"/>
      </w:rPr>
    </w:lvl>
    <w:lvl w:ilvl="1" w:tplc="1AFEC98E" w:tentative="1">
      <w:start w:val="1"/>
      <w:numFmt w:val="bullet"/>
      <w:lvlText w:val=""/>
      <w:lvlJc w:val="left"/>
      <w:pPr>
        <w:ind w:left="840" w:hanging="420"/>
      </w:pPr>
      <w:rPr>
        <w:rFonts w:ascii="Wingdings" w:hAnsi="Wingdings" w:hint="default"/>
      </w:rPr>
    </w:lvl>
    <w:lvl w:ilvl="2" w:tplc="FD261F1A" w:tentative="1">
      <w:start w:val="1"/>
      <w:numFmt w:val="bullet"/>
      <w:lvlText w:val=""/>
      <w:lvlJc w:val="left"/>
      <w:pPr>
        <w:ind w:left="1260" w:hanging="420"/>
      </w:pPr>
      <w:rPr>
        <w:rFonts w:ascii="Wingdings" w:hAnsi="Wingdings" w:hint="default"/>
      </w:rPr>
    </w:lvl>
    <w:lvl w:ilvl="3" w:tplc="8EA865F2" w:tentative="1">
      <w:start w:val="1"/>
      <w:numFmt w:val="bullet"/>
      <w:lvlText w:val=""/>
      <w:lvlJc w:val="left"/>
      <w:pPr>
        <w:ind w:left="1680" w:hanging="420"/>
      </w:pPr>
      <w:rPr>
        <w:rFonts w:ascii="Wingdings" w:hAnsi="Wingdings" w:hint="default"/>
      </w:rPr>
    </w:lvl>
    <w:lvl w:ilvl="4" w:tplc="76A41112" w:tentative="1">
      <w:start w:val="1"/>
      <w:numFmt w:val="bullet"/>
      <w:lvlText w:val=""/>
      <w:lvlJc w:val="left"/>
      <w:pPr>
        <w:ind w:left="2100" w:hanging="420"/>
      </w:pPr>
      <w:rPr>
        <w:rFonts w:ascii="Wingdings" w:hAnsi="Wingdings" w:hint="default"/>
      </w:rPr>
    </w:lvl>
    <w:lvl w:ilvl="5" w:tplc="5768CD08" w:tentative="1">
      <w:start w:val="1"/>
      <w:numFmt w:val="bullet"/>
      <w:lvlText w:val=""/>
      <w:lvlJc w:val="left"/>
      <w:pPr>
        <w:ind w:left="2520" w:hanging="420"/>
      </w:pPr>
      <w:rPr>
        <w:rFonts w:ascii="Wingdings" w:hAnsi="Wingdings" w:hint="default"/>
      </w:rPr>
    </w:lvl>
    <w:lvl w:ilvl="6" w:tplc="26026954" w:tentative="1">
      <w:start w:val="1"/>
      <w:numFmt w:val="bullet"/>
      <w:lvlText w:val=""/>
      <w:lvlJc w:val="left"/>
      <w:pPr>
        <w:ind w:left="2940" w:hanging="420"/>
      </w:pPr>
      <w:rPr>
        <w:rFonts w:ascii="Wingdings" w:hAnsi="Wingdings" w:hint="default"/>
      </w:rPr>
    </w:lvl>
    <w:lvl w:ilvl="7" w:tplc="2B0852CC" w:tentative="1">
      <w:start w:val="1"/>
      <w:numFmt w:val="bullet"/>
      <w:lvlText w:val=""/>
      <w:lvlJc w:val="left"/>
      <w:pPr>
        <w:ind w:left="3360" w:hanging="420"/>
      </w:pPr>
      <w:rPr>
        <w:rFonts w:ascii="Wingdings" w:hAnsi="Wingdings" w:hint="default"/>
      </w:rPr>
    </w:lvl>
    <w:lvl w:ilvl="8" w:tplc="E5E4D724" w:tentative="1">
      <w:start w:val="1"/>
      <w:numFmt w:val="bullet"/>
      <w:lvlText w:val=""/>
      <w:lvlJc w:val="left"/>
      <w:pPr>
        <w:ind w:left="3780" w:hanging="420"/>
      </w:pPr>
      <w:rPr>
        <w:rFonts w:ascii="Wingdings" w:hAnsi="Wingdings" w:hint="default"/>
      </w:rPr>
    </w:lvl>
  </w:abstractNum>
  <w:abstractNum w:abstractNumId="13" w15:restartNumberingAfterBreak="0">
    <w:nsid w:val="29A60E72"/>
    <w:multiLevelType w:val="multilevel"/>
    <w:tmpl w:val="6B6A4E0C"/>
    <w:lvl w:ilvl="0">
      <w:start w:val="1"/>
      <w:numFmt w:val="decimal"/>
      <w:pStyle w:val="Heading1"/>
      <w:lvlText w:val="%1"/>
      <w:lvlJc w:val="left"/>
      <w:pPr>
        <w:ind w:left="1242" w:hanging="432"/>
      </w:pPr>
    </w:lvl>
    <w:lvl w:ilvl="1">
      <w:start w:val="1"/>
      <w:numFmt w:val="decimal"/>
      <w:pStyle w:val="Heading2"/>
      <w:lvlText w:val="%1.%2"/>
      <w:lvlJc w:val="left"/>
      <w:pPr>
        <w:ind w:left="3837" w:hanging="576"/>
      </w:pPr>
    </w:lvl>
    <w:lvl w:ilvl="2">
      <w:start w:val="1"/>
      <w:numFmt w:val="decimal"/>
      <w:pStyle w:val="Heading3"/>
      <w:lvlText w:val="%1.%2.%3"/>
      <w:lvlJc w:val="left"/>
      <w:pPr>
        <w:ind w:left="7667" w:hanging="720"/>
      </w:pPr>
    </w:lvl>
    <w:lvl w:ilvl="3">
      <w:start w:val="1"/>
      <w:numFmt w:val="decimal"/>
      <w:pStyle w:val="Heading4"/>
      <w:lvlText w:val="%1.%2.%3.%4"/>
      <w:lvlJc w:val="left"/>
      <w:pPr>
        <w:ind w:left="293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15:restartNumberingAfterBreak="0">
    <w:nsid w:val="44D0D5CB"/>
    <w:multiLevelType w:val="hybridMultilevel"/>
    <w:tmpl w:val="00000000"/>
    <w:lvl w:ilvl="0" w:tplc="3322F49A">
      <w:start w:val="1"/>
      <w:numFmt w:val="decimal"/>
      <w:lvlText w:val=""/>
      <w:lvlJc w:val="left"/>
      <w:pPr>
        <w:ind w:left="420" w:hanging="420"/>
      </w:pPr>
      <w:rPr>
        <w:rFonts w:ascii="Wingdings" w:eastAsia="Wingdings" w:hAnsi="Wingdings" w:cs="Wingdings"/>
      </w:rPr>
    </w:lvl>
    <w:lvl w:ilvl="1" w:tplc="39B400B2">
      <w:start w:val="1"/>
      <w:numFmt w:val="decimal"/>
      <w:lvlText w:val=""/>
      <w:lvlJc w:val="left"/>
    </w:lvl>
    <w:lvl w:ilvl="2" w:tplc="E7C625CC">
      <w:start w:val="1"/>
      <w:numFmt w:val="decimal"/>
      <w:lvlText w:val=""/>
      <w:lvlJc w:val="left"/>
    </w:lvl>
    <w:lvl w:ilvl="3" w:tplc="5636B2B2">
      <w:start w:val="1"/>
      <w:numFmt w:val="decimal"/>
      <w:lvlText w:val=""/>
      <w:lvlJc w:val="left"/>
    </w:lvl>
    <w:lvl w:ilvl="4" w:tplc="06DA228A">
      <w:start w:val="1"/>
      <w:numFmt w:val="decimal"/>
      <w:lvlText w:val=""/>
      <w:lvlJc w:val="left"/>
    </w:lvl>
    <w:lvl w:ilvl="5" w:tplc="6884F8B2">
      <w:start w:val="1"/>
      <w:numFmt w:val="decimal"/>
      <w:lvlText w:val=""/>
      <w:lvlJc w:val="left"/>
    </w:lvl>
    <w:lvl w:ilvl="6" w:tplc="78583878">
      <w:start w:val="1"/>
      <w:numFmt w:val="decimal"/>
      <w:lvlText w:val=""/>
      <w:lvlJc w:val="left"/>
    </w:lvl>
    <w:lvl w:ilvl="7" w:tplc="BB9CDFE8">
      <w:start w:val="1"/>
      <w:numFmt w:val="decimal"/>
      <w:lvlText w:val=""/>
      <w:lvlJc w:val="left"/>
    </w:lvl>
    <w:lvl w:ilvl="8" w:tplc="631EE6C8">
      <w:start w:val="1"/>
      <w:numFmt w:val="decimal"/>
      <w:lvlText w:val=""/>
      <w:lvlJc w:val="left"/>
    </w:lvl>
  </w:abstractNum>
  <w:abstractNum w:abstractNumId="15" w15:restartNumberingAfterBreak="0">
    <w:nsid w:val="47705F8D"/>
    <w:multiLevelType w:val="hybridMultilevel"/>
    <w:tmpl w:val="BE6CC2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786DF7D"/>
    <w:multiLevelType w:val="hybridMultilevel"/>
    <w:tmpl w:val="00000000"/>
    <w:lvl w:ilvl="0" w:tplc="81FE7014">
      <w:start w:val="1"/>
      <w:numFmt w:val="decimal"/>
      <w:lvlText w:val="%1."/>
      <w:lvlJc w:val="left"/>
      <w:pPr>
        <w:ind w:left="420" w:hanging="420"/>
      </w:pPr>
    </w:lvl>
    <w:lvl w:ilvl="1" w:tplc="1CC064D6">
      <w:start w:val="1"/>
      <w:numFmt w:val="decimal"/>
      <w:lvlText w:val=""/>
      <w:lvlJc w:val="left"/>
    </w:lvl>
    <w:lvl w:ilvl="2" w:tplc="C4E40D60">
      <w:start w:val="1"/>
      <w:numFmt w:val="decimal"/>
      <w:lvlText w:val=""/>
      <w:lvlJc w:val="left"/>
    </w:lvl>
    <w:lvl w:ilvl="3" w:tplc="5D68B652">
      <w:start w:val="1"/>
      <w:numFmt w:val="decimal"/>
      <w:lvlText w:val=""/>
      <w:lvlJc w:val="left"/>
    </w:lvl>
    <w:lvl w:ilvl="4" w:tplc="F29C1624">
      <w:start w:val="1"/>
      <w:numFmt w:val="decimal"/>
      <w:lvlText w:val=""/>
      <w:lvlJc w:val="left"/>
    </w:lvl>
    <w:lvl w:ilvl="5" w:tplc="CDB078B6">
      <w:start w:val="1"/>
      <w:numFmt w:val="decimal"/>
      <w:lvlText w:val=""/>
      <w:lvlJc w:val="left"/>
    </w:lvl>
    <w:lvl w:ilvl="6" w:tplc="40080444">
      <w:start w:val="1"/>
      <w:numFmt w:val="decimal"/>
      <w:lvlText w:val=""/>
      <w:lvlJc w:val="left"/>
    </w:lvl>
    <w:lvl w:ilvl="7" w:tplc="0ED66E6A">
      <w:start w:val="1"/>
      <w:numFmt w:val="decimal"/>
      <w:lvlText w:val=""/>
      <w:lvlJc w:val="left"/>
    </w:lvl>
    <w:lvl w:ilvl="8" w:tplc="77080ED6">
      <w:start w:val="1"/>
      <w:numFmt w:val="decimal"/>
      <w:lvlText w:val=""/>
      <w:lvlJc w:val="left"/>
    </w:lvl>
  </w:abstractNum>
  <w:abstractNum w:abstractNumId="17" w15:restartNumberingAfterBreak="0">
    <w:nsid w:val="48D9658C"/>
    <w:multiLevelType w:val="hybridMultilevel"/>
    <w:tmpl w:val="0E32E84C"/>
    <w:lvl w:ilvl="0" w:tplc="BB80D736">
      <w:start w:val="1"/>
      <w:numFmt w:val="bullet"/>
      <w:lvlText w:val=""/>
      <w:lvlJc w:val="left"/>
      <w:pPr>
        <w:ind w:left="420" w:hanging="420"/>
      </w:pPr>
      <w:rPr>
        <w:rFonts w:ascii="Wingdings" w:hAnsi="Wingdings" w:hint="default"/>
      </w:rPr>
    </w:lvl>
    <w:lvl w:ilvl="1" w:tplc="C6622B0E" w:tentative="1">
      <w:start w:val="1"/>
      <w:numFmt w:val="bullet"/>
      <w:lvlText w:val=""/>
      <w:lvlJc w:val="left"/>
      <w:pPr>
        <w:ind w:left="840" w:hanging="420"/>
      </w:pPr>
      <w:rPr>
        <w:rFonts w:ascii="Wingdings" w:hAnsi="Wingdings" w:hint="default"/>
      </w:rPr>
    </w:lvl>
    <w:lvl w:ilvl="2" w:tplc="3FE23DE4" w:tentative="1">
      <w:start w:val="1"/>
      <w:numFmt w:val="bullet"/>
      <w:lvlText w:val=""/>
      <w:lvlJc w:val="left"/>
      <w:pPr>
        <w:ind w:left="1260" w:hanging="420"/>
      </w:pPr>
      <w:rPr>
        <w:rFonts w:ascii="Wingdings" w:hAnsi="Wingdings" w:hint="default"/>
      </w:rPr>
    </w:lvl>
    <w:lvl w:ilvl="3" w:tplc="A9BC2E54" w:tentative="1">
      <w:start w:val="1"/>
      <w:numFmt w:val="bullet"/>
      <w:lvlText w:val=""/>
      <w:lvlJc w:val="left"/>
      <w:pPr>
        <w:ind w:left="1680" w:hanging="420"/>
      </w:pPr>
      <w:rPr>
        <w:rFonts w:ascii="Wingdings" w:hAnsi="Wingdings" w:hint="default"/>
      </w:rPr>
    </w:lvl>
    <w:lvl w:ilvl="4" w:tplc="B420D9A0" w:tentative="1">
      <w:start w:val="1"/>
      <w:numFmt w:val="bullet"/>
      <w:lvlText w:val=""/>
      <w:lvlJc w:val="left"/>
      <w:pPr>
        <w:ind w:left="2100" w:hanging="420"/>
      </w:pPr>
      <w:rPr>
        <w:rFonts w:ascii="Wingdings" w:hAnsi="Wingdings" w:hint="default"/>
      </w:rPr>
    </w:lvl>
    <w:lvl w:ilvl="5" w:tplc="51D0F4FA" w:tentative="1">
      <w:start w:val="1"/>
      <w:numFmt w:val="bullet"/>
      <w:lvlText w:val=""/>
      <w:lvlJc w:val="left"/>
      <w:pPr>
        <w:ind w:left="2520" w:hanging="420"/>
      </w:pPr>
      <w:rPr>
        <w:rFonts w:ascii="Wingdings" w:hAnsi="Wingdings" w:hint="default"/>
      </w:rPr>
    </w:lvl>
    <w:lvl w:ilvl="6" w:tplc="AC826884" w:tentative="1">
      <w:start w:val="1"/>
      <w:numFmt w:val="bullet"/>
      <w:lvlText w:val=""/>
      <w:lvlJc w:val="left"/>
      <w:pPr>
        <w:ind w:left="2940" w:hanging="420"/>
      </w:pPr>
      <w:rPr>
        <w:rFonts w:ascii="Wingdings" w:hAnsi="Wingdings" w:hint="default"/>
      </w:rPr>
    </w:lvl>
    <w:lvl w:ilvl="7" w:tplc="F14EE674" w:tentative="1">
      <w:start w:val="1"/>
      <w:numFmt w:val="bullet"/>
      <w:lvlText w:val=""/>
      <w:lvlJc w:val="left"/>
      <w:pPr>
        <w:ind w:left="3360" w:hanging="420"/>
      </w:pPr>
      <w:rPr>
        <w:rFonts w:ascii="Wingdings" w:hAnsi="Wingdings" w:hint="default"/>
      </w:rPr>
    </w:lvl>
    <w:lvl w:ilvl="8" w:tplc="9C68F2C4" w:tentative="1">
      <w:start w:val="1"/>
      <w:numFmt w:val="bullet"/>
      <w:lvlText w:val=""/>
      <w:lvlJc w:val="left"/>
      <w:pPr>
        <w:ind w:left="3780" w:hanging="420"/>
      </w:pPr>
      <w:rPr>
        <w:rFonts w:ascii="Wingdings" w:hAnsi="Wingdings" w:hint="default"/>
      </w:rPr>
    </w:lvl>
  </w:abstractNum>
  <w:abstractNum w:abstractNumId="18" w15:restartNumberingAfterBreak="0">
    <w:nsid w:val="49B01B13"/>
    <w:multiLevelType w:val="hybridMultilevel"/>
    <w:tmpl w:val="00000000"/>
    <w:lvl w:ilvl="0" w:tplc="4B987216">
      <w:start w:val="1"/>
      <w:numFmt w:val="decimal"/>
      <w:lvlText w:val=""/>
      <w:lvlJc w:val="left"/>
      <w:pPr>
        <w:ind w:left="360" w:hanging="360"/>
      </w:pPr>
      <w:rPr>
        <w:rFonts w:ascii="Wingdings" w:eastAsia="Wingdings" w:hAnsi="Wingdings" w:cs="Wingdings"/>
      </w:rPr>
    </w:lvl>
    <w:lvl w:ilvl="1" w:tplc="2ECA5310">
      <w:start w:val="1"/>
      <w:numFmt w:val="decimal"/>
      <w:lvlText w:val=""/>
      <w:lvlJc w:val="left"/>
    </w:lvl>
    <w:lvl w:ilvl="2" w:tplc="FF2A8870">
      <w:start w:val="1"/>
      <w:numFmt w:val="decimal"/>
      <w:lvlText w:val=""/>
      <w:lvlJc w:val="left"/>
    </w:lvl>
    <w:lvl w:ilvl="3" w:tplc="B26678C0">
      <w:start w:val="1"/>
      <w:numFmt w:val="decimal"/>
      <w:lvlText w:val=""/>
      <w:lvlJc w:val="left"/>
    </w:lvl>
    <w:lvl w:ilvl="4" w:tplc="C4EAFD0C">
      <w:start w:val="1"/>
      <w:numFmt w:val="decimal"/>
      <w:lvlText w:val=""/>
      <w:lvlJc w:val="left"/>
    </w:lvl>
    <w:lvl w:ilvl="5" w:tplc="46B05EAE">
      <w:start w:val="1"/>
      <w:numFmt w:val="decimal"/>
      <w:lvlText w:val=""/>
      <w:lvlJc w:val="left"/>
    </w:lvl>
    <w:lvl w:ilvl="6" w:tplc="9F646B14">
      <w:start w:val="1"/>
      <w:numFmt w:val="decimal"/>
      <w:lvlText w:val=""/>
      <w:lvlJc w:val="left"/>
    </w:lvl>
    <w:lvl w:ilvl="7" w:tplc="52F88592">
      <w:start w:val="1"/>
      <w:numFmt w:val="decimal"/>
      <w:lvlText w:val=""/>
      <w:lvlJc w:val="left"/>
    </w:lvl>
    <w:lvl w:ilvl="8" w:tplc="90F0C676">
      <w:start w:val="1"/>
      <w:numFmt w:val="decimal"/>
      <w:lvlText w:val=""/>
      <w:lvlJc w:val="left"/>
    </w:lvl>
  </w:abstractNum>
  <w:abstractNum w:abstractNumId="19" w15:restartNumberingAfterBreak="0">
    <w:nsid w:val="51A75694"/>
    <w:multiLevelType w:val="hybridMultilevel"/>
    <w:tmpl w:val="00000000"/>
    <w:lvl w:ilvl="0" w:tplc="C53E8468">
      <w:start w:val="1"/>
      <w:numFmt w:val="decimal"/>
      <w:lvlText w:val=""/>
      <w:lvlJc w:val="left"/>
      <w:pPr>
        <w:ind w:left="360" w:hanging="360"/>
      </w:pPr>
      <w:rPr>
        <w:rFonts w:ascii="Wingdings" w:eastAsia="Wingdings" w:hAnsi="Wingdings" w:cs="Wingdings"/>
      </w:rPr>
    </w:lvl>
    <w:lvl w:ilvl="1" w:tplc="E7C4D7F0">
      <w:start w:val="1"/>
      <w:numFmt w:val="decimal"/>
      <w:lvlText w:val=""/>
      <w:lvlJc w:val="left"/>
    </w:lvl>
    <w:lvl w:ilvl="2" w:tplc="D32A9B66">
      <w:start w:val="1"/>
      <w:numFmt w:val="decimal"/>
      <w:lvlText w:val=""/>
      <w:lvlJc w:val="left"/>
    </w:lvl>
    <w:lvl w:ilvl="3" w:tplc="065A0C58">
      <w:start w:val="1"/>
      <w:numFmt w:val="decimal"/>
      <w:lvlText w:val=""/>
      <w:lvlJc w:val="left"/>
    </w:lvl>
    <w:lvl w:ilvl="4" w:tplc="F5C4E32C">
      <w:start w:val="1"/>
      <w:numFmt w:val="decimal"/>
      <w:lvlText w:val=""/>
      <w:lvlJc w:val="left"/>
    </w:lvl>
    <w:lvl w:ilvl="5" w:tplc="8D00CAA2">
      <w:start w:val="1"/>
      <w:numFmt w:val="decimal"/>
      <w:lvlText w:val=""/>
      <w:lvlJc w:val="left"/>
    </w:lvl>
    <w:lvl w:ilvl="6" w:tplc="66846FF2">
      <w:start w:val="1"/>
      <w:numFmt w:val="decimal"/>
      <w:lvlText w:val=""/>
      <w:lvlJc w:val="left"/>
    </w:lvl>
    <w:lvl w:ilvl="7" w:tplc="1B445E30">
      <w:start w:val="1"/>
      <w:numFmt w:val="decimal"/>
      <w:lvlText w:val=""/>
      <w:lvlJc w:val="left"/>
    </w:lvl>
    <w:lvl w:ilvl="8" w:tplc="DB0AA0C2">
      <w:start w:val="1"/>
      <w:numFmt w:val="decimal"/>
      <w:lvlText w:val=""/>
      <w:lvlJc w:val="left"/>
    </w:lvl>
  </w:abstractNum>
  <w:abstractNum w:abstractNumId="20" w15:restartNumberingAfterBreak="0">
    <w:nsid w:val="53B76708"/>
    <w:multiLevelType w:val="hybridMultilevel"/>
    <w:tmpl w:val="F62EE9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FD973E1"/>
    <w:multiLevelType w:val="hybridMultilevel"/>
    <w:tmpl w:val="00000000"/>
    <w:lvl w:ilvl="0" w:tplc="2DAC7DA2">
      <w:start w:val="1"/>
      <w:numFmt w:val="decimal"/>
      <w:lvlText w:val=""/>
      <w:lvlJc w:val="left"/>
      <w:pPr>
        <w:ind w:left="420" w:hanging="420"/>
      </w:pPr>
      <w:rPr>
        <w:rFonts w:ascii="Wingdings" w:eastAsia="Wingdings" w:hAnsi="Wingdings" w:cs="Wingdings"/>
      </w:rPr>
    </w:lvl>
    <w:lvl w:ilvl="1" w:tplc="37E00AD0">
      <w:start w:val="1"/>
      <w:numFmt w:val="decimal"/>
      <w:lvlText w:val=""/>
      <w:lvlJc w:val="left"/>
    </w:lvl>
    <w:lvl w:ilvl="2" w:tplc="4C720322">
      <w:start w:val="1"/>
      <w:numFmt w:val="decimal"/>
      <w:lvlText w:val=""/>
      <w:lvlJc w:val="left"/>
    </w:lvl>
    <w:lvl w:ilvl="3" w:tplc="6E984AAE">
      <w:start w:val="1"/>
      <w:numFmt w:val="decimal"/>
      <w:lvlText w:val=""/>
      <w:lvlJc w:val="left"/>
    </w:lvl>
    <w:lvl w:ilvl="4" w:tplc="5060D87A">
      <w:start w:val="1"/>
      <w:numFmt w:val="decimal"/>
      <w:lvlText w:val=""/>
      <w:lvlJc w:val="left"/>
    </w:lvl>
    <w:lvl w:ilvl="5" w:tplc="59F4812E">
      <w:start w:val="1"/>
      <w:numFmt w:val="decimal"/>
      <w:lvlText w:val=""/>
      <w:lvlJc w:val="left"/>
    </w:lvl>
    <w:lvl w:ilvl="6" w:tplc="335CA90C">
      <w:start w:val="1"/>
      <w:numFmt w:val="decimal"/>
      <w:lvlText w:val=""/>
      <w:lvlJc w:val="left"/>
    </w:lvl>
    <w:lvl w:ilvl="7" w:tplc="D4C4F7B4">
      <w:start w:val="1"/>
      <w:numFmt w:val="decimal"/>
      <w:lvlText w:val=""/>
      <w:lvlJc w:val="left"/>
    </w:lvl>
    <w:lvl w:ilvl="8" w:tplc="8124C69E">
      <w:start w:val="1"/>
      <w:numFmt w:val="decimal"/>
      <w:lvlText w:val=""/>
      <w:lvlJc w:val="left"/>
    </w:lvl>
  </w:abstractNum>
  <w:abstractNum w:abstractNumId="22" w15:restartNumberingAfterBreak="0">
    <w:nsid w:val="652A4234"/>
    <w:multiLevelType w:val="hybridMultilevel"/>
    <w:tmpl w:val="CC8224D6"/>
    <w:lvl w:ilvl="0" w:tplc="9EA828DA">
      <w:start w:val="1"/>
      <w:numFmt w:val="decimalFullWidth"/>
      <w:lvlText w:val="%1．"/>
      <w:lvlJc w:val="left"/>
      <w:pPr>
        <w:ind w:left="429" w:hanging="429"/>
      </w:pPr>
      <w:rPr>
        <w:rFonts w:hint="default"/>
      </w:rPr>
    </w:lvl>
    <w:lvl w:ilvl="1" w:tplc="AF84E866" w:tentative="1">
      <w:start w:val="1"/>
      <w:numFmt w:val="aiueoFullWidth"/>
      <w:lvlText w:val="(%2)"/>
      <w:lvlJc w:val="left"/>
      <w:pPr>
        <w:ind w:left="840" w:hanging="420"/>
      </w:pPr>
    </w:lvl>
    <w:lvl w:ilvl="2" w:tplc="15F264E0" w:tentative="1">
      <w:start w:val="1"/>
      <w:numFmt w:val="decimalEnclosedCircle"/>
      <w:lvlText w:val="%3"/>
      <w:lvlJc w:val="left"/>
      <w:pPr>
        <w:ind w:left="1260" w:hanging="420"/>
      </w:pPr>
    </w:lvl>
    <w:lvl w:ilvl="3" w:tplc="4E625B00" w:tentative="1">
      <w:start w:val="1"/>
      <w:numFmt w:val="decimal"/>
      <w:lvlText w:val="%4."/>
      <w:lvlJc w:val="left"/>
      <w:pPr>
        <w:ind w:left="1680" w:hanging="420"/>
      </w:pPr>
    </w:lvl>
    <w:lvl w:ilvl="4" w:tplc="677EBC8E" w:tentative="1">
      <w:start w:val="1"/>
      <w:numFmt w:val="aiueoFullWidth"/>
      <w:lvlText w:val="(%5)"/>
      <w:lvlJc w:val="left"/>
      <w:pPr>
        <w:ind w:left="2100" w:hanging="420"/>
      </w:pPr>
    </w:lvl>
    <w:lvl w:ilvl="5" w:tplc="31F00D08" w:tentative="1">
      <w:start w:val="1"/>
      <w:numFmt w:val="decimalEnclosedCircle"/>
      <w:lvlText w:val="%6"/>
      <w:lvlJc w:val="left"/>
      <w:pPr>
        <w:ind w:left="2520" w:hanging="420"/>
      </w:pPr>
    </w:lvl>
    <w:lvl w:ilvl="6" w:tplc="2C5885F0" w:tentative="1">
      <w:start w:val="1"/>
      <w:numFmt w:val="decimal"/>
      <w:lvlText w:val="%7."/>
      <w:lvlJc w:val="left"/>
      <w:pPr>
        <w:ind w:left="2940" w:hanging="420"/>
      </w:pPr>
    </w:lvl>
    <w:lvl w:ilvl="7" w:tplc="B3287F10" w:tentative="1">
      <w:start w:val="1"/>
      <w:numFmt w:val="aiueoFullWidth"/>
      <w:lvlText w:val="(%8)"/>
      <w:lvlJc w:val="left"/>
      <w:pPr>
        <w:ind w:left="3360" w:hanging="420"/>
      </w:pPr>
    </w:lvl>
    <w:lvl w:ilvl="8" w:tplc="2B22094A" w:tentative="1">
      <w:start w:val="1"/>
      <w:numFmt w:val="decimalEnclosedCircle"/>
      <w:lvlText w:val="%9"/>
      <w:lvlJc w:val="left"/>
      <w:pPr>
        <w:ind w:left="3780" w:hanging="420"/>
      </w:pPr>
    </w:lvl>
  </w:abstractNum>
  <w:abstractNum w:abstractNumId="23" w15:restartNumberingAfterBreak="0">
    <w:nsid w:val="676856A9"/>
    <w:multiLevelType w:val="multilevel"/>
    <w:tmpl w:val="7EE82834"/>
    <w:lvl w:ilvl="0">
      <w:start w:val="1"/>
      <w:numFmt w:val="bullet"/>
      <w:pStyle w:val="BodyTextBulleted"/>
      <w:lvlText w:val=""/>
      <w:lvlJc w:val="left"/>
      <w:pPr>
        <w:ind w:left="720" w:hanging="360"/>
      </w:pPr>
      <w:rPr>
        <w:rFonts w:ascii="Symbol" w:hAnsi="Symbol" w:hint="default"/>
      </w:r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24" w15:restartNumberingAfterBreak="0">
    <w:nsid w:val="6860D8AD"/>
    <w:multiLevelType w:val="hybridMultilevel"/>
    <w:tmpl w:val="00000000"/>
    <w:lvl w:ilvl="0" w:tplc="573043BA">
      <w:start w:val="4"/>
      <w:numFmt w:val="decimal"/>
      <w:lvlText w:val="-"/>
      <w:lvlJc w:val="left"/>
      <w:pPr>
        <w:ind w:left="360" w:hanging="360"/>
      </w:pPr>
      <w:rPr>
        <w:rFonts w:ascii="游明朝" w:eastAsia="游明朝" w:hAnsi="游明朝" w:cs="游明朝"/>
      </w:rPr>
    </w:lvl>
    <w:lvl w:ilvl="1" w:tplc="9E024C68">
      <w:start w:val="1"/>
      <w:numFmt w:val="decimal"/>
      <w:lvlText w:val=""/>
      <w:lvlJc w:val="left"/>
    </w:lvl>
    <w:lvl w:ilvl="2" w:tplc="A81E00A0">
      <w:start w:val="1"/>
      <w:numFmt w:val="decimal"/>
      <w:lvlText w:val=""/>
      <w:lvlJc w:val="left"/>
    </w:lvl>
    <w:lvl w:ilvl="3" w:tplc="70224814">
      <w:start w:val="1"/>
      <w:numFmt w:val="decimal"/>
      <w:lvlText w:val=""/>
      <w:lvlJc w:val="left"/>
    </w:lvl>
    <w:lvl w:ilvl="4" w:tplc="A57870BA">
      <w:start w:val="1"/>
      <w:numFmt w:val="decimal"/>
      <w:lvlText w:val=""/>
      <w:lvlJc w:val="left"/>
    </w:lvl>
    <w:lvl w:ilvl="5" w:tplc="140E9B80">
      <w:start w:val="1"/>
      <w:numFmt w:val="decimal"/>
      <w:lvlText w:val=""/>
      <w:lvlJc w:val="left"/>
    </w:lvl>
    <w:lvl w:ilvl="6" w:tplc="E4AE8106">
      <w:start w:val="1"/>
      <w:numFmt w:val="decimal"/>
      <w:lvlText w:val=""/>
      <w:lvlJc w:val="left"/>
    </w:lvl>
    <w:lvl w:ilvl="7" w:tplc="22E05ECA">
      <w:start w:val="1"/>
      <w:numFmt w:val="decimal"/>
      <w:lvlText w:val=""/>
      <w:lvlJc w:val="left"/>
    </w:lvl>
    <w:lvl w:ilvl="8" w:tplc="CA7C8988">
      <w:start w:val="1"/>
      <w:numFmt w:val="decimal"/>
      <w:lvlText w:val=""/>
      <w:lvlJc w:val="left"/>
    </w:lvl>
  </w:abstractNum>
  <w:abstractNum w:abstractNumId="25" w15:restartNumberingAfterBreak="0">
    <w:nsid w:val="6DAE30F7"/>
    <w:multiLevelType w:val="hybridMultilevel"/>
    <w:tmpl w:val="00000000"/>
    <w:lvl w:ilvl="0" w:tplc="4C500F54">
      <w:start w:val="1"/>
      <w:numFmt w:val="decimal"/>
      <w:lvlText w:val="-"/>
      <w:lvlJc w:val="left"/>
      <w:pPr>
        <w:ind w:left="360" w:hanging="360"/>
      </w:pPr>
      <w:rPr>
        <w:rFonts w:ascii="Times New Roman" w:eastAsia="Times New Roman" w:hAnsi="Times New Roman" w:cs="Times New Roman"/>
      </w:rPr>
    </w:lvl>
    <w:lvl w:ilvl="1" w:tplc="66E495A8">
      <w:start w:val="1"/>
      <w:numFmt w:val="decimal"/>
      <w:lvlText w:val=""/>
      <w:lvlJc w:val="left"/>
    </w:lvl>
    <w:lvl w:ilvl="2" w:tplc="B7023DDA">
      <w:start w:val="1"/>
      <w:numFmt w:val="decimal"/>
      <w:lvlText w:val=""/>
      <w:lvlJc w:val="left"/>
    </w:lvl>
    <w:lvl w:ilvl="3" w:tplc="432672DC">
      <w:start w:val="1"/>
      <w:numFmt w:val="decimal"/>
      <w:lvlText w:val=""/>
      <w:lvlJc w:val="left"/>
    </w:lvl>
    <w:lvl w:ilvl="4" w:tplc="0198A694">
      <w:start w:val="1"/>
      <w:numFmt w:val="decimal"/>
      <w:lvlText w:val=""/>
      <w:lvlJc w:val="left"/>
    </w:lvl>
    <w:lvl w:ilvl="5" w:tplc="1380668C">
      <w:start w:val="1"/>
      <w:numFmt w:val="decimal"/>
      <w:lvlText w:val=""/>
      <w:lvlJc w:val="left"/>
    </w:lvl>
    <w:lvl w:ilvl="6" w:tplc="7B68DE3E">
      <w:start w:val="1"/>
      <w:numFmt w:val="decimal"/>
      <w:lvlText w:val=""/>
      <w:lvlJc w:val="left"/>
    </w:lvl>
    <w:lvl w:ilvl="7" w:tplc="71924814">
      <w:start w:val="1"/>
      <w:numFmt w:val="decimal"/>
      <w:lvlText w:val=""/>
      <w:lvlJc w:val="left"/>
    </w:lvl>
    <w:lvl w:ilvl="8" w:tplc="938CFCE0">
      <w:start w:val="1"/>
      <w:numFmt w:val="decimal"/>
      <w:lvlText w:val=""/>
      <w:lvlJc w:val="left"/>
    </w:lvl>
  </w:abstractNum>
  <w:abstractNum w:abstractNumId="26" w15:restartNumberingAfterBreak="0">
    <w:nsid w:val="7D074CF4"/>
    <w:multiLevelType w:val="hybridMultilevel"/>
    <w:tmpl w:val="92761D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EED23F0"/>
    <w:multiLevelType w:val="hybridMultilevel"/>
    <w:tmpl w:val="7862DCF2"/>
    <w:lvl w:ilvl="0" w:tplc="3668B7EA">
      <w:start w:val="1"/>
      <w:numFmt w:val="bullet"/>
      <w:lvlText w:val=""/>
      <w:lvlJc w:val="left"/>
      <w:pPr>
        <w:ind w:left="420" w:hanging="420"/>
      </w:pPr>
      <w:rPr>
        <w:rFonts w:ascii="Wingdings" w:hAnsi="Wingdings" w:hint="default"/>
      </w:rPr>
    </w:lvl>
    <w:lvl w:ilvl="1" w:tplc="1D8E585A" w:tentative="1">
      <w:start w:val="1"/>
      <w:numFmt w:val="aiueoFullWidth"/>
      <w:lvlText w:val="(%2)"/>
      <w:lvlJc w:val="left"/>
      <w:pPr>
        <w:ind w:left="840" w:hanging="420"/>
      </w:pPr>
    </w:lvl>
    <w:lvl w:ilvl="2" w:tplc="C79A128A" w:tentative="1">
      <w:start w:val="1"/>
      <w:numFmt w:val="decimalEnclosedCircle"/>
      <w:lvlText w:val="%3"/>
      <w:lvlJc w:val="left"/>
      <w:pPr>
        <w:ind w:left="1260" w:hanging="420"/>
      </w:pPr>
    </w:lvl>
    <w:lvl w:ilvl="3" w:tplc="7B48F4CC" w:tentative="1">
      <w:start w:val="1"/>
      <w:numFmt w:val="decimal"/>
      <w:lvlText w:val="%4."/>
      <w:lvlJc w:val="left"/>
      <w:pPr>
        <w:ind w:left="1680" w:hanging="420"/>
      </w:pPr>
    </w:lvl>
    <w:lvl w:ilvl="4" w:tplc="E0268E84" w:tentative="1">
      <w:start w:val="1"/>
      <w:numFmt w:val="aiueoFullWidth"/>
      <w:lvlText w:val="(%5)"/>
      <w:lvlJc w:val="left"/>
      <w:pPr>
        <w:ind w:left="2100" w:hanging="420"/>
      </w:pPr>
    </w:lvl>
    <w:lvl w:ilvl="5" w:tplc="D786B64E" w:tentative="1">
      <w:start w:val="1"/>
      <w:numFmt w:val="decimalEnclosedCircle"/>
      <w:lvlText w:val="%6"/>
      <w:lvlJc w:val="left"/>
      <w:pPr>
        <w:ind w:left="2520" w:hanging="420"/>
      </w:pPr>
    </w:lvl>
    <w:lvl w:ilvl="6" w:tplc="59462E9A" w:tentative="1">
      <w:start w:val="1"/>
      <w:numFmt w:val="decimal"/>
      <w:lvlText w:val="%7."/>
      <w:lvlJc w:val="left"/>
      <w:pPr>
        <w:ind w:left="2940" w:hanging="420"/>
      </w:pPr>
    </w:lvl>
    <w:lvl w:ilvl="7" w:tplc="33B2A732" w:tentative="1">
      <w:start w:val="1"/>
      <w:numFmt w:val="aiueoFullWidth"/>
      <w:lvlText w:val="(%8)"/>
      <w:lvlJc w:val="left"/>
      <w:pPr>
        <w:ind w:left="3360" w:hanging="420"/>
      </w:pPr>
    </w:lvl>
    <w:lvl w:ilvl="8" w:tplc="A64A058A" w:tentative="1">
      <w:start w:val="1"/>
      <w:numFmt w:val="decimalEnclosedCircle"/>
      <w:lvlText w:val="%9"/>
      <w:lvlJc w:val="left"/>
      <w:pPr>
        <w:ind w:left="3780" w:hanging="420"/>
      </w:pPr>
    </w:lvl>
  </w:abstractNum>
  <w:abstractNum w:abstractNumId="28" w15:restartNumberingAfterBreak="0">
    <w:nsid w:val="7F18063C"/>
    <w:multiLevelType w:val="hybridMultilevel"/>
    <w:tmpl w:val="B4B890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F8B39B0"/>
    <w:multiLevelType w:val="hybridMultilevel"/>
    <w:tmpl w:val="4286755A"/>
    <w:lvl w:ilvl="0" w:tplc="4CAA6E60">
      <w:start w:val="285"/>
      <w:numFmt w:val="bullet"/>
      <w:lvlText w:val=""/>
      <w:lvlJc w:val="left"/>
      <w:pPr>
        <w:ind w:left="360" w:hanging="360"/>
      </w:pPr>
      <w:rPr>
        <w:rFonts w:ascii="Wingdings" w:eastAsia="ＭＳ 明朝" w:hAnsi="Wingdings" w:cstheme="minorHAnsi" w:hint="default"/>
      </w:rPr>
    </w:lvl>
    <w:lvl w:ilvl="1" w:tplc="EBC45A32" w:tentative="1">
      <w:start w:val="1"/>
      <w:numFmt w:val="bullet"/>
      <w:lvlText w:val=""/>
      <w:lvlJc w:val="left"/>
      <w:pPr>
        <w:ind w:left="840" w:hanging="420"/>
      </w:pPr>
      <w:rPr>
        <w:rFonts w:ascii="Wingdings" w:hAnsi="Wingdings" w:hint="default"/>
      </w:rPr>
    </w:lvl>
    <w:lvl w:ilvl="2" w:tplc="90687A90" w:tentative="1">
      <w:start w:val="1"/>
      <w:numFmt w:val="bullet"/>
      <w:lvlText w:val=""/>
      <w:lvlJc w:val="left"/>
      <w:pPr>
        <w:ind w:left="1260" w:hanging="420"/>
      </w:pPr>
      <w:rPr>
        <w:rFonts w:ascii="Wingdings" w:hAnsi="Wingdings" w:hint="default"/>
      </w:rPr>
    </w:lvl>
    <w:lvl w:ilvl="3" w:tplc="66622C36" w:tentative="1">
      <w:start w:val="1"/>
      <w:numFmt w:val="bullet"/>
      <w:lvlText w:val=""/>
      <w:lvlJc w:val="left"/>
      <w:pPr>
        <w:ind w:left="1680" w:hanging="420"/>
      </w:pPr>
      <w:rPr>
        <w:rFonts w:ascii="Wingdings" w:hAnsi="Wingdings" w:hint="default"/>
      </w:rPr>
    </w:lvl>
    <w:lvl w:ilvl="4" w:tplc="8C4E04DC" w:tentative="1">
      <w:start w:val="1"/>
      <w:numFmt w:val="bullet"/>
      <w:lvlText w:val=""/>
      <w:lvlJc w:val="left"/>
      <w:pPr>
        <w:ind w:left="2100" w:hanging="420"/>
      </w:pPr>
      <w:rPr>
        <w:rFonts w:ascii="Wingdings" w:hAnsi="Wingdings" w:hint="default"/>
      </w:rPr>
    </w:lvl>
    <w:lvl w:ilvl="5" w:tplc="C55A92E2" w:tentative="1">
      <w:start w:val="1"/>
      <w:numFmt w:val="bullet"/>
      <w:lvlText w:val=""/>
      <w:lvlJc w:val="left"/>
      <w:pPr>
        <w:ind w:left="2520" w:hanging="420"/>
      </w:pPr>
      <w:rPr>
        <w:rFonts w:ascii="Wingdings" w:hAnsi="Wingdings" w:hint="default"/>
      </w:rPr>
    </w:lvl>
    <w:lvl w:ilvl="6" w:tplc="4EC2D6F2" w:tentative="1">
      <w:start w:val="1"/>
      <w:numFmt w:val="bullet"/>
      <w:lvlText w:val=""/>
      <w:lvlJc w:val="left"/>
      <w:pPr>
        <w:ind w:left="2940" w:hanging="420"/>
      </w:pPr>
      <w:rPr>
        <w:rFonts w:ascii="Wingdings" w:hAnsi="Wingdings" w:hint="default"/>
      </w:rPr>
    </w:lvl>
    <w:lvl w:ilvl="7" w:tplc="A418CC52" w:tentative="1">
      <w:start w:val="1"/>
      <w:numFmt w:val="bullet"/>
      <w:lvlText w:val=""/>
      <w:lvlJc w:val="left"/>
      <w:pPr>
        <w:ind w:left="3360" w:hanging="420"/>
      </w:pPr>
      <w:rPr>
        <w:rFonts w:ascii="Wingdings" w:hAnsi="Wingdings" w:hint="default"/>
      </w:rPr>
    </w:lvl>
    <w:lvl w:ilvl="8" w:tplc="1DF243F2" w:tentative="1">
      <w:start w:val="1"/>
      <w:numFmt w:val="bullet"/>
      <w:lvlText w:val=""/>
      <w:lvlJc w:val="left"/>
      <w:pPr>
        <w:ind w:left="3780" w:hanging="420"/>
      </w:pPr>
      <w:rPr>
        <w:rFonts w:ascii="Wingdings" w:hAnsi="Wingdings" w:hint="default"/>
      </w:rPr>
    </w:lvl>
  </w:abstractNum>
  <w:num w:numId="1" w16cid:durableId="587931171">
    <w:abstractNumId w:val="16"/>
  </w:num>
  <w:num w:numId="2" w16cid:durableId="1448818150">
    <w:abstractNumId w:val="4"/>
  </w:num>
  <w:num w:numId="3" w16cid:durableId="260337387">
    <w:abstractNumId w:val="25"/>
  </w:num>
  <w:num w:numId="4" w16cid:durableId="779109874">
    <w:abstractNumId w:val="9"/>
  </w:num>
  <w:num w:numId="5" w16cid:durableId="1593782381">
    <w:abstractNumId w:val="11"/>
  </w:num>
  <w:num w:numId="6" w16cid:durableId="1655450236">
    <w:abstractNumId w:val="24"/>
  </w:num>
  <w:num w:numId="7" w16cid:durableId="934171999">
    <w:abstractNumId w:val="21"/>
  </w:num>
  <w:num w:numId="8" w16cid:durableId="1937790829">
    <w:abstractNumId w:val="19"/>
  </w:num>
  <w:num w:numId="9" w16cid:durableId="2084833270">
    <w:abstractNumId w:val="18"/>
  </w:num>
  <w:num w:numId="10" w16cid:durableId="812676642">
    <w:abstractNumId w:val="10"/>
  </w:num>
  <w:num w:numId="11" w16cid:durableId="587270465">
    <w:abstractNumId w:val="7"/>
  </w:num>
  <w:num w:numId="12" w16cid:durableId="1718427540">
    <w:abstractNumId w:val="14"/>
  </w:num>
  <w:num w:numId="13" w16cid:durableId="1241990168">
    <w:abstractNumId w:val="3"/>
  </w:num>
  <w:num w:numId="14" w16cid:durableId="909848684">
    <w:abstractNumId w:val="27"/>
  </w:num>
  <w:num w:numId="15" w16cid:durableId="1975133382">
    <w:abstractNumId w:val="5"/>
  </w:num>
  <w:num w:numId="16" w16cid:durableId="1280141610">
    <w:abstractNumId w:val="12"/>
  </w:num>
  <w:num w:numId="17" w16cid:durableId="2051420770">
    <w:abstractNumId w:val="29"/>
  </w:num>
  <w:num w:numId="18" w16cid:durableId="1244147116">
    <w:abstractNumId w:val="6"/>
  </w:num>
  <w:num w:numId="19" w16cid:durableId="1770150642">
    <w:abstractNumId w:val="17"/>
  </w:num>
  <w:num w:numId="20" w16cid:durableId="406877286">
    <w:abstractNumId w:val="22"/>
  </w:num>
  <w:num w:numId="21" w16cid:durableId="1869873610">
    <w:abstractNumId w:val="20"/>
  </w:num>
  <w:num w:numId="22" w16cid:durableId="998508964">
    <w:abstractNumId w:val="2"/>
  </w:num>
  <w:num w:numId="23" w16cid:durableId="1103574885">
    <w:abstractNumId w:val="23"/>
  </w:num>
  <w:num w:numId="24" w16cid:durableId="1491823721">
    <w:abstractNumId w:val="13"/>
  </w:num>
  <w:num w:numId="25" w16cid:durableId="1017925003">
    <w:abstractNumId w:val="1"/>
  </w:num>
  <w:num w:numId="26" w16cid:durableId="243687296">
    <w:abstractNumId w:val="0"/>
  </w:num>
  <w:num w:numId="27" w16cid:durableId="146126706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447891163">
    <w:abstractNumId w:val="15"/>
  </w:num>
  <w:num w:numId="29" w16cid:durableId="1175804026">
    <w:abstractNumId w:val="26"/>
  </w:num>
  <w:num w:numId="30" w16cid:durableId="2095467130">
    <w:abstractNumId w:val="28"/>
  </w:num>
  <w:num w:numId="31" w16cid:durableId="79818403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M3MTUwMjc3MrM0NzVT0lEKTi0uzszPAykwNKwFACXT9Y0tAAAA"/>
  </w:docVars>
  <w:rsids>
    <w:rsidRoot w:val="00E93D2B"/>
    <w:rsid w:val="000365BF"/>
    <w:rsid w:val="000469CC"/>
    <w:rsid w:val="0004720A"/>
    <w:rsid w:val="00054D14"/>
    <w:rsid w:val="0008116D"/>
    <w:rsid w:val="000902B2"/>
    <w:rsid w:val="000D6349"/>
    <w:rsid w:val="00132F80"/>
    <w:rsid w:val="00134F2C"/>
    <w:rsid w:val="001551DD"/>
    <w:rsid w:val="00175179"/>
    <w:rsid w:val="00181E65"/>
    <w:rsid w:val="00184DCE"/>
    <w:rsid w:val="0019591E"/>
    <w:rsid w:val="001B0B73"/>
    <w:rsid w:val="001E585A"/>
    <w:rsid w:val="00227363"/>
    <w:rsid w:val="00250BCD"/>
    <w:rsid w:val="00276257"/>
    <w:rsid w:val="00281240"/>
    <w:rsid w:val="002B2B2B"/>
    <w:rsid w:val="002C2E9B"/>
    <w:rsid w:val="002D1970"/>
    <w:rsid w:val="00344CD5"/>
    <w:rsid w:val="00347126"/>
    <w:rsid w:val="00356152"/>
    <w:rsid w:val="003633FC"/>
    <w:rsid w:val="003A5DD2"/>
    <w:rsid w:val="003A633B"/>
    <w:rsid w:val="003E0FC2"/>
    <w:rsid w:val="003F4E1D"/>
    <w:rsid w:val="004119BB"/>
    <w:rsid w:val="00415CDC"/>
    <w:rsid w:val="004208F0"/>
    <w:rsid w:val="00457166"/>
    <w:rsid w:val="0047135B"/>
    <w:rsid w:val="00486C17"/>
    <w:rsid w:val="004D0833"/>
    <w:rsid w:val="004D4384"/>
    <w:rsid w:val="00502974"/>
    <w:rsid w:val="005950CC"/>
    <w:rsid w:val="005E3F67"/>
    <w:rsid w:val="00674A57"/>
    <w:rsid w:val="006A1D7A"/>
    <w:rsid w:val="00705F15"/>
    <w:rsid w:val="007647FA"/>
    <w:rsid w:val="00772034"/>
    <w:rsid w:val="007B2B48"/>
    <w:rsid w:val="007D052F"/>
    <w:rsid w:val="007D3FB3"/>
    <w:rsid w:val="007E247E"/>
    <w:rsid w:val="008410C8"/>
    <w:rsid w:val="0086025B"/>
    <w:rsid w:val="008919CD"/>
    <w:rsid w:val="00895910"/>
    <w:rsid w:val="008B0F34"/>
    <w:rsid w:val="008D12C3"/>
    <w:rsid w:val="0093076A"/>
    <w:rsid w:val="00964088"/>
    <w:rsid w:val="009B3412"/>
    <w:rsid w:val="00A14B9D"/>
    <w:rsid w:val="00A50902"/>
    <w:rsid w:val="00A54421"/>
    <w:rsid w:val="00AF23AA"/>
    <w:rsid w:val="00B21A03"/>
    <w:rsid w:val="00C553E5"/>
    <w:rsid w:val="00C635F2"/>
    <w:rsid w:val="00CA5A2A"/>
    <w:rsid w:val="00CB39C7"/>
    <w:rsid w:val="00CC0AD2"/>
    <w:rsid w:val="00CD7205"/>
    <w:rsid w:val="00CF32D0"/>
    <w:rsid w:val="00D153E4"/>
    <w:rsid w:val="00D21BB9"/>
    <w:rsid w:val="00D474B7"/>
    <w:rsid w:val="00D7049B"/>
    <w:rsid w:val="00D71352"/>
    <w:rsid w:val="00DE0639"/>
    <w:rsid w:val="00DE2727"/>
    <w:rsid w:val="00DF26CD"/>
    <w:rsid w:val="00DF627A"/>
    <w:rsid w:val="00E5615E"/>
    <w:rsid w:val="00E74A96"/>
    <w:rsid w:val="00E92A4D"/>
    <w:rsid w:val="00E93D2B"/>
    <w:rsid w:val="00EB7318"/>
    <w:rsid w:val="00EC3B0A"/>
    <w:rsid w:val="00EE2389"/>
    <w:rsid w:val="00EE25F2"/>
    <w:rsid w:val="00EE26AE"/>
    <w:rsid w:val="00F02EDA"/>
    <w:rsid w:val="00F05EEB"/>
    <w:rsid w:val="00F548E7"/>
    <w:rsid w:val="00F64FFE"/>
    <w:rsid w:val="00FA0FCE"/>
    <w:rsid w:val="00FA60BA"/>
    <w:rsid w:val="00FC1E0E"/>
    <w:rsid w:val="00FC5299"/>
    <w:rsid w:val="00FE16C4"/>
    <w:rsid w:val="00FE530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89058A0"/>
  <w15:chartTrackingRefBased/>
  <w15:docId w15:val="{E0515601-658F-42F7-BDEB-135E3AC481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qFormat="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iPriority="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D2B"/>
    <w:pPr>
      <w:spacing w:line="240" w:lineRule="auto"/>
    </w:pPr>
    <w:rPr>
      <w:rFonts w:ascii="Times New Roman" w:eastAsiaTheme="minorHAnsi" w:hAnsi="Times New Roman"/>
      <w:lang w:eastAsia="en-US"/>
    </w:rPr>
  </w:style>
  <w:style w:type="paragraph" w:styleId="Heading1">
    <w:name w:val="heading 1"/>
    <w:basedOn w:val="Normal"/>
    <w:link w:val="Heading1Char"/>
    <w:uiPriority w:val="9"/>
    <w:qFormat/>
    <w:rsid w:val="00E93D2B"/>
    <w:pPr>
      <w:widowControl w:val="0"/>
      <w:numPr>
        <w:numId w:val="24"/>
      </w:numPr>
      <w:autoSpaceDE w:val="0"/>
      <w:autoSpaceDN w:val="0"/>
      <w:spacing w:before="240" w:after="0"/>
      <w:ind w:left="432"/>
      <w:outlineLvl w:val="0"/>
    </w:pPr>
    <w:rPr>
      <w:rFonts w:ascii="Arial" w:eastAsia="Times New Roman" w:hAnsi="Arial" w:cs="Arial"/>
      <w:kern w:val="0"/>
      <w:sz w:val="36"/>
      <w:szCs w:val="36"/>
    </w:rPr>
  </w:style>
  <w:style w:type="paragraph" w:styleId="Heading2">
    <w:name w:val="heading 2"/>
    <w:basedOn w:val="Normal"/>
    <w:link w:val="Heading2Char"/>
    <w:uiPriority w:val="9"/>
    <w:unhideWhenUsed/>
    <w:qFormat/>
    <w:rsid w:val="00E93D2B"/>
    <w:pPr>
      <w:widowControl w:val="0"/>
      <w:numPr>
        <w:ilvl w:val="1"/>
        <w:numId w:val="24"/>
      </w:numPr>
      <w:autoSpaceDE w:val="0"/>
      <w:autoSpaceDN w:val="0"/>
      <w:spacing w:before="240" w:after="0"/>
      <w:ind w:left="576"/>
      <w:outlineLvl w:val="1"/>
    </w:pPr>
    <w:rPr>
      <w:rFonts w:ascii="Arial" w:eastAsia="Times New Roman" w:hAnsi="Arial" w:cs="Arial"/>
      <w:kern w:val="0"/>
      <w:sz w:val="32"/>
      <w:szCs w:val="32"/>
    </w:rPr>
  </w:style>
  <w:style w:type="paragraph" w:styleId="Heading3">
    <w:name w:val="heading 3"/>
    <w:basedOn w:val="Normal"/>
    <w:next w:val="Normal"/>
    <w:link w:val="Heading3Char"/>
    <w:uiPriority w:val="9"/>
    <w:unhideWhenUsed/>
    <w:qFormat/>
    <w:rsid w:val="00E93D2B"/>
    <w:pPr>
      <w:keepNext/>
      <w:keepLines/>
      <w:numPr>
        <w:ilvl w:val="2"/>
        <w:numId w:val="24"/>
      </w:numPr>
      <w:spacing w:before="240" w:after="0"/>
      <w:ind w:left="720"/>
      <w:outlineLvl w:val="2"/>
    </w:pPr>
    <w:rPr>
      <w:rFonts w:ascii="Arial" w:eastAsiaTheme="majorEastAsia" w:hAnsi="Arial" w:cs="Arial"/>
      <w:sz w:val="28"/>
      <w:szCs w:val="28"/>
    </w:rPr>
  </w:style>
  <w:style w:type="paragraph" w:styleId="Heading4">
    <w:name w:val="heading 4"/>
    <w:basedOn w:val="Normal"/>
    <w:link w:val="Heading4Char"/>
    <w:uiPriority w:val="9"/>
    <w:unhideWhenUsed/>
    <w:qFormat/>
    <w:rsid w:val="00E93D2B"/>
    <w:pPr>
      <w:widowControl w:val="0"/>
      <w:numPr>
        <w:ilvl w:val="3"/>
        <w:numId w:val="24"/>
      </w:numPr>
      <w:autoSpaceDE w:val="0"/>
      <w:autoSpaceDN w:val="0"/>
      <w:spacing w:after="0"/>
      <w:outlineLvl w:val="3"/>
    </w:pPr>
    <w:rPr>
      <w:rFonts w:eastAsia="Times New Roman" w:cs="Times New Roman"/>
      <w:b/>
      <w:bCs/>
      <w:kern w:val="0"/>
      <w:sz w:val="24"/>
      <w:szCs w:val="24"/>
    </w:rPr>
  </w:style>
  <w:style w:type="paragraph" w:styleId="Heading5">
    <w:name w:val="heading 5"/>
    <w:basedOn w:val="Normal"/>
    <w:next w:val="Normal"/>
    <w:link w:val="Heading5Char"/>
    <w:uiPriority w:val="9"/>
    <w:unhideWhenUsed/>
    <w:qFormat/>
    <w:rsid w:val="00E93D2B"/>
    <w:pPr>
      <w:keepNext/>
      <w:keepLines/>
      <w:numPr>
        <w:ilvl w:val="4"/>
        <w:numId w:val="24"/>
      </w:numPr>
      <w:spacing w:before="40" w:after="0"/>
      <w:outlineLvl w:val="4"/>
    </w:pPr>
    <w:rPr>
      <w:rFonts w:asciiTheme="majorHAnsi" w:eastAsiaTheme="majorEastAsia" w:hAnsiTheme="majorHAnsi" w:cstheme="majorBidi"/>
      <w:color w:val="2F5496" w:themeColor="accent1" w:themeShade="BF"/>
      <w:kern w:val="0"/>
    </w:rPr>
  </w:style>
  <w:style w:type="paragraph" w:styleId="Heading6">
    <w:name w:val="heading 6"/>
    <w:basedOn w:val="Normal"/>
    <w:next w:val="Normal"/>
    <w:link w:val="Heading6Char"/>
    <w:uiPriority w:val="9"/>
    <w:semiHidden/>
    <w:unhideWhenUsed/>
    <w:qFormat/>
    <w:rsid w:val="00E93D2B"/>
    <w:pPr>
      <w:keepNext/>
      <w:keepLines/>
      <w:numPr>
        <w:ilvl w:val="5"/>
        <w:numId w:val="24"/>
      </w:numPr>
      <w:spacing w:before="40" w:after="0"/>
      <w:outlineLvl w:val="5"/>
    </w:pPr>
    <w:rPr>
      <w:rFonts w:asciiTheme="majorHAnsi" w:eastAsiaTheme="majorEastAsia" w:hAnsiTheme="majorHAnsi" w:cstheme="majorBidi"/>
      <w:color w:val="1F3763" w:themeColor="accent1" w:themeShade="7F"/>
      <w:kern w:val="0"/>
    </w:rPr>
  </w:style>
  <w:style w:type="paragraph" w:styleId="Heading7">
    <w:name w:val="heading 7"/>
    <w:basedOn w:val="Normal"/>
    <w:next w:val="Normal"/>
    <w:link w:val="Heading7Char"/>
    <w:uiPriority w:val="9"/>
    <w:semiHidden/>
    <w:unhideWhenUsed/>
    <w:qFormat/>
    <w:rsid w:val="00E93D2B"/>
    <w:pPr>
      <w:keepNext/>
      <w:keepLines/>
      <w:numPr>
        <w:ilvl w:val="6"/>
        <w:numId w:val="24"/>
      </w:numPr>
      <w:spacing w:before="40" w:after="0"/>
      <w:outlineLvl w:val="6"/>
    </w:pPr>
    <w:rPr>
      <w:rFonts w:asciiTheme="majorHAnsi" w:eastAsiaTheme="majorEastAsia" w:hAnsiTheme="majorHAnsi" w:cstheme="majorBidi"/>
      <w:i/>
      <w:iCs/>
      <w:color w:val="1F3763" w:themeColor="accent1" w:themeShade="7F"/>
      <w:kern w:val="0"/>
    </w:rPr>
  </w:style>
  <w:style w:type="paragraph" w:styleId="Heading8">
    <w:name w:val="heading 8"/>
    <w:basedOn w:val="Normal"/>
    <w:next w:val="Normal"/>
    <w:link w:val="Heading8Char"/>
    <w:uiPriority w:val="9"/>
    <w:semiHidden/>
    <w:unhideWhenUsed/>
    <w:qFormat/>
    <w:rsid w:val="00E93D2B"/>
    <w:pPr>
      <w:keepNext/>
      <w:keepLines/>
      <w:numPr>
        <w:ilvl w:val="7"/>
        <w:numId w:val="24"/>
      </w:numPr>
      <w:spacing w:before="40" w:after="0"/>
      <w:outlineLvl w:val="7"/>
    </w:pPr>
    <w:rPr>
      <w:rFonts w:asciiTheme="majorHAnsi" w:eastAsiaTheme="majorEastAsia" w:hAnsiTheme="majorHAnsi" w:cstheme="majorBidi"/>
      <w:color w:val="272727" w:themeColor="text1" w:themeTint="D8"/>
      <w:kern w:val="0"/>
      <w:sz w:val="21"/>
      <w:szCs w:val="21"/>
    </w:rPr>
  </w:style>
  <w:style w:type="paragraph" w:styleId="Heading9">
    <w:name w:val="heading 9"/>
    <w:basedOn w:val="Normal"/>
    <w:next w:val="Normal"/>
    <w:link w:val="Heading9Char"/>
    <w:uiPriority w:val="9"/>
    <w:semiHidden/>
    <w:unhideWhenUsed/>
    <w:qFormat/>
    <w:rsid w:val="00E93D2B"/>
    <w:pPr>
      <w:keepNext/>
      <w:keepLines/>
      <w:numPr>
        <w:ilvl w:val="8"/>
        <w:numId w:val="24"/>
      </w:numPr>
      <w:spacing w:before="40" w:after="0"/>
      <w:outlineLvl w:val="8"/>
    </w:pPr>
    <w:rPr>
      <w:rFonts w:asciiTheme="majorHAnsi" w:eastAsiaTheme="majorEastAsia" w:hAnsiTheme="majorHAnsi" w:cstheme="majorBidi"/>
      <w:i/>
      <w:iCs/>
      <w:color w:val="272727" w:themeColor="text1" w:themeTint="D8"/>
      <w:kern w:val="0"/>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rsid w:val="00E93D2B"/>
  </w:style>
  <w:style w:type="character" w:customStyle="1" w:styleId="Heading1Char">
    <w:name w:val="Heading 1 Char"/>
    <w:basedOn w:val="DefaultParagraphFont"/>
    <w:link w:val="Heading1"/>
    <w:uiPriority w:val="9"/>
    <w:rsid w:val="00E93D2B"/>
    <w:rPr>
      <w:rFonts w:ascii="Arial" w:eastAsia="Times New Roman" w:hAnsi="Arial" w:cs="Arial"/>
      <w:kern w:val="0"/>
      <w:sz w:val="36"/>
      <w:szCs w:val="36"/>
      <w:lang w:eastAsia="en-US"/>
    </w:rPr>
  </w:style>
  <w:style w:type="character" w:customStyle="1" w:styleId="Heading2Char">
    <w:name w:val="Heading 2 Char"/>
    <w:basedOn w:val="DefaultParagraphFont"/>
    <w:link w:val="Heading2"/>
    <w:uiPriority w:val="9"/>
    <w:rsid w:val="00E93D2B"/>
    <w:rPr>
      <w:rFonts w:ascii="Arial" w:eastAsia="Times New Roman" w:hAnsi="Arial" w:cs="Arial"/>
      <w:kern w:val="0"/>
      <w:sz w:val="32"/>
      <w:szCs w:val="32"/>
      <w:lang w:eastAsia="en-US"/>
    </w:rPr>
  </w:style>
  <w:style w:type="character" w:customStyle="1" w:styleId="Heading3Char">
    <w:name w:val="Heading 3 Char"/>
    <w:basedOn w:val="DefaultParagraphFont"/>
    <w:link w:val="Heading3"/>
    <w:uiPriority w:val="9"/>
    <w:rsid w:val="00E93D2B"/>
    <w:rPr>
      <w:rFonts w:ascii="Arial" w:eastAsiaTheme="majorEastAsia" w:hAnsi="Arial" w:cs="Arial"/>
      <w:sz w:val="28"/>
      <w:szCs w:val="28"/>
      <w:lang w:eastAsia="en-US"/>
    </w:rPr>
  </w:style>
  <w:style w:type="character" w:customStyle="1" w:styleId="Heading4Char">
    <w:name w:val="Heading 4 Char"/>
    <w:basedOn w:val="DefaultParagraphFont"/>
    <w:link w:val="Heading4"/>
    <w:uiPriority w:val="9"/>
    <w:rsid w:val="00E93D2B"/>
    <w:rPr>
      <w:rFonts w:ascii="Times New Roman" w:eastAsia="Times New Roman" w:hAnsi="Times New Roman" w:cs="Times New Roman"/>
      <w:b/>
      <w:bCs/>
      <w:kern w:val="0"/>
      <w:sz w:val="24"/>
      <w:szCs w:val="24"/>
      <w:lang w:eastAsia="en-US"/>
    </w:rPr>
  </w:style>
  <w:style w:type="character" w:customStyle="1" w:styleId="Heading5Char">
    <w:name w:val="Heading 5 Char"/>
    <w:basedOn w:val="DefaultParagraphFont"/>
    <w:link w:val="Heading5"/>
    <w:uiPriority w:val="9"/>
    <w:rsid w:val="00E93D2B"/>
    <w:rPr>
      <w:rFonts w:asciiTheme="majorHAnsi" w:eastAsiaTheme="majorEastAsia" w:hAnsiTheme="majorHAnsi" w:cstheme="majorBidi"/>
      <w:color w:val="2F5496" w:themeColor="accent1" w:themeShade="BF"/>
      <w:kern w:val="0"/>
      <w:lang w:eastAsia="en-US"/>
    </w:rPr>
  </w:style>
  <w:style w:type="character" w:customStyle="1" w:styleId="Heading6Char">
    <w:name w:val="Heading 6 Char"/>
    <w:basedOn w:val="DefaultParagraphFont"/>
    <w:link w:val="Heading6"/>
    <w:uiPriority w:val="9"/>
    <w:semiHidden/>
    <w:rsid w:val="00E93D2B"/>
    <w:rPr>
      <w:rFonts w:asciiTheme="majorHAnsi" w:eastAsiaTheme="majorEastAsia" w:hAnsiTheme="majorHAnsi" w:cstheme="majorBidi"/>
      <w:color w:val="1F3763" w:themeColor="accent1" w:themeShade="7F"/>
      <w:kern w:val="0"/>
      <w:lang w:eastAsia="en-US"/>
    </w:rPr>
  </w:style>
  <w:style w:type="character" w:customStyle="1" w:styleId="Heading7Char">
    <w:name w:val="Heading 7 Char"/>
    <w:basedOn w:val="DefaultParagraphFont"/>
    <w:link w:val="Heading7"/>
    <w:uiPriority w:val="9"/>
    <w:semiHidden/>
    <w:rsid w:val="00E93D2B"/>
    <w:rPr>
      <w:rFonts w:asciiTheme="majorHAnsi" w:eastAsiaTheme="majorEastAsia" w:hAnsiTheme="majorHAnsi" w:cstheme="majorBidi"/>
      <w:i/>
      <w:iCs/>
      <w:color w:val="1F3763" w:themeColor="accent1" w:themeShade="7F"/>
      <w:kern w:val="0"/>
      <w:lang w:eastAsia="en-US"/>
    </w:rPr>
  </w:style>
  <w:style w:type="character" w:customStyle="1" w:styleId="Heading8Char">
    <w:name w:val="Heading 8 Char"/>
    <w:basedOn w:val="DefaultParagraphFont"/>
    <w:link w:val="Heading8"/>
    <w:uiPriority w:val="9"/>
    <w:semiHidden/>
    <w:rsid w:val="00E93D2B"/>
    <w:rPr>
      <w:rFonts w:asciiTheme="majorHAnsi" w:eastAsiaTheme="majorEastAsia" w:hAnsiTheme="majorHAnsi" w:cstheme="majorBidi"/>
      <w:color w:val="272727" w:themeColor="text1" w:themeTint="D8"/>
      <w:kern w:val="0"/>
      <w:sz w:val="21"/>
      <w:szCs w:val="21"/>
      <w:lang w:eastAsia="en-US"/>
    </w:rPr>
  </w:style>
  <w:style w:type="character" w:customStyle="1" w:styleId="Heading9Char">
    <w:name w:val="Heading 9 Char"/>
    <w:basedOn w:val="DefaultParagraphFont"/>
    <w:link w:val="Heading9"/>
    <w:uiPriority w:val="9"/>
    <w:semiHidden/>
    <w:rsid w:val="00E93D2B"/>
    <w:rPr>
      <w:rFonts w:asciiTheme="majorHAnsi" w:eastAsiaTheme="majorEastAsia" w:hAnsiTheme="majorHAnsi" w:cstheme="majorBidi"/>
      <w:i/>
      <w:iCs/>
      <w:color w:val="272727" w:themeColor="text1" w:themeTint="D8"/>
      <w:kern w:val="0"/>
      <w:sz w:val="21"/>
      <w:szCs w:val="21"/>
      <w:lang w:eastAsia="en-US"/>
    </w:rPr>
  </w:style>
  <w:style w:type="paragraph" w:customStyle="1" w:styleId="TOC11">
    <w:name w:val="TOC 11"/>
    <w:basedOn w:val="Normal"/>
    <w:rsid w:val="00E93D2B"/>
    <w:pPr>
      <w:spacing w:line="305" w:lineRule="auto"/>
    </w:pPr>
    <w:rPr>
      <w:rFonts w:ascii="Calibri" w:eastAsia="Calibri" w:hAnsi="Calibri" w:cs="Calibri"/>
      <w:sz w:val="26"/>
    </w:rPr>
  </w:style>
  <w:style w:type="paragraph" w:customStyle="1" w:styleId="TOC21">
    <w:name w:val="TOC 21"/>
    <w:basedOn w:val="Normal"/>
    <w:rsid w:val="00E93D2B"/>
    <w:pPr>
      <w:spacing w:line="330" w:lineRule="auto"/>
    </w:pPr>
    <w:rPr>
      <w:rFonts w:ascii="Calibri" w:eastAsia="Calibri" w:hAnsi="Calibri" w:cs="Calibri"/>
      <w:sz w:val="24"/>
    </w:rPr>
  </w:style>
  <w:style w:type="paragraph" w:customStyle="1" w:styleId="TOC31">
    <w:name w:val="TOC 31"/>
    <w:basedOn w:val="Normal"/>
    <w:rsid w:val="00E93D2B"/>
    <w:pPr>
      <w:spacing w:line="360" w:lineRule="auto"/>
    </w:pPr>
    <w:rPr>
      <w:rFonts w:ascii="Calibri" w:eastAsia="Calibri" w:hAnsi="Calibri" w:cs="Calibri"/>
    </w:rPr>
  </w:style>
  <w:style w:type="paragraph" w:customStyle="1" w:styleId="TOC41">
    <w:name w:val="TOC 41"/>
    <w:basedOn w:val="Normal"/>
    <w:rsid w:val="00E93D2B"/>
    <w:pPr>
      <w:spacing w:line="330" w:lineRule="exact"/>
    </w:pPr>
    <w:rPr>
      <w:rFonts w:ascii="Calibri" w:eastAsia="Calibri" w:hAnsi="Calibri" w:cs="Calibri"/>
    </w:rPr>
  </w:style>
  <w:style w:type="paragraph" w:customStyle="1" w:styleId="TOC51">
    <w:name w:val="TOC 51"/>
    <w:basedOn w:val="Normal"/>
    <w:rsid w:val="00E93D2B"/>
    <w:pPr>
      <w:spacing w:line="330" w:lineRule="exact"/>
    </w:pPr>
    <w:rPr>
      <w:rFonts w:ascii="Calibri" w:eastAsia="Calibri" w:hAnsi="Calibri" w:cs="Calibri"/>
    </w:rPr>
  </w:style>
  <w:style w:type="paragraph" w:customStyle="1" w:styleId="TOC61">
    <w:name w:val="TOC 61"/>
    <w:basedOn w:val="Normal"/>
    <w:rsid w:val="00E93D2B"/>
    <w:pPr>
      <w:spacing w:line="330" w:lineRule="exact"/>
    </w:pPr>
    <w:rPr>
      <w:rFonts w:ascii="Calibri" w:eastAsia="Calibri" w:hAnsi="Calibri" w:cs="Calibri"/>
    </w:rPr>
  </w:style>
  <w:style w:type="paragraph" w:customStyle="1" w:styleId="TOC71">
    <w:name w:val="TOC 71"/>
    <w:basedOn w:val="Normal"/>
    <w:rsid w:val="00E93D2B"/>
    <w:pPr>
      <w:spacing w:line="330" w:lineRule="exact"/>
    </w:pPr>
    <w:rPr>
      <w:rFonts w:ascii="Calibri" w:eastAsia="Calibri" w:hAnsi="Calibri" w:cs="Calibri"/>
    </w:rPr>
  </w:style>
  <w:style w:type="paragraph" w:customStyle="1" w:styleId="TOC81">
    <w:name w:val="TOC 81"/>
    <w:basedOn w:val="Normal"/>
    <w:rsid w:val="00E93D2B"/>
    <w:pPr>
      <w:spacing w:line="330" w:lineRule="exact"/>
    </w:pPr>
    <w:rPr>
      <w:rFonts w:ascii="Calibri" w:eastAsia="Calibri" w:hAnsi="Calibri" w:cs="Calibri"/>
    </w:rPr>
  </w:style>
  <w:style w:type="paragraph" w:customStyle="1" w:styleId="TOC91">
    <w:name w:val="TOC 91"/>
    <w:basedOn w:val="Normal"/>
    <w:rsid w:val="00E93D2B"/>
    <w:pPr>
      <w:spacing w:line="330" w:lineRule="exact"/>
    </w:pPr>
    <w:rPr>
      <w:rFonts w:ascii="Calibri" w:eastAsia="Calibri" w:hAnsi="Calibri" w:cs="Calibri"/>
    </w:rPr>
  </w:style>
  <w:style w:type="table" w:styleId="TableGrid">
    <w:name w:val="Table Grid"/>
    <w:basedOn w:val="TableNormal"/>
    <w:uiPriority w:val="59"/>
    <w:rsid w:val="00E93D2B"/>
    <w:pPr>
      <w:spacing w:after="0" w:line="240" w:lineRule="auto"/>
    </w:pPr>
    <w:rPr>
      <w:rFonts w:ascii="Calibri" w:eastAsia="ＭＳ 明朝" w:hAnsi="Calibri" w:cs="Times New Roman"/>
      <w:kern w:val="0"/>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OldDefaultTableStyle">
    <w:name w:val="Old Default Table Style"/>
    <w:rsid w:val="00E93D2B"/>
    <w:pPr>
      <w:spacing w:after="0" w:line="240" w:lineRule="auto"/>
    </w:pPr>
    <w:rPr>
      <w:sz w:val="21"/>
    </w:rPr>
    <w:tblPr>
      <w:tblOverlap w:val="never"/>
      <w:tblCellMar>
        <w:top w:w="0" w:type="dxa"/>
        <w:left w:w="0" w:type="dxa"/>
        <w:bottom w:w="0" w:type="dxa"/>
        <w:right w:w="0" w:type="dxa"/>
      </w:tblCellMar>
    </w:tblPr>
  </w:style>
  <w:style w:type="character" w:customStyle="1" w:styleId="CommentReference1">
    <w:name w:val="Comment Reference1"/>
    <w:basedOn w:val="DefaultParagraphFont"/>
    <w:rsid w:val="00E93D2B"/>
    <w:rPr>
      <w:sz w:val="16"/>
    </w:rPr>
  </w:style>
  <w:style w:type="character" w:customStyle="1" w:styleId="EndnoteReference1">
    <w:name w:val="Endnote Reference1"/>
    <w:basedOn w:val="DefaultParagraphFont"/>
    <w:rsid w:val="00E93D2B"/>
    <w:rPr>
      <w:vertAlign w:val="superscript"/>
    </w:rPr>
  </w:style>
  <w:style w:type="character" w:customStyle="1" w:styleId="FootnoteReference1">
    <w:name w:val="Footnote Reference1"/>
    <w:basedOn w:val="DefaultParagraphFont"/>
    <w:rsid w:val="00E93D2B"/>
    <w:rPr>
      <w:vertAlign w:val="superscript"/>
    </w:rPr>
  </w:style>
  <w:style w:type="paragraph" w:styleId="Header">
    <w:name w:val="header"/>
    <w:basedOn w:val="Normal"/>
    <w:link w:val="HeaderChar"/>
    <w:uiPriority w:val="99"/>
    <w:unhideWhenUsed/>
    <w:rsid w:val="00E93D2B"/>
    <w:pPr>
      <w:tabs>
        <w:tab w:val="center" w:pos="4680"/>
        <w:tab w:val="right" w:pos="9360"/>
      </w:tabs>
      <w:spacing w:after="0"/>
    </w:pPr>
  </w:style>
  <w:style w:type="character" w:customStyle="1" w:styleId="HeaderChar">
    <w:name w:val="Header Char"/>
    <w:basedOn w:val="DefaultParagraphFont"/>
    <w:link w:val="Header"/>
    <w:uiPriority w:val="99"/>
    <w:rsid w:val="00E93D2B"/>
    <w:rPr>
      <w:rFonts w:ascii="Times New Roman" w:eastAsiaTheme="minorHAnsi" w:hAnsi="Times New Roman"/>
      <w:lang w:eastAsia="en-US"/>
    </w:rPr>
  </w:style>
  <w:style w:type="paragraph" w:styleId="Footer">
    <w:name w:val="footer"/>
    <w:basedOn w:val="Normal"/>
    <w:link w:val="FooterChar"/>
    <w:uiPriority w:val="99"/>
    <w:unhideWhenUsed/>
    <w:rsid w:val="00E93D2B"/>
    <w:pPr>
      <w:tabs>
        <w:tab w:val="center" w:pos="4680"/>
        <w:tab w:val="right" w:pos="9360"/>
      </w:tabs>
      <w:spacing w:before="240" w:after="0"/>
      <w:jc w:val="center"/>
    </w:pPr>
    <w:rPr>
      <w:rFonts w:ascii="Arial" w:hAnsi="Arial" w:cs="Arial"/>
      <w:sz w:val="20"/>
      <w:szCs w:val="20"/>
    </w:rPr>
  </w:style>
  <w:style w:type="character" w:customStyle="1" w:styleId="FooterChar">
    <w:name w:val="Footer Char"/>
    <w:basedOn w:val="DefaultParagraphFont"/>
    <w:link w:val="Footer"/>
    <w:uiPriority w:val="99"/>
    <w:rsid w:val="00E93D2B"/>
    <w:rPr>
      <w:rFonts w:ascii="Arial" w:eastAsiaTheme="minorHAnsi" w:hAnsi="Arial" w:cs="Arial"/>
      <w:sz w:val="20"/>
      <w:szCs w:val="20"/>
      <w:lang w:eastAsia="en-US"/>
    </w:rPr>
  </w:style>
  <w:style w:type="paragraph" w:styleId="ListParagraph">
    <w:name w:val="List Paragraph"/>
    <w:basedOn w:val="Normal"/>
    <w:uiPriority w:val="1"/>
    <w:qFormat/>
    <w:rsid w:val="00E93D2B"/>
    <w:pPr>
      <w:widowControl w:val="0"/>
      <w:autoSpaceDE w:val="0"/>
      <w:autoSpaceDN w:val="0"/>
      <w:spacing w:before="199" w:after="0"/>
      <w:ind w:left="840" w:right="112" w:hanging="360"/>
      <w:jc w:val="both"/>
    </w:pPr>
    <w:rPr>
      <w:rFonts w:eastAsia="Times New Roman" w:cs="Times New Roman"/>
      <w:kern w:val="0"/>
    </w:rPr>
  </w:style>
  <w:style w:type="paragraph" w:styleId="BalloonText">
    <w:name w:val="Balloon Text"/>
    <w:basedOn w:val="Normal"/>
    <w:link w:val="BalloonTextChar"/>
    <w:rsid w:val="00E93D2B"/>
    <w:rPr>
      <w:rFonts w:ascii="Segoe UI" w:eastAsia="Segoe UI" w:hAnsi="Segoe UI" w:cs="Segoe UI"/>
      <w:sz w:val="18"/>
    </w:rPr>
  </w:style>
  <w:style w:type="character" w:customStyle="1" w:styleId="BalloonTextChar">
    <w:name w:val="Balloon Text Char"/>
    <w:basedOn w:val="DefaultParagraphFont"/>
    <w:link w:val="BalloonText"/>
    <w:rsid w:val="00E93D2B"/>
    <w:rPr>
      <w:rFonts w:ascii="Segoe UI" w:eastAsia="Segoe UI" w:hAnsi="Segoe UI" w:cs="Segoe UI"/>
      <w:sz w:val="18"/>
      <w:lang w:eastAsia="en-US"/>
    </w:rPr>
  </w:style>
  <w:style w:type="character" w:styleId="CommentReference">
    <w:name w:val="annotation reference"/>
    <w:basedOn w:val="DefaultParagraphFont"/>
    <w:uiPriority w:val="99"/>
    <w:unhideWhenUsed/>
    <w:rsid w:val="00E93D2B"/>
    <w:rPr>
      <w:sz w:val="16"/>
      <w:szCs w:val="16"/>
    </w:rPr>
  </w:style>
  <w:style w:type="paragraph" w:styleId="CommentText">
    <w:name w:val="annotation text"/>
    <w:basedOn w:val="Normal"/>
    <w:link w:val="CommentTextChar"/>
    <w:uiPriority w:val="99"/>
    <w:unhideWhenUsed/>
    <w:rsid w:val="00E93D2B"/>
    <w:rPr>
      <w:sz w:val="20"/>
      <w:szCs w:val="20"/>
    </w:rPr>
  </w:style>
  <w:style w:type="character" w:customStyle="1" w:styleId="CommentTextChar">
    <w:name w:val="Comment Text Char"/>
    <w:basedOn w:val="DefaultParagraphFont"/>
    <w:link w:val="CommentText"/>
    <w:uiPriority w:val="99"/>
    <w:rsid w:val="00E93D2B"/>
    <w:rPr>
      <w:rFonts w:ascii="Times New Roman" w:eastAsiaTheme="minorHAnsi" w:hAnsi="Times New Roman"/>
      <w:sz w:val="20"/>
      <w:szCs w:val="20"/>
      <w:lang w:eastAsia="en-US"/>
    </w:rPr>
  </w:style>
  <w:style w:type="paragraph" w:styleId="CommentSubject">
    <w:name w:val="annotation subject"/>
    <w:basedOn w:val="CommentText"/>
    <w:next w:val="CommentText"/>
    <w:link w:val="CommentSubjectChar"/>
    <w:uiPriority w:val="99"/>
    <w:unhideWhenUsed/>
    <w:rsid w:val="00E93D2B"/>
    <w:rPr>
      <w:b/>
      <w:bCs/>
    </w:rPr>
  </w:style>
  <w:style w:type="character" w:customStyle="1" w:styleId="CommentSubjectChar">
    <w:name w:val="Comment Subject Char"/>
    <w:basedOn w:val="CommentTextChar"/>
    <w:link w:val="CommentSubject"/>
    <w:uiPriority w:val="99"/>
    <w:rsid w:val="00E93D2B"/>
    <w:rPr>
      <w:rFonts w:ascii="Times New Roman" w:eastAsiaTheme="minorHAnsi" w:hAnsi="Times New Roman"/>
      <w:b/>
      <w:bCs/>
      <w:sz w:val="20"/>
      <w:szCs w:val="20"/>
      <w:lang w:eastAsia="en-US"/>
    </w:rPr>
  </w:style>
  <w:style w:type="paragraph" w:customStyle="1" w:styleId="LANEfollowingparagraph">
    <w:name w:val="LANE following paragraph"/>
    <w:basedOn w:val="Normal"/>
    <w:rsid w:val="00E93D2B"/>
    <w:pPr>
      <w:ind w:firstLine="567"/>
    </w:pPr>
    <w:rPr>
      <w:rFonts w:eastAsia="Times New Roman" w:cs="Times New Roman"/>
      <w:sz w:val="24"/>
    </w:rPr>
  </w:style>
  <w:style w:type="paragraph" w:customStyle="1" w:styleId="LANECaptions">
    <w:name w:val="LANE Captions"/>
    <w:basedOn w:val="Normal"/>
    <w:rsid w:val="00E93D2B"/>
    <w:pPr>
      <w:spacing w:before="120" w:after="120"/>
      <w:jc w:val="center"/>
    </w:pPr>
    <w:rPr>
      <w:rFonts w:eastAsia="Times New Roman" w:cs="Times New Roman"/>
      <w:i/>
      <w:sz w:val="24"/>
    </w:rPr>
  </w:style>
  <w:style w:type="paragraph" w:customStyle="1" w:styleId="LANEcaption">
    <w:name w:val="LANE caption"/>
    <w:basedOn w:val="Normal"/>
    <w:rsid w:val="00E93D2B"/>
    <w:pPr>
      <w:spacing w:before="120" w:after="120"/>
      <w:jc w:val="center"/>
    </w:pPr>
    <w:rPr>
      <w:rFonts w:eastAsia="Times New Roman" w:cs="Times New Roman"/>
      <w:i/>
      <w:sz w:val="24"/>
    </w:rPr>
  </w:style>
  <w:style w:type="character" w:styleId="PlaceholderText">
    <w:name w:val="Placeholder Text"/>
    <w:basedOn w:val="DefaultParagraphFont"/>
    <w:rsid w:val="00E93D2B"/>
    <w:rPr>
      <w:color w:val="808080"/>
    </w:rPr>
  </w:style>
  <w:style w:type="paragraph" w:styleId="Caption">
    <w:name w:val="caption"/>
    <w:basedOn w:val="Normal"/>
    <w:next w:val="Normal"/>
    <w:qFormat/>
    <w:rsid w:val="00E93D2B"/>
    <w:pPr>
      <w:spacing w:after="240"/>
      <w:jc w:val="center"/>
    </w:pPr>
    <w:rPr>
      <w:rFonts w:eastAsia="Times New Roman" w:cs="Times New Roman"/>
      <w:kern w:val="0"/>
      <w:sz w:val="24"/>
      <w:szCs w:val="24"/>
    </w:rPr>
  </w:style>
  <w:style w:type="paragraph" w:customStyle="1" w:styleId="TableList">
    <w:name w:val="Table List"/>
    <w:basedOn w:val="Normal"/>
    <w:rsid w:val="00E93D2B"/>
    <w:pPr>
      <w:ind w:left="300" w:hanging="300"/>
    </w:pPr>
    <w:rPr>
      <w:rFonts w:ascii="Calibri" w:eastAsia="Calibri" w:hAnsi="Calibri" w:cs="Calibri"/>
      <w:sz w:val="20"/>
    </w:rPr>
  </w:style>
  <w:style w:type="character" w:customStyle="1" w:styleId="GivenName">
    <w:name w:val="Given Name"/>
    <w:basedOn w:val="DefaultParagraphFont"/>
    <w:rsid w:val="00E93D2B"/>
    <w:rPr>
      <w:shd w:val="clear" w:color="auto" w:fill="D0FCE2"/>
    </w:rPr>
  </w:style>
  <w:style w:type="character" w:customStyle="1" w:styleId="FamilyName">
    <w:name w:val="Family Name"/>
    <w:basedOn w:val="DefaultParagraphFont"/>
    <w:rsid w:val="00E93D2B"/>
    <w:rPr>
      <w:shd w:val="clear" w:color="auto" w:fill="88F4BE"/>
    </w:rPr>
  </w:style>
  <w:style w:type="numbering" w:customStyle="1" w:styleId="List8">
    <w:name w:val="List 8"/>
    <w:rsid w:val="00E93D2B"/>
  </w:style>
  <w:style w:type="character" w:customStyle="1" w:styleId="Cross-reference">
    <w:name w:val="Cross-reference"/>
    <w:basedOn w:val="DefaultParagraphFont"/>
    <w:rsid w:val="00E93D2B"/>
    <w:rPr>
      <w:shd w:val="clear" w:color="auto" w:fill="FFE3C9"/>
    </w:rPr>
  </w:style>
  <w:style w:type="character" w:customStyle="1" w:styleId="Postcode">
    <w:name w:val="Postcode"/>
    <w:basedOn w:val="DefaultParagraphFont"/>
    <w:rsid w:val="00E93D2B"/>
    <w:rPr>
      <w:shd w:val="clear" w:color="auto" w:fill="BEBEBE"/>
    </w:rPr>
  </w:style>
  <w:style w:type="paragraph" w:customStyle="1" w:styleId="Authors">
    <w:name w:val="Authors"/>
    <w:basedOn w:val="Normal"/>
    <w:rsid w:val="00E93D2B"/>
    <w:pPr>
      <w:spacing w:before="120" w:after="0"/>
    </w:pPr>
  </w:style>
  <w:style w:type="character" w:customStyle="1" w:styleId="GrantID">
    <w:name w:val="Grant ID"/>
    <w:basedOn w:val="DefaultParagraphFont"/>
    <w:rsid w:val="00E93D2B"/>
    <w:rPr>
      <w:shd w:val="clear" w:color="auto" w:fill="DDA5FF"/>
    </w:rPr>
  </w:style>
  <w:style w:type="paragraph" w:customStyle="1" w:styleId="Annotation">
    <w:name w:val="Annotation"/>
    <w:basedOn w:val="Normal"/>
    <w:rsid w:val="00E93D2B"/>
    <w:pPr>
      <w:spacing w:line="360" w:lineRule="auto"/>
      <w:ind w:left="400"/>
    </w:pPr>
    <w:rPr>
      <w:rFonts w:ascii="Calibri" w:eastAsia="Calibri" w:hAnsi="Calibri" w:cs="Calibri"/>
    </w:rPr>
  </w:style>
  <w:style w:type="paragraph" w:customStyle="1" w:styleId="Note">
    <w:name w:val="Note"/>
    <w:basedOn w:val="Normal"/>
    <w:rsid w:val="00E93D2B"/>
    <w:pPr>
      <w:shd w:val="clear" w:color="auto" w:fill="EDF0FF"/>
      <w:spacing w:line="432" w:lineRule="auto"/>
    </w:pPr>
    <w:rPr>
      <w:rFonts w:ascii="Calibri" w:eastAsia="Calibri" w:hAnsi="Calibri" w:cs="Calibri"/>
      <w:sz w:val="20"/>
      <w:shd w:val="clear" w:color="auto" w:fill="EDF0FF"/>
    </w:rPr>
  </w:style>
  <w:style w:type="paragraph" w:customStyle="1" w:styleId="Copyright">
    <w:name w:val="Copyright"/>
    <w:basedOn w:val="Normal"/>
    <w:rsid w:val="00E93D2B"/>
    <w:pPr>
      <w:shd w:val="clear" w:color="auto" w:fill="E9F9FF"/>
    </w:pPr>
    <w:rPr>
      <w:rFonts w:ascii="Calibri" w:eastAsia="Calibri" w:hAnsi="Calibri" w:cs="Calibri"/>
      <w:sz w:val="18"/>
      <w:shd w:val="clear" w:color="auto" w:fill="E9F9FF"/>
    </w:rPr>
  </w:style>
  <w:style w:type="character" w:customStyle="1" w:styleId="FootnoteText1">
    <w:name w:val="Footnote Text1"/>
    <w:basedOn w:val="DefaultParagraphFont"/>
    <w:rsid w:val="00E93D2B"/>
    <w:rPr>
      <w:rFonts w:ascii="Calibri" w:eastAsia="Calibri" w:hAnsi="Calibri" w:cs="Calibri"/>
      <w:vertAlign w:val="baseline"/>
    </w:rPr>
  </w:style>
  <w:style w:type="paragraph" w:customStyle="1" w:styleId="Formula">
    <w:name w:val="Formula"/>
    <w:basedOn w:val="Normal"/>
    <w:rsid w:val="00E93D2B"/>
    <w:pPr>
      <w:shd w:val="clear" w:color="auto" w:fill="FFF5ED"/>
      <w:spacing w:before="120" w:after="120" w:line="360" w:lineRule="auto"/>
    </w:pPr>
    <w:rPr>
      <w:rFonts w:ascii="Calibri" w:eastAsia="Calibri" w:hAnsi="Calibri" w:cs="Calibri"/>
      <w:shd w:val="clear" w:color="auto" w:fill="FFF5ED"/>
    </w:rPr>
  </w:style>
  <w:style w:type="paragraph" w:customStyle="1" w:styleId="Abstract">
    <w:name w:val="Abstract"/>
    <w:basedOn w:val="Normal"/>
    <w:rsid w:val="00E93D2B"/>
    <w:pPr>
      <w:spacing w:line="360" w:lineRule="auto"/>
      <w:ind w:left="1440" w:right="1440"/>
    </w:pPr>
    <w:rPr>
      <w:rFonts w:ascii="Calibri" w:eastAsia="Calibri" w:hAnsi="Calibri" w:cs="Calibri"/>
    </w:rPr>
  </w:style>
  <w:style w:type="paragraph" w:customStyle="1" w:styleId="Reference">
    <w:name w:val="Reference"/>
    <w:basedOn w:val="Normal"/>
    <w:rsid w:val="00E93D2B"/>
    <w:pPr>
      <w:spacing w:after="320" w:line="360" w:lineRule="auto"/>
      <w:ind w:left="400" w:hanging="400"/>
    </w:pPr>
    <w:rPr>
      <w:rFonts w:ascii="Calibri" w:eastAsia="Calibri" w:hAnsi="Calibri" w:cs="Calibri"/>
    </w:rPr>
  </w:style>
  <w:style w:type="character" w:customStyle="1" w:styleId="Label">
    <w:name w:val="Label"/>
    <w:basedOn w:val="DefaultParagraphFont"/>
    <w:rsid w:val="00E93D2B"/>
    <w:rPr>
      <w:shd w:val="clear" w:color="auto" w:fill="FFC391"/>
      <w:vertAlign w:val="baseline"/>
    </w:rPr>
  </w:style>
  <w:style w:type="paragraph" w:customStyle="1" w:styleId="Keywords">
    <w:name w:val="Keywords"/>
    <w:basedOn w:val="Normal"/>
    <w:rsid w:val="00E93D2B"/>
    <w:pPr>
      <w:spacing w:line="396" w:lineRule="auto"/>
      <w:ind w:left="1000"/>
    </w:pPr>
    <w:rPr>
      <w:rFonts w:ascii="Calibri" w:eastAsia="Calibri" w:hAnsi="Calibri" w:cs="Calibri"/>
      <w:sz w:val="20"/>
    </w:rPr>
  </w:style>
  <w:style w:type="character" w:customStyle="1" w:styleId="Organization">
    <w:name w:val="Organization"/>
    <w:basedOn w:val="DefaultParagraphFont"/>
    <w:rsid w:val="00E93D2B"/>
    <w:rPr>
      <w:shd w:val="clear" w:color="auto" w:fill="D1FFB5"/>
    </w:rPr>
  </w:style>
  <w:style w:type="numbering" w:customStyle="1" w:styleId="List21">
    <w:name w:val="List 21"/>
    <w:rsid w:val="00E93D2B"/>
  </w:style>
  <w:style w:type="character" w:customStyle="1" w:styleId="GlossaryTerm">
    <w:name w:val="Glossary Term"/>
    <w:basedOn w:val="DefaultParagraphFont"/>
    <w:rsid w:val="00E93D2B"/>
    <w:rPr>
      <w:shd w:val="clear" w:color="auto" w:fill="FFCFD7"/>
    </w:rPr>
  </w:style>
  <w:style w:type="character" w:customStyle="1" w:styleId="EndnoteText1">
    <w:name w:val="Endnote Text1"/>
    <w:basedOn w:val="DefaultParagraphFont"/>
    <w:rsid w:val="00E93D2B"/>
    <w:rPr>
      <w:rFonts w:ascii="Calibri" w:eastAsia="Calibri" w:hAnsi="Calibri" w:cs="Calibri"/>
    </w:rPr>
  </w:style>
  <w:style w:type="paragraph" w:styleId="BlockText">
    <w:name w:val="Block Text"/>
    <w:basedOn w:val="Normal"/>
    <w:rsid w:val="00E93D2B"/>
    <w:pPr>
      <w:spacing w:line="360" w:lineRule="auto"/>
      <w:ind w:left="1200"/>
    </w:pPr>
    <w:rPr>
      <w:rFonts w:ascii="Calibri" w:eastAsia="Calibri" w:hAnsi="Calibri" w:cs="Calibri"/>
    </w:rPr>
  </w:style>
  <w:style w:type="character" w:customStyle="1" w:styleId="ArticleTitle">
    <w:name w:val="Article Title"/>
    <w:basedOn w:val="DefaultParagraphFont"/>
    <w:qFormat/>
    <w:rsid w:val="00E93D2B"/>
    <w:rPr>
      <w:shd w:val="clear" w:color="auto" w:fill="E9F9FF"/>
    </w:rPr>
  </w:style>
  <w:style w:type="character" w:customStyle="1" w:styleId="City">
    <w:name w:val="City"/>
    <w:basedOn w:val="DefaultParagraphFont"/>
    <w:rsid w:val="00E93D2B"/>
    <w:rPr>
      <w:shd w:val="clear" w:color="auto" w:fill="D7D7D7"/>
    </w:rPr>
  </w:style>
  <w:style w:type="character" w:styleId="Hyperlink">
    <w:name w:val="Hyperlink"/>
    <w:basedOn w:val="DefaultParagraphFont"/>
    <w:uiPriority w:val="99"/>
    <w:unhideWhenUsed/>
    <w:rsid w:val="00E93D2B"/>
    <w:rPr>
      <w:color w:val="0000FF"/>
      <w:u w:val="single"/>
    </w:rPr>
  </w:style>
  <w:style w:type="character" w:customStyle="1" w:styleId="Region">
    <w:name w:val="Region"/>
    <w:basedOn w:val="DefaultParagraphFont"/>
    <w:rsid w:val="00E93D2B"/>
    <w:rPr>
      <w:shd w:val="clear" w:color="auto" w:fill="D8E9EE"/>
    </w:rPr>
  </w:style>
  <w:style w:type="paragraph" w:customStyle="1" w:styleId="Correspondence">
    <w:name w:val="Correspondence"/>
    <w:basedOn w:val="Normal"/>
    <w:rsid w:val="00E93D2B"/>
    <w:pPr>
      <w:shd w:val="clear" w:color="auto" w:fill="F3F7F9"/>
      <w:spacing w:before="240" w:after="120" w:line="396" w:lineRule="auto"/>
      <w:ind w:left="400" w:hanging="400"/>
    </w:pPr>
    <w:rPr>
      <w:rFonts w:ascii="Calibri" w:eastAsia="Calibri" w:hAnsi="Calibri" w:cs="Calibri"/>
      <w:sz w:val="20"/>
      <w:shd w:val="clear" w:color="auto" w:fill="F3F7F9"/>
    </w:rPr>
  </w:style>
  <w:style w:type="character" w:customStyle="1" w:styleId="DatabaseLink">
    <w:name w:val="Database Link"/>
    <w:basedOn w:val="DefaultParagraphFont"/>
    <w:rsid w:val="00E93D2B"/>
    <w:rPr>
      <w:shd w:val="clear" w:color="auto" w:fill="AFBEFF"/>
    </w:rPr>
  </w:style>
  <w:style w:type="numbering" w:customStyle="1" w:styleId="List41">
    <w:name w:val="List 41"/>
    <w:rsid w:val="00E93D2B"/>
  </w:style>
  <w:style w:type="paragraph" w:customStyle="1" w:styleId="AbstractSubheading">
    <w:name w:val="Abstract Subheading"/>
    <w:basedOn w:val="Normal"/>
    <w:rsid w:val="00E93D2B"/>
    <w:pPr>
      <w:numPr>
        <w:ilvl w:val="8"/>
      </w:numPr>
      <w:ind w:left="1440"/>
    </w:pPr>
  </w:style>
  <w:style w:type="paragraph" w:customStyle="1" w:styleId="QuotationSource">
    <w:name w:val="Quotation Source"/>
    <w:basedOn w:val="Normal"/>
    <w:rsid w:val="00E93D2B"/>
    <w:pPr>
      <w:spacing w:after="170" w:line="360" w:lineRule="auto"/>
      <w:ind w:left="1200"/>
      <w:jc w:val="right"/>
    </w:pPr>
    <w:rPr>
      <w:rFonts w:ascii="Calibri" w:eastAsia="Calibri" w:hAnsi="Calibri" w:cs="Calibri"/>
    </w:rPr>
  </w:style>
  <w:style w:type="paragraph" w:customStyle="1" w:styleId="Glossary">
    <w:name w:val="Glossary"/>
    <w:basedOn w:val="Normal"/>
    <w:rsid w:val="00E93D2B"/>
    <w:pPr>
      <w:shd w:val="clear" w:color="auto" w:fill="FFEDF0"/>
      <w:spacing w:before="120" w:after="120" w:line="432" w:lineRule="auto"/>
    </w:pPr>
    <w:rPr>
      <w:rFonts w:ascii="Calibri" w:eastAsia="Calibri" w:hAnsi="Calibri" w:cs="Calibri"/>
      <w:sz w:val="20"/>
      <w:shd w:val="clear" w:color="auto" w:fill="FFEDF0"/>
    </w:rPr>
  </w:style>
  <w:style w:type="numbering" w:customStyle="1" w:styleId="List7">
    <w:name w:val="List 7"/>
    <w:rsid w:val="00E93D2B"/>
  </w:style>
  <w:style w:type="character" w:customStyle="1" w:styleId="Country">
    <w:name w:val="Country"/>
    <w:basedOn w:val="DefaultParagraphFont"/>
    <w:rsid w:val="00E93D2B"/>
    <w:rPr>
      <w:shd w:val="clear" w:color="auto" w:fill="97C5D1"/>
    </w:rPr>
  </w:style>
  <w:style w:type="paragraph" w:customStyle="1" w:styleId="Acknowledgements">
    <w:name w:val="Acknowledgements"/>
    <w:basedOn w:val="Normal"/>
    <w:rsid w:val="00E93D2B"/>
    <w:pPr>
      <w:shd w:val="clear" w:color="auto" w:fill="F9EDFF"/>
      <w:spacing w:line="396" w:lineRule="auto"/>
    </w:pPr>
    <w:rPr>
      <w:rFonts w:ascii="Calibri" w:eastAsia="Calibri" w:hAnsi="Calibri" w:cs="Calibri"/>
      <w:sz w:val="20"/>
      <w:shd w:val="clear" w:color="auto" w:fill="F9EDFF"/>
    </w:rPr>
  </w:style>
  <w:style w:type="character" w:customStyle="1" w:styleId="PageNumbers">
    <w:name w:val="Page Numbers"/>
    <w:basedOn w:val="DefaultParagraphFont"/>
    <w:rsid w:val="00E93D2B"/>
    <w:rPr>
      <w:shd w:val="clear" w:color="auto" w:fill="FFEDF0"/>
    </w:rPr>
  </w:style>
  <w:style w:type="paragraph" w:styleId="NormalIndent">
    <w:name w:val="Normal Indent"/>
    <w:basedOn w:val="Normal"/>
    <w:qFormat/>
    <w:rsid w:val="00E93D2B"/>
    <w:pPr>
      <w:ind w:firstLine="480"/>
    </w:pPr>
  </w:style>
  <w:style w:type="paragraph" w:customStyle="1" w:styleId="Affiliation">
    <w:name w:val="Affiliation"/>
    <w:basedOn w:val="Normal"/>
    <w:rsid w:val="00E93D2B"/>
    <w:pPr>
      <w:shd w:val="clear" w:color="auto" w:fill="F4FFED"/>
      <w:spacing w:before="240" w:after="120" w:line="396" w:lineRule="auto"/>
      <w:ind w:left="400" w:hanging="400"/>
    </w:pPr>
    <w:rPr>
      <w:rFonts w:ascii="Calibri" w:eastAsia="Calibri" w:hAnsi="Calibri" w:cs="Calibri"/>
      <w:sz w:val="20"/>
      <w:shd w:val="clear" w:color="auto" w:fill="F4FFED"/>
    </w:rPr>
  </w:style>
  <w:style w:type="character" w:customStyle="1" w:styleId="VolumeNumber">
    <w:name w:val="Volume Number"/>
    <w:basedOn w:val="DefaultParagraphFont"/>
    <w:rsid w:val="00E93D2B"/>
    <w:rPr>
      <w:shd w:val="clear" w:color="auto" w:fill="EDF0FF"/>
    </w:rPr>
  </w:style>
  <w:style w:type="character" w:customStyle="1" w:styleId="GeneSequence">
    <w:name w:val="Gene Sequence"/>
    <w:basedOn w:val="DefaultParagraphFont"/>
    <w:rsid w:val="00E93D2B"/>
    <w:rPr>
      <w:shd w:val="clear" w:color="auto" w:fill="FFCDF2"/>
    </w:rPr>
  </w:style>
  <w:style w:type="character" w:customStyle="1" w:styleId="IssueNumber">
    <w:name w:val="Issue Number"/>
    <w:basedOn w:val="DefaultParagraphFont"/>
    <w:rsid w:val="00E93D2B"/>
    <w:rPr>
      <w:shd w:val="clear" w:color="auto" w:fill="CDD5FF"/>
    </w:rPr>
  </w:style>
  <w:style w:type="paragraph" w:styleId="List">
    <w:name w:val="List"/>
    <w:basedOn w:val="Normal"/>
    <w:rsid w:val="00E93D2B"/>
    <w:pPr>
      <w:spacing w:line="360" w:lineRule="auto"/>
      <w:ind w:left="400" w:hanging="400"/>
    </w:pPr>
    <w:rPr>
      <w:rFonts w:ascii="Calibri" w:eastAsia="Calibri" w:hAnsi="Calibri" w:cs="Calibri"/>
    </w:rPr>
  </w:style>
  <w:style w:type="character" w:customStyle="1" w:styleId="Edition">
    <w:name w:val="Edition"/>
    <w:basedOn w:val="DefaultParagraphFont"/>
    <w:rsid w:val="00E93D2B"/>
    <w:rPr>
      <w:shd w:val="clear" w:color="auto" w:fill="FFF6A4"/>
    </w:rPr>
  </w:style>
  <w:style w:type="paragraph" w:customStyle="1" w:styleId="Biography">
    <w:name w:val="Biography"/>
    <w:basedOn w:val="Normal"/>
    <w:rsid w:val="00E93D2B"/>
    <w:pPr>
      <w:shd w:val="clear" w:color="auto" w:fill="EEFEF4"/>
      <w:spacing w:line="396" w:lineRule="auto"/>
    </w:pPr>
    <w:rPr>
      <w:rFonts w:ascii="Calibri" w:eastAsia="Calibri" w:hAnsi="Calibri" w:cs="Calibri"/>
      <w:sz w:val="20"/>
      <w:shd w:val="clear" w:color="auto" w:fill="EEFEF4"/>
    </w:rPr>
  </w:style>
  <w:style w:type="numbering" w:customStyle="1" w:styleId="List31">
    <w:name w:val="List 31"/>
    <w:rsid w:val="00E93D2B"/>
  </w:style>
  <w:style w:type="character" w:customStyle="1" w:styleId="Conference">
    <w:name w:val="Conference"/>
    <w:basedOn w:val="DefaultParagraphFont"/>
    <w:rsid w:val="00E93D2B"/>
    <w:rPr>
      <w:shd w:val="clear" w:color="auto" w:fill="FFAFBC"/>
    </w:rPr>
  </w:style>
  <w:style w:type="paragraph" w:customStyle="1" w:styleId="Surtitle">
    <w:name w:val="Surtitle"/>
    <w:basedOn w:val="Normal"/>
    <w:qFormat/>
    <w:rsid w:val="00E93D2B"/>
    <w:pPr>
      <w:spacing w:line="208" w:lineRule="auto"/>
    </w:pPr>
    <w:rPr>
      <w:rFonts w:ascii="Calibri" w:eastAsia="Calibri" w:hAnsi="Calibri" w:cs="Calibri"/>
      <w:sz w:val="38"/>
    </w:rPr>
  </w:style>
  <w:style w:type="paragraph" w:customStyle="1" w:styleId="TableHeadSpan">
    <w:name w:val="Table Head Span"/>
    <w:basedOn w:val="Normal"/>
    <w:rsid w:val="00E93D2B"/>
    <w:pPr>
      <w:shd w:val="clear" w:color="auto" w:fill="FFEDFA"/>
    </w:pPr>
    <w:rPr>
      <w:rFonts w:ascii="Calibri" w:eastAsia="Calibri" w:hAnsi="Calibri" w:cs="Calibri"/>
      <w:shd w:val="clear" w:color="auto" w:fill="FFEDFA"/>
    </w:rPr>
  </w:style>
  <w:style w:type="character" w:customStyle="1" w:styleId="Miscellaneous">
    <w:name w:val="Miscellaneous"/>
    <w:basedOn w:val="DefaultParagraphFont"/>
    <w:rsid w:val="00E93D2B"/>
    <w:rPr>
      <w:shd w:val="clear" w:color="auto" w:fill="F0F0F0"/>
    </w:rPr>
  </w:style>
  <w:style w:type="numbering" w:customStyle="1" w:styleId="List6">
    <w:name w:val="List 6"/>
    <w:rsid w:val="00E93D2B"/>
  </w:style>
  <w:style w:type="character" w:customStyle="1" w:styleId="Heading">
    <w:name w:val="Heading:"/>
    <w:basedOn w:val="DefaultParagraphFont"/>
    <w:rsid w:val="00E93D2B"/>
    <w:rPr>
      <w:color w:val="5B89C1"/>
    </w:rPr>
  </w:style>
  <w:style w:type="character" w:customStyle="1" w:styleId="Source">
    <w:name w:val="Source"/>
    <w:basedOn w:val="DefaultParagraphFont"/>
    <w:rsid w:val="00E93D2B"/>
    <w:rPr>
      <w:shd w:val="clear" w:color="auto" w:fill="C1EDFF"/>
    </w:rPr>
  </w:style>
  <w:style w:type="paragraph" w:styleId="Subtitle">
    <w:name w:val="Subtitle"/>
    <w:basedOn w:val="Normal"/>
    <w:link w:val="SubtitleChar"/>
    <w:qFormat/>
    <w:rsid w:val="00E93D2B"/>
    <w:pPr>
      <w:spacing w:line="208" w:lineRule="auto"/>
    </w:pPr>
    <w:rPr>
      <w:rFonts w:ascii="Calibri" w:eastAsia="Calibri" w:hAnsi="Calibri" w:cs="Calibri"/>
      <w:sz w:val="38"/>
    </w:rPr>
  </w:style>
  <w:style w:type="character" w:customStyle="1" w:styleId="SubtitleChar">
    <w:name w:val="Subtitle Char"/>
    <w:basedOn w:val="DefaultParagraphFont"/>
    <w:link w:val="Subtitle"/>
    <w:rsid w:val="00E93D2B"/>
    <w:rPr>
      <w:rFonts w:ascii="Calibri" w:eastAsia="Calibri" w:hAnsi="Calibri" w:cs="Calibri"/>
      <w:sz w:val="38"/>
      <w:lang w:eastAsia="en-US"/>
    </w:rPr>
  </w:style>
  <w:style w:type="character" w:customStyle="1" w:styleId="NameScientific">
    <w:name w:val="Name Scientific"/>
    <w:basedOn w:val="DefaultParagraphFont"/>
    <w:rsid w:val="00E93D2B"/>
    <w:rPr>
      <w:shd w:val="clear" w:color="auto" w:fill="91E0FF"/>
    </w:rPr>
  </w:style>
  <w:style w:type="paragraph" w:customStyle="1" w:styleId="Statement">
    <w:name w:val="Statement"/>
    <w:basedOn w:val="Normal"/>
    <w:rsid w:val="00E93D2B"/>
    <w:pPr>
      <w:ind w:left="900"/>
    </w:pPr>
    <w:rPr>
      <w:rFonts w:ascii="Calibri" w:eastAsia="Calibri" w:hAnsi="Calibri" w:cs="Calibri"/>
    </w:rPr>
  </w:style>
  <w:style w:type="paragraph" w:customStyle="1" w:styleId="TableHead">
    <w:name w:val="Table Head"/>
    <w:basedOn w:val="Normal"/>
    <w:rsid w:val="00E93D2B"/>
    <w:pPr>
      <w:shd w:val="clear" w:color="auto" w:fill="FFEDFA"/>
    </w:pPr>
    <w:rPr>
      <w:rFonts w:ascii="Calibri" w:eastAsia="Calibri" w:hAnsi="Calibri" w:cs="Calibri"/>
      <w:sz w:val="20"/>
      <w:shd w:val="clear" w:color="auto" w:fill="FFEDFA"/>
    </w:rPr>
  </w:style>
  <w:style w:type="paragraph" w:customStyle="1" w:styleId="Quotation">
    <w:name w:val="Quotation"/>
    <w:basedOn w:val="Normal"/>
    <w:rsid w:val="00E93D2B"/>
    <w:pPr>
      <w:spacing w:line="360" w:lineRule="auto"/>
      <w:ind w:left="1200" w:right="1200"/>
    </w:pPr>
    <w:rPr>
      <w:rFonts w:ascii="Calibri" w:eastAsia="Calibri" w:hAnsi="Calibri" w:cs="Calibri"/>
    </w:rPr>
  </w:style>
  <w:style w:type="paragraph" w:customStyle="1" w:styleId="TableNote">
    <w:name w:val="Table Note"/>
    <w:basedOn w:val="Normal"/>
    <w:rsid w:val="00E93D2B"/>
    <w:rPr>
      <w:rFonts w:ascii="Calibri" w:eastAsia="Calibri" w:hAnsi="Calibri" w:cs="Calibri"/>
      <w:sz w:val="18"/>
    </w:rPr>
  </w:style>
  <w:style w:type="character" w:customStyle="1" w:styleId="Year">
    <w:name w:val="Year"/>
    <w:basedOn w:val="DefaultParagraphFont"/>
    <w:rsid w:val="00E93D2B"/>
    <w:rPr>
      <w:shd w:val="clear" w:color="auto" w:fill="FFF9C9"/>
    </w:rPr>
  </w:style>
  <w:style w:type="paragraph" w:customStyle="1" w:styleId="TableBody">
    <w:name w:val="Table Body"/>
    <w:basedOn w:val="Normal"/>
    <w:rsid w:val="00E93D2B"/>
    <w:pPr>
      <w:spacing w:line="396" w:lineRule="auto"/>
    </w:pPr>
    <w:rPr>
      <w:rFonts w:ascii="Calibri" w:eastAsia="Calibri" w:hAnsi="Calibri" w:cs="Calibri"/>
      <w:sz w:val="20"/>
    </w:rPr>
  </w:style>
  <w:style w:type="character" w:customStyle="1" w:styleId="Location">
    <w:name w:val="Location"/>
    <w:basedOn w:val="DefaultParagraphFont"/>
    <w:rsid w:val="00E93D2B"/>
    <w:rPr>
      <w:shd w:val="clear" w:color="auto" w:fill="F9EDFF"/>
    </w:rPr>
  </w:style>
  <w:style w:type="paragraph" w:customStyle="1" w:styleId="ChapterNumber">
    <w:name w:val="Chapter Number"/>
    <w:basedOn w:val="Normal"/>
    <w:rsid w:val="00E93D2B"/>
    <w:rPr>
      <w:rFonts w:ascii="Calibri" w:eastAsia="Calibri" w:hAnsi="Calibri" w:cs="Calibri"/>
    </w:rPr>
  </w:style>
  <w:style w:type="numbering" w:customStyle="1" w:styleId="List51">
    <w:name w:val="List 51"/>
    <w:rsid w:val="00E93D2B"/>
  </w:style>
  <w:style w:type="paragraph" w:customStyle="1" w:styleId="CommentText0">
    <w:name w:val="Comment Text_0"/>
    <w:basedOn w:val="Normal"/>
    <w:rsid w:val="00E93D2B"/>
    <w:rPr>
      <w:rFonts w:ascii="Calibri" w:eastAsia="Calibri" w:hAnsi="Calibri" w:cs="Calibri"/>
      <w:sz w:val="20"/>
    </w:rPr>
  </w:style>
  <w:style w:type="character" w:customStyle="1" w:styleId="Publisher">
    <w:name w:val="Publisher"/>
    <w:basedOn w:val="DefaultParagraphFont"/>
    <w:rsid w:val="00E93D2B"/>
    <w:rPr>
      <w:shd w:val="clear" w:color="auto" w:fill="F2DDFF"/>
    </w:rPr>
  </w:style>
  <w:style w:type="numbering" w:customStyle="1" w:styleId="List1">
    <w:name w:val="List 1"/>
    <w:rsid w:val="00E93D2B"/>
  </w:style>
  <w:style w:type="numbering" w:customStyle="1" w:styleId="List9">
    <w:name w:val="List 9"/>
    <w:rsid w:val="00E93D2B"/>
  </w:style>
  <w:style w:type="character" w:customStyle="1" w:styleId="1">
    <w:name w:val="未解決のメンション1"/>
    <w:basedOn w:val="DefaultParagraphFont"/>
    <w:uiPriority w:val="99"/>
    <w:rsid w:val="00E93D2B"/>
    <w:rPr>
      <w:color w:val="605E5C"/>
      <w:shd w:val="clear" w:color="auto" w:fill="E1DFDD"/>
    </w:rPr>
  </w:style>
  <w:style w:type="paragraph" w:styleId="Revision">
    <w:name w:val="Revision"/>
    <w:hidden/>
    <w:uiPriority w:val="99"/>
    <w:semiHidden/>
    <w:rsid w:val="00E93D2B"/>
    <w:pPr>
      <w:spacing w:after="0" w:line="240" w:lineRule="auto"/>
    </w:pPr>
    <w:rPr>
      <w:rFonts w:ascii="Times New Roman" w:hAnsi="Times New Roman"/>
      <w:sz w:val="21"/>
    </w:rPr>
  </w:style>
  <w:style w:type="paragraph" w:styleId="BodyText">
    <w:name w:val="Body Text"/>
    <w:basedOn w:val="Normal"/>
    <w:link w:val="BodyTextChar"/>
    <w:uiPriority w:val="1"/>
    <w:qFormat/>
    <w:rsid w:val="00E93D2B"/>
    <w:pPr>
      <w:widowControl w:val="0"/>
      <w:autoSpaceDE w:val="0"/>
      <w:autoSpaceDN w:val="0"/>
      <w:spacing w:before="240" w:after="0"/>
      <w:jc w:val="both"/>
    </w:pPr>
    <w:rPr>
      <w:rFonts w:eastAsia="Times New Roman" w:cs="Times New Roman"/>
      <w:kern w:val="0"/>
      <w:sz w:val="24"/>
      <w:szCs w:val="24"/>
    </w:rPr>
  </w:style>
  <w:style w:type="character" w:customStyle="1" w:styleId="BodyTextChar">
    <w:name w:val="Body Text Char"/>
    <w:basedOn w:val="DefaultParagraphFont"/>
    <w:link w:val="BodyText"/>
    <w:uiPriority w:val="1"/>
    <w:rsid w:val="00E93D2B"/>
    <w:rPr>
      <w:rFonts w:ascii="Times New Roman" w:eastAsia="Times New Roman" w:hAnsi="Times New Roman" w:cs="Times New Roman"/>
      <w:kern w:val="0"/>
      <w:sz w:val="24"/>
      <w:szCs w:val="24"/>
      <w:lang w:eastAsia="en-US"/>
    </w:rPr>
  </w:style>
  <w:style w:type="paragraph" w:styleId="BodyTextFirstIndent">
    <w:name w:val="Body Text First Indent"/>
    <w:basedOn w:val="BodyText"/>
    <w:link w:val="BodyTextFirstIndentChar"/>
    <w:uiPriority w:val="99"/>
    <w:unhideWhenUsed/>
    <w:rsid w:val="00E93D2B"/>
    <w:pPr>
      <w:ind w:firstLineChars="100" w:firstLine="210"/>
    </w:pPr>
    <w:rPr>
      <w:rFonts w:eastAsia="ＭＳ 明朝"/>
      <w:sz w:val="20"/>
      <w:szCs w:val="20"/>
    </w:rPr>
  </w:style>
  <w:style w:type="character" w:customStyle="1" w:styleId="BodyTextFirstIndentChar">
    <w:name w:val="Body Text First Indent Char"/>
    <w:basedOn w:val="BodyTextChar"/>
    <w:link w:val="BodyTextFirstIndent"/>
    <w:uiPriority w:val="99"/>
    <w:rsid w:val="00E93D2B"/>
    <w:rPr>
      <w:rFonts w:ascii="Times New Roman" w:eastAsia="ＭＳ 明朝" w:hAnsi="Times New Roman" w:cs="Times New Roman"/>
      <w:kern w:val="0"/>
      <w:sz w:val="20"/>
      <w:szCs w:val="20"/>
      <w:lang w:eastAsia="en-US"/>
    </w:rPr>
  </w:style>
  <w:style w:type="paragraph" w:customStyle="1" w:styleId="a">
    <w:name w:val="見出し（ゴシック）"/>
    <w:basedOn w:val="Normal"/>
    <w:link w:val="a0"/>
    <w:qFormat/>
    <w:rsid w:val="00E93D2B"/>
    <w:rPr>
      <w:rFonts w:ascii="Arial" w:eastAsia="ＭＳ ゴシック" w:hAnsi="Arial" w:cs="Times New Roman"/>
      <w:sz w:val="20"/>
      <w:szCs w:val="20"/>
    </w:rPr>
  </w:style>
  <w:style w:type="paragraph" w:customStyle="1" w:styleId="a1">
    <w:name w:val="参考文献リスト"/>
    <w:basedOn w:val="Normal"/>
    <w:qFormat/>
    <w:rsid w:val="00E93D2B"/>
    <w:pPr>
      <w:snapToGrid w:val="0"/>
      <w:ind w:left="200" w:hangingChars="200" w:hanging="200"/>
    </w:pPr>
    <w:rPr>
      <w:rFonts w:eastAsia="ＭＳ 明朝" w:cs="Times New Roman"/>
      <w:sz w:val="18"/>
      <w:szCs w:val="18"/>
    </w:rPr>
  </w:style>
  <w:style w:type="paragraph" w:customStyle="1" w:styleId="a2">
    <w:name w:val="図表タイトル"/>
    <w:basedOn w:val="Normal"/>
    <w:qFormat/>
    <w:rsid w:val="00E93D2B"/>
    <w:pPr>
      <w:spacing w:line="480" w:lineRule="auto"/>
      <w:jc w:val="center"/>
    </w:pPr>
    <w:rPr>
      <w:rFonts w:ascii="Arial" w:eastAsia="ＭＳ ゴシック" w:hAnsi="Arial" w:cs="Times New Roman"/>
      <w:szCs w:val="18"/>
    </w:rPr>
  </w:style>
  <w:style w:type="paragraph" w:styleId="NoSpacing">
    <w:name w:val="No Spacing"/>
    <w:uiPriority w:val="1"/>
    <w:qFormat/>
    <w:rsid w:val="00E93D2B"/>
    <w:pPr>
      <w:spacing w:after="0" w:line="240" w:lineRule="auto"/>
      <w:ind w:left="720" w:hanging="360"/>
    </w:pPr>
    <w:rPr>
      <w:rFonts w:ascii="Calibri" w:eastAsia="ＭＳ 明朝" w:hAnsi="Calibri" w:cs="Times New Roman"/>
      <w:kern w:val="0"/>
      <w:lang w:eastAsia="en-US"/>
    </w:rPr>
  </w:style>
  <w:style w:type="paragraph" w:customStyle="1" w:styleId="a3">
    <w:name w:val="本文テキスト"/>
    <w:basedOn w:val="a"/>
    <w:link w:val="a4"/>
    <w:autoRedefine/>
    <w:qFormat/>
    <w:rsid w:val="00344CD5"/>
    <w:pPr>
      <w:spacing w:after="0"/>
      <w:jc w:val="center"/>
    </w:pPr>
    <w:rPr>
      <w:rFonts w:ascii="Cambria Math" w:eastAsia="ＭＳ 明朝" w:hAnsi="Cambria Math" w:cstheme="minorHAnsi"/>
      <w:kern w:val="0"/>
      <w:sz w:val="21"/>
    </w:rPr>
  </w:style>
  <w:style w:type="paragraph" w:customStyle="1" w:styleId="a5">
    <w:name w:val="見出し"/>
    <w:basedOn w:val="a"/>
    <w:link w:val="a6"/>
    <w:qFormat/>
    <w:rsid w:val="00E93D2B"/>
    <w:pPr>
      <w:spacing w:line="480" w:lineRule="auto"/>
    </w:pPr>
    <w:rPr>
      <w:rFonts w:eastAsia="Arial"/>
      <w:b/>
      <w:sz w:val="21"/>
    </w:rPr>
  </w:style>
  <w:style w:type="character" w:customStyle="1" w:styleId="a0">
    <w:name w:val="見出し（ゴシック） (文字)"/>
    <w:basedOn w:val="DefaultParagraphFont"/>
    <w:link w:val="a"/>
    <w:rsid w:val="00E93D2B"/>
    <w:rPr>
      <w:rFonts w:ascii="Arial" w:eastAsia="ＭＳ ゴシック" w:hAnsi="Arial" w:cs="Times New Roman"/>
      <w:sz w:val="20"/>
      <w:szCs w:val="20"/>
      <w:lang w:eastAsia="en-US"/>
    </w:rPr>
  </w:style>
  <w:style w:type="character" w:customStyle="1" w:styleId="a4">
    <w:name w:val="本文テキスト (文字)"/>
    <w:basedOn w:val="a0"/>
    <w:link w:val="a3"/>
    <w:rsid w:val="00344CD5"/>
    <w:rPr>
      <w:rFonts w:ascii="Cambria Math" w:eastAsia="ＭＳ 明朝" w:hAnsi="Cambria Math" w:cstheme="minorHAnsi"/>
      <w:kern w:val="0"/>
      <w:sz w:val="21"/>
      <w:szCs w:val="20"/>
      <w:lang w:eastAsia="en-US"/>
    </w:rPr>
  </w:style>
  <w:style w:type="paragraph" w:customStyle="1" w:styleId="a7">
    <w:name w:val="小見出し（ゴシック）"/>
    <w:basedOn w:val="Normal"/>
    <w:qFormat/>
    <w:rsid w:val="00E93D2B"/>
    <w:pPr>
      <w:jc w:val="center"/>
    </w:pPr>
    <w:rPr>
      <w:rFonts w:ascii="Arial" w:eastAsia="ＭＳ ゴシック" w:hAnsi="Arial" w:cs="Times New Roman"/>
      <w:sz w:val="18"/>
      <w:szCs w:val="18"/>
    </w:rPr>
  </w:style>
  <w:style w:type="character" w:customStyle="1" w:styleId="a6">
    <w:name w:val="見出し (文字)"/>
    <w:basedOn w:val="a0"/>
    <w:link w:val="a5"/>
    <w:rsid w:val="00E93D2B"/>
    <w:rPr>
      <w:rFonts w:ascii="Arial" w:eastAsia="Arial" w:hAnsi="Arial" w:cs="Times New Roman"/>
      <w:b/>
      <w:sz w:val="21"/>
      <w:szCs w:val="20"/>
      <w:lang w:eastAsia="en-US"/>
    </w:rPr>
  </w:style>
  <w:style w:type="paragraph" w:customStyle="1" w:styleId="a8">
    <w:name w:val="図タイトル"/>
    <w:basedOn w:val="Normal"/>
    <w:link w:val="a9"/>
    <w:autoRedefine/>
    <w:qFormat/>
    <w:rsid w:val="00E93D2B"/>
    <w:pPr>
      <w:topLinePunct/>
      <w:spacing w:line="480" w:lineRule="auto"/>
      <w:jc w:val="center"/>
    </w:pPr>
    <w:rPr>
      <w:rFonts w:ascii="Arial" w:eastAsia="Arial" w:hAnsi="Arial" w:cs="Times New Roman"/>
      <w:kern w:val="16"/>
      <w:lang w:bidi="hi-IN"/>
    </w:rPr>
  </w:style>
  <w:style w:type="character" w:customStyle="1" w:styleId="a9">
    <w:name w:val="図タイトル (文字)"/>
    <w:basedOn w:val="DefaultParagraphFont"/>
    <w:link w:val="a8"/>
    <w:rsid w:val="00E93D2B"/>
    <w:rPr>
      <w:rFonts w:ascii="Arial" w:eastAsia="Arial" w:hAnsi="Arial" w:cs="Times New Roman"/>
      <w:kern w:val="16"/>
      <w:lang w:eastAsia="en-US" w:bidi="hi-IN"/>
    </w:rPr>
  </w:style>
  <w:style w:type="paragraph" w:customStyle="1" w:styleId="10">
    <w:name w:val="1字下げ"/>
    <w:basedOn w:val="Normal"/>
    <w:next w:val="Normal"/>
    <w:link w:val="11"/>
    <w:rsid w:val="00E93D2B"/>
    <w:pPr>
      <w:topLinePunct/>
      <w:spacing w:line="280" w:lineRule="exact"/>
      <w:ind w:firstLineChars="100" w:firstLine="100"/>
    </w:pPr>
    <w:rPr>
      <w:rFonts w:ascii="Century" w:eastAsia="ＭＳ 明朝" w:hAnsi="Century"/>
      <w:kern w:val="16"/>
      <w:szCs w:val="20"/>
      <w:lang w:bidi="hi-IN"/>
    </w:rPr>
  </w:style>
  <w:style w:type="character" w:customStyle="1" w:styleId="11">
    <w:name w:val="1字下げ (文字)"/>
    <w:link w:val="10"/>
    <w:rsid w:val="00E93D2B"/>
    <w:rPr>
      <w:rFonts w:ascii="Century" w:eastAsia="ＭＳ 明朝" w:hAnsi="Century"/>
      <w:kern w:val="16"/>
      <w:szCs w:val="20"/>
      <w:lang w:eastAsia="en-US" w:bidi="hi-IN"/>
    </w:rPr>
  </w:style>
  <w:style w:type="paragraph" w:customStyle="1" w:styleId="aa">
    <w:name w:val="字下げ１ぶら下がり２"/>
    <w:basedOn w:val="Normal"/>
    <w:rsid w:val="00E93D2B"/>
    <w:pPr>
      <w:topLinePunct/>
      <w:spacing w:line="280" w:lineRule="exact"/>
      <w:ind w:leftChars="100" w:left="320" w:hangingChars="100" w:hanging="160"/>
    </w:pPr>
    <w:rPr>
      <w:rFonts w:asciiTheme="minorHAnsi" w:hAnsiTheme="minorHAnsi"/>
      <w:kern w:val="16"/>
      <w:szCs w:val="20"/>
      <w:lang w:bidi="hi-IN"/>
    </w:rPr>
  </w:style>
  <w:style w:type="paragraph" w:customStyle="1" w:styleId="mytablestyle">
    <w:name w:val="my_table_style"/>
    <w:basedOn w:val="Normal"/>
    <w:link w:val="mytablestyle0"/>
    <w:qFormat/>
    <w:rsid w:val="00E93D2B"/>
    <w:pPr>
      <w:tabs>
        <w:tab w:val="center" w:pos="4252"/>
        <w:tab w:val="right" w:pos="8504"/>
      </w:tabs>
      <w:snapToGrid w:val="0"/>
      <w:spacing w:line="240" w:lineRule="exact"/>
      <w:jc w:val="right"/>
    </w:pPr>
    <w:rPr>
      <w:rFonts w:cs="Times New Roman"/>
      <w:sz w:val="20"/>
      <w:szCs w:val="18"/>
    </w:rPr>
  </w:style>
  <w:style w:type="character" w:customStyle="1" w:styleId="mytablestyle0">
    <w:name w:val="my_table_style (文字)"/>
    <w:basedOn w:val="DefaultParagraphFont"/>
    <w:link w:val="mytablestyle"/>
    <w:rsid w:val="00E93D2B"/>
    <w:rPr>
      <w:rFonts w:ascii="Times New Roman" w:eastAsiaTheme="minorHAnsi" w:hAnsi="Times New Roman" w:cs="Times New Roman"/>
      <w:sz w:val="20"/>
      <w:szCs w:val="18"/>
      <w:lang w:eastAsia="en-US"/>
    </w:rPr>
  </w:style>
  <w:style w:type="character" w:styleId="FootnoteReference">
    <w:name w:val="footnote reference"/>
    <w:uiPriority w:val="99"/>
    <w:unhideWhenUsed/>
    <w:rsid w:val="00E93D2B"/>
    <w:rPr>
      <w:vertAlign w:val="superscript"/>
    </w:rPr>
  </w:style>
  <w:style w:type="character" w:customStyle="1" w:styleId="2">
    <w:name w:val="未解決のメンション2"/>
    <w:basedOn w:val="DefaultParagraphFont"/>
    <w:uiPriority w:val="99"/>
    <w:semiHidden/>
    <w:unhideWhenUsed/>
    <w:rsid w:val="00E93D2B"/>
    <w:rPr>
      <w:color w:val="605E5C"/>
      <w:shd w:val="clear" w:color="auto" w:fill="E1DFDD"/>
    </w:rPr>
  </w:style>
  <w:style w:type="character" w:styleId="FollowedHyperlink">
    <w:name w:val="FollowedHyperlink"/>
    <w:basedOn w:val="DefaultParagraphFont"/>
    <w:uiPriority w:val="99"/>
    <w:semiHidden/>
    <w:unhideWhenUsed/>
    <w:rsid w:val="00E93D2B"/>
    <w:rPr>
      <w:color w:val="954F72" w:themeColor="followedHyperlink"/>
      <w:u w:val="single"/>
    </w:rPr>
  </w:style>
  <w:style w:type="character" w:styleId="UnresolvedMention">
    <w:name w:val="Unresolved Mention"/>
    <w:basedOn w:val="DefaultParagraphFont"/>
    <w:uiPriority w:val="99"/>
    <w:semiHidden/>
    <w:unhideWhenUsed/>
    <w:rsid w:val="00E93D2B"/>
    <w:rPr>
      <w:color w:val="605E5C"/>
      <w:shd w:val="clear" w:color="auto" w:fill="E1DFDD"/>
    </w:rPr>
  </w:style>
  <w:style w:type="paragraph" w:customStyle="1" w:styleId="1body">
    <w:name w:val="1.body"/>
    <w:link w:val="1body0"/>
    <w:qFormat/>
    <w:rsid w:val="00E93D2B"/>
    <w:pPr>
      <w:spacing w:after="0" w:line="240" w:lineRule="auto"/>
      <w:jc w:val="both"/>
    </w:pPr>
    <w:rPr>
      <w:rFonts w:ascii="Times New Roman" w:eastAsia="ＭＳ 明朝" w:hAnsi="Times New Roman"/>
      <w:sz w:val="24"/>
    </w:rPr>
  </w:style>
  <w:style w:type="character" w:customStyle="1" w:styleId="1body0">
    <w:name w:val="1.body (文字)"/>
    <w:basedOn w:val="DefaultParagraphFont"/>
    <w:link w:val="1body"/>
    <w:rsid w:val="00E93D2B"/>
    <w:rPr>
      <w:rFonts w:ascii="Times New Roman" w:eastAsia="ＭＳ 明朝" w:hAnsi="Times New Roman"/>
      <w:sz w:val="24"/>
    </w:rPr>
  </w:style>
  <w:style w:type="paragraph" w:customStyle="1" w:styleId="06BodyMaintext">
    <w:name w:val="06. Body [Main text]"/>
    <w:basedOn w:val="Normal"/>
    <w:autoRedefine/>
    <w:qFormat/>
    <w:rsid w:val="00E93D2B"/>
    <w:pPr>
      <w:widowControl w:val="0"/>
      <w:autoSpaceDE w:val="0"/>
      <w:autoSpaceDN w:val="0"/>
      <w:adjustRightInd w:val="0"/>
      <w:spacing w:after="0" w:line="264" w:lineRule="auto"/>
      <w:ind w:firstLine="450"/>
      <w:jc w:val="both"/>
      <w:textAlignment w:val="center"/>
    </w:pPr>
    <w:rPr>
      <w:rFonts w:ascii="Garamond" w:eastAsia="ＭＳ 明朝" w:hAnsi="Garamond" w:cs="Times New Roman"/>
      <w:noProof/>
      <w:color w:val="000000"/>
      <w:kern w:val="0"/>
      <w:szCs w:val="20"/>
      <w:lang w:eastAsia="ja-JP"/>
    </w:rPr>
  </w:style>
  <w:style w:type="paragraph" w:customStyle="1" w:styleId="10Level1Heading">
    <w:name w:val="10. Level 1 Heading"/>
    <w:basedOn w:val="Normal"/>
    <w:autoRedefine/>
    <w:qFormat/>
    <w:rsid w:val="00E93D2B"/>
    <w:pPr>
      <w:autoSpaceDE w:val="0"/>
      <w:autoSpaceDN w:val="0"/>
      <w:adjustRightInd w:val="0"/>
      <w:spacing w:before="240" w:after="120" w:line="288" w:lineRule="auto"/>
      <w:textAlignment w:val="center"/>
    </w:pPr>
    <w:rPr>
      <w:rFonts w:ascii="Verdana" w:eastAsia="ＭＳ 明朝" w:hAnsi="Verdana" w:cs="Times New Roman"/>
      <w:b/>
      <w:caps/>
      <w:color w:val="000000"/>
      <w:kern w:val="0"/>
      <w:sz w:val="20"/>
      <w:szCs w:val="20"/>
    </w:rPr>
  </w:style>
  <w:style w:type="paragraph" w:customStyle="1" w:styleId="11Level2Heading">
    <w:name w:val="11. Level 2 Heading"/>
    <w:basedOn w:val="Normal"/>
    <w:autoRedefine/>
    <w:qFormat/>
    <w:rsid w:val="00E93D2B"/>
    <w:pPr>
      <w:autoSpaceDE w:val="0"/>
      <w:autoSpaceDN w:val="0"/>
      <w:adjustRightInd w:val="0"/>
      <w:spacing w:before="240" w:after="120" w:line="288" w:lineRule="auto"/>
      <w:textAlignment w:val="center"/>
    </w:pPr>
    <w:rPr>
      <w:rFonts w:ascii="Verdana" w:eastAsia="ＭＳ 明朝" w:hAnsi="Verdana" w:cs="Times New Roman"/>
      <w:b/>
      <w:color w:val="000000"/>
      <w:kern w:val="0"/>
      <w:sz w:val="20"/>
      <w:szCs w:val="20"/>
    </w:rPr>
  </w:style>
  <w:style w:type="paragraph" w:styleId="Bibliography">
    <w:name w:val="Bibliography"/>
    <w:basedOn w:val="BodyText"/>
    <w:next w:val="Normal"/>
    <w:uiPriority w:val="37"/>
    <w:unhideWhenUsed/>
    <w:rsid w:val="00E93D2B"/>
    <w:pPr>
      <w:tabs>
        <w:tab w:val="left" w:pos="504"/>
      </w:tabs>
      <w:ind w:left="504" w:hanging="504"/>
      <w:jc w:val="left"/>
    </w:pPr>
  </w:style>
  <w:style w:type="paragraph" w:customStyle="1" w:styleId="BodyTextBulleted">
    <w:name w:val="Body Text Bulleted"/>
    <w:basedOn w:val="BodyText"/>
    <w:rsid w:val="00E93D2B"/>
    <w:pPr>
      <w:widowControl/>
      <w:numPr>
        <w:numId w:val="23"/>
      </w:numPr>
      <w:tabs>
        <w:tab w:val="num" w:pos="360"/>
      </w:tabs>
      <w:autoSpaceDE/>
      <w:autoSpaceDN/>
      <w:spacing w:line="257" w:lineRule="auto"/>
      <w:contextualSpacing/>
    </w:pPr>
    <w:rPr>
      <w:rFonts w:eastAsiaTheme="minorHAnsi" w:cstheme="minorBidi"/>
      <w:szCs w:val="22"/>
    </w:rPr>
  </w:style>
  <w:style w:type="paragraph" w:customStyle="1" w:styleId="BodyText1">
    <w:name w:val="Body Text1"/>
    <w:basedOn w:val="Normal"/>
    <w:uiPriority w:val="99"/>
    <w:qFormat/>
    <w:rsid w:val="00E93D2B"/>
    <w:pPr>
      <w:spacing w:after="240"/>
      <w:jc w:val="both"/>
    </w:pPr>
    <w:rPr>
      <w:rFonts w:eastAsia="Times New Roman" w:cs="Times New Roman"/>
      <w:kern w:val="0"/>
      <w:sz w:val="24"/>
      <w:szCs w:val="24"/>
    </w:rPr>
  </w:style>
  <w:style w:type="character" w:customStyle="1" w:styleId="cf01">
    <w:name w:val="cf01"/>
    <w:basedOn w:val="DefaultParagraphFont"/>
    <w:rsid w:val="00E93D2B"/>
    <w:rPr>
      <w:rFonts w:ascii="Segoe UI" w:hAnsi="Segoe UI" w:cs="Segoe UI" w:hint="default"/>
      <w:sz w:val="18"/>
      <w:szCs w:val="18"/>
    </w:rPr>
  </w:style>
  <w:style w:type="character" w:customStyle="1" w:styleId="cf11">
    <w:name w:val="cf11"/>
    <w:basedOn w:val="DefaultParagraphFont"/>
    <w:rsid w:val="00E93D2B"/>
    <w:rPr>
      <w:rFonts w:ascii="Segoe UI" w:hAnsi="Segoe UI" w:cs="Segoe UI" w:hint="default"/>
      <w:color w:val="53565A"/>
      <w:sz w:val="18"/>
      <w:szCs w:val="18"/>
      <w:shd w:val="clear" w:color="auto" w:fill="FFFFFF"/>
    </w:rPr>
  </w:style>
  <w:style w:type="paragraph" w:customStyle="1" w:styleId="FigureCaption">
    <w:name w:val="Figure Caption"/>
    <w:basedOn w:val="Normal"/>
    <w:qFormat/>
    <w:rsid w:val="00E93D2B"/>
    <w:pPr>
      <w:tabs>
        <w:tab w:val="left" w:pos="360"/>
      </w:tabs>
      <w:suppressAutoHyphens/>
      <w:spacing w:before="120" w:after="60" w:line="300" w:lineRule="atLeast"/>
    </w:pPr>
    <w:rPr>
      <w:rFonts w:ascii="Arial" w:eastAsia="SimSun" w:hAnsi="Arial" w:cs="Times New Roman"/>
      <w:kern w:val="0"/>
      <w:sz w:val="20"/>
      <w:szCs w:val="24"/>
    </w:rPr>
  </w:style>
  <w:style w:type="paragraph" w:styleId="FootnoteText">
    <w:name w:val="footnote text"/>
    <w:basedOn w:val="Normal"/>
    <w:link w:val="FootnoteTextChar"/>
    <w:uiPriority w:val="99"/>
    <w:unhideWhenUsed/>
    <w:rsid w:val="00E93D2B"/>
    <w:pPr>
      <w:spacing w:after="0"/>
    </w:pPr>
    <w:rPr>
      <w:sz w:val="20"/>
      <w:szCs w:val="20"/>
    </w:rPr>
  </w:style>
  <w:style w:type="character" w:customStyle="1" w:styleId="FootnoteTextChar">
    <w:name w:val="Footnote Text Char"/>
    <w:basedOn w:val="DefaultParagraphFont"/>
    <w:link w:val="FootnoteText"/>
    <w:uiPriority w:val="99"/>
    <w:rsid w:val="00E93D2B"/>
    <w:rPr>
      <w:rFonts w:ascii="Times New Roman" w:eastAsiaTheme="minorHAnsi" w:hAnsi="Times New Roman"/>
      <w:sz w:val="20"/>
      <w:szCs w:val="20"/>
      <w:lang w:eastAsia="en-US"/>
    </w:rPr>
  </w:style>
  <w:style w:type="character" w:customStyle="1" w:styleId="Function">
    <w:name w:val="Function"/>
    <w:basedOn w:val="DefaultParagraphFont"/>
    <w:uiPriority w:val="1"/>
    <w:qFormat/>
    <w:rsid w:val="00E93D2B"/>
    <w:rPr>
      <w:rFonts w:ascii="Courier New" w:hAnsi="Courier New"/>
    </w:rPr>
  </w:style>
  <w:style w:type="paragraph" w:customStyle="1" w:styleId="Graphic">
    <w:name w:val="Graphic"/>
    <w:basedOn w:val="Normal"/>
    <w:qFormat/>
    <w:rsid w:val="00E93D2B"/>
    <w:pPr>
      <w:keepNext/>
      <w:spacing w:before="240" w:after="240"/>
      <w:jc w:val="center"/>
    </w:pPr>
    <w:rPr>
      <w:rFonts w:eastAsia="Times New Roman" w:cs="Times New Roman"/>
      <w:noProof/>
      <w:kern w:val="0"/>
      <w:sz w:val="24"/>
      <w:szCs w:val="24"/>
      <w:lang w:eastAsia="zh-CN"/>
    </w:rPr>
  </w:style>
  <w:style w:type="table" w:customStyle="1" w:styleId="GraphicArray">
    <w:name w:val="Graphic Array"/>
    <w:basedOn w:val="TableNormal"/>
    <w:uiPriority w:val="99"/>
    <w:rsid w:val="00E93D2B"/>
    <w:pPr>
      <w:spacing w:after="0" w:line="240" w:lineRule="auto"/>
      <w:jc w:val="center"/>
    </w:pPr>
    <w:rPr>
      <w:rFonts w:eastAsia="Times New Roman" w:cs="Times New Roman"/>
      <w:kern w:val="0"/>
      <w:szCs w:val="20"/>
      <w:lang w:eastAsia="en-US"/>
    </w:rPr>
    <w:tblPr>
      <w:jc w:val="center"/>
      <w:tblCellMar>
        <w:left w:w="0" w:type="dxa"/>
        <w:right w:w="0" w:type="dxa"/>
      </w:tblCellMar>
    </w:tblPr>
    <w:trPr>
      <w:jc w:val="center"/>
    </w:trPr>
    <w:tcPr>
      <w:shd w:val="clear" w:color="auto" w:fill="FFFFFF" w:themeFill="background1"/>
    </w:tcPr>
  </w:style>
  <w:style w:type="paragraph" w:customStyle="1" w:styleId="Heading1NoNumber">
    <w:name w:val="Heading 1 No Number"/>
    <w:basedOn w:val="Heading1"/>
    <w:rsid w:val="00E93D2B"/>
    <w:pPr>
      <w:numPr>
        <w:numId w:val="0"/>
      </w:numPr>
    </w:pPr>
  </w:style>
  <w:style w:type="paragraph" w:customStyle="1" w:styleId="Instructions">
    <w:name w:val="Instructions"/>
    <w:basedOn w:val="BodyText"/>
    <w:rsid w:val="00E93D2B"/>
    <w:rPr>
      <w:color w:val="0070C0"/>
      <w:sz w:val="20"/>
    </w:rPr>
  </w:style>
  <w:style w:type="paragraph" w:styleId="ListBullet2">
    <w:name w:val="List Bullet 2"/>
    <w:basedOn w:val="Normal"/>
    <w:uiPriority w:val="1"/>
    <w:rsid w:val="00E93D2B"/>
    <w:pPr>
      <w:tabs>
        <w:tab w:val="left" w:pos="360"/>
      </w:tabs>
      <w:suppressAutoHyphens/>
      <w:spacing w:after="140" w:line="300" w:lineRule="atLeast"/>
      <w:ind w:left="360" w:hanging="360"/>
      <w:contextualSpacing/>
      <w:jc w:val="both"/>
    </w:pPr>
    <w:rPr>
      <w:rFonts w:eastAsia="SimSun" w:cs="Times New Roman"/>
      <w:kern w:val="0"/>
      <w:szCs w:val="24"/>
    </w:rPr>
  </w:style>
  <w:style w:type="paragraph" w:styleId="ListContinue">
    <w:name w:val="List Continue"/>
    <w:basedOn w:val="Normal"/>
    <w:uiPriority w:val="1"/>
    <w:unhideWhenUsed/>
    <w:rsid w:val="00E93D2B"/>
    <w:pPr>
      <w:tabs>
        <w:tab w:val="left" w:pos="360"/>
      </w:tabs>
      <w:suppressAutoHyphens/>
      <w:spacing w:after="120" w:line="300" w:lineRule="atLeast"/>
      <w:ind w:left="360"/>
      <w:contextualSpacing/>
    </w:pPr>
    <w:rPr>
      <w:rFonts w:eastAsia="SimSun" w:cs="Times New Roman"/>
      <w:kern w:val="0"/>
      <w:szCs w:val="24"/>
    </w:rPr>
  </w:style>
  <w:style w:type="paragraph" w:styleId="NormalWeb">
    <w:name w:val="Normal (Web)"/>
    <w:basedOn w:val="Normal"/>
    <w:uiPriority w:val="99"/>
    <w:semiHidden/>
    <w:unhideWhenUsed/>
    <w:rsid w:val="00E93D2B"/>
    <w:pPr>
      <w:spacing w:before="100" w:beforeAutospacing="1" w:after="100" w:afterAutospacing="1"/>
    </w:pPr>
    <w:rPr>
      <w:rFonts w:eastAsia="Times New Roman" w:cs="Times New Roman"/>
      <w:kern w:val="0"/>
      <w:sz w:val="24"/>
      <w:szCs w:val="24"/>
    </w:rPr>
  </w:style>
  <w:style w:type="paragraph" w:customStyle="1" w:styleId="Panellabel">
    <w:name w:val="Panel label"/>
    <w:basedOn w:val="Graphic"/>
    <w:qFormat/>
    <w:rsid w:val="00E93D2B"/>
    <w:pPr>
      <w:tabs>
        <w:tab w:val="left" w:pos="360"/>
      </w:tabs>
      <w:suppressAutoHyphens/>
      <w:spacing w:before="0" w:after="0" w:line="300" w:lineRule="atLeast"/>
    </w:pPr>
    <w:rPr>
      <w:rFonts w:ascii="Calibri" w:eastAsia="SimSun" w:hAnsi="Calibri"/>
      <w:bCs/>
      <w:sz w:val="22"/>
      <w:lang w:eastAsia="en-US"/>
    </w:rPr>
  </w:style>
  <w:style w:type="paragraph" w:customStyle="1" w:styleId="pf0">
    <w:name w:val="pf0"/>
    <w:basedOn w:val="Normal"/>
    <w:rsid w:val="00E93D2B"/>
    <w:pPr>
      <w:spacing w:before="100" w:beforeAutospacing="1" w:after="100" w:afterAutospacing="1"/>
    </w:pPr>
    <w:rPr>
      <w:rFonts w:eastAsia="Times New Roman" w:cs="Times New Roman"/>
      <w:kern w:val="0"/>
      <w:sz w:val="24"/>
      <w:szCs w:val="24"/>
    </w:rPr>
  </w:style>
  <w:style w:type="paragraph" w:styleId="Title">
    <w:name w:val="Title"/>
    <w:basedOn w:val="Normal"/>
    <w:next w:val="Normal"/>
    <w:link w:val="TitleChar"/>
    <w:uiPriority w:val="10"/>
    <w:qFormat/>
    <w:rsid w:val="00E93D2B"/>
    <w:pPr>
      <w:spacing w:after="0" w:line="276" w:lineRule="auto"/>
      <w:contextualSpacing/>
    </w:pPr>
    <w:rPr>
      <w:rFonts w:ascii="Arial" w:eastAsiaTheme="majorEastAsia" w:hAnsi="Arial" w:cs="Arial"/>
      <w:spacing w:val="-10"/>
      <w:kern w:val="28"/>
      <w:sz w:val="48"/>
      <w:szCs w:val="48"/>
    </w:rPr>
  </w:style>
  <w:style w:type="character" w:customStyle="1" w:styleId="TitleChar">
    <w:name w:val="Title Char"/>
    <w:basedOn w:val="DefaultParagraphFont"/>
    <w:link w:val="Title"/>
    <w:uiPriority w:val="10"/>
    <w:rsid w:val="00E93D2B"/>
    <w:rPr>
      <w:rFonts w:ascii="Arial" w:eastAsiaTheme="majorEastAsia" w:hAnsi="Arial" w:cs="Arial"/>
      <w:spacing w:val="-10"/>
      <w:kern w:val="28"/>
      <w:sz w:val="48"/>
      <w:szCs w:val="48"/>
      <w:lang w:eastAsia="en-US"/>
    </w:rPr>
  </w:style>
  <w:style w:type="paragraph" w:customStyle="1" w:styleId="TableText">
    <w:name w:val="Table Text"/>
    <w:basedOn w:val="PlainText"/>
    <w:qFormat/>
    <w:rsid w:val="00E93D2B"/>
    <w:pPr>
      <w:tabs>
        <w:tab w:val="left" w:pos="360"/>
      </w:tabs>
      <w:suppressAutoHyphens/>
    </w:pPr>
    <w:rPr>
      <w:rFonts w:ascii="Arial" w:eastAsia="SimSun" w:hAnsi="Arial" w:cs="Courier New"/>
      <w:kern w:val="0"/>
      <w:sz w:val="20"/>
    </w:rPr>
  </w:style>
  <w:style w:type="paragraph" w:customStyle="1" w:styleId="TableCaption">
    <w:name w:val="Table Caption"/>
    <w:basedOn w:val="FigureCaption"/>
    <w:qFormat/>
    <w:rsid w:val="00E93D2B"/>
    <w:pPr>
      <w:keepNext/>
      <w:keepLines/>
      <w:widowControl w:val="0"/>
      <w:spacing w:before="240" w:after="120"/>
    </w:pPr>
  </w:style>
  <w:style w:type="paragraph" w:styleId="PlainText">
    <w:name w:val="Plain Text"/>
    <w:basedOn w:val="Normal"/>
    <w:link w:val="PlainTextChar"/>
    <w:uiPriority w:val="99"/>
    <w:semiHidden/>
    <w:unhideWhenUsed/>
    <w:rsid w:val="00E93D2B"/>
    <w:pPr>
      <w:spacing w:after="0"/>
    </w:pPr>
    <w:rPr>
      <w:rFonts w:ascii="Consolas" w:hAnsi="Consolas"/>
      <w:sz w:val="21"/>
      <w:szCs w:val="21"/>
    </w:rPr>
  </w:style>
  <w:style w:type="character" w:customStyle="1" w:styleId="PlainTextChar">
    <w:name w:val="Plain Text Char"/>
    <w:basedOn w:val="DefaultParagraphFont"/>
    <w:link w:val="PlainText"/>
    <w:uiPriority w:val="99"/>
    <w:semiHidden/>
    <w:rsid w:val="00E93D2B"/>
    <w:rPr>
      <w:rFonts w:ascii="Consolas" w:eastAsiaTheme="minorHAnsi" w:hAnsi="Consolas"/>
      <w:sz w:val="21"/>
      <w:szCs w:val="21"/>
      <w:lang w:eastAsia="en-US"/>
    </w:rPr>
  </w:style>
  <w:style w:type="paragraph" w:customStyle="1" w:styleId="Equation">
    <w:name w:val="Equation"/>
    <w:basedOn w:val="BodyText"/>
    <w:link w:val="EquationChar"/>
    <w:qFormat/>
    <w:rsid w:val="00E93D2B"/>
    <w:pPr>
      <w:spacing w:before="480" w:after="240" w:line="360" w:lineRule="auto"/>
    </w:pPr>
  </w:style>
  <w:style w:type="character" w:customStyle="1" w:styleId="EquationChar">
    <w:name w:val="Equation Char"/>
    <w:basedOn w:val="BodyTextChar"/>
    <w:link w:val="Equation"/>
    <w:rsid w:val="00E93D2B"/>
    <w:rPr>
      <w:rFonts w:ascii="Times New Roman" w:eastAsia="Times New Roman" w:hAnsi="Times New Roman" w:cs="Times New Roman"/>
      <w:kern w:val="0"/>
      <w:sz w:val="24"/>
      <w:szCs w:val="24"/>
      <w:lang w:eastAsia="en-US"/>
    </w:rPr>
  </w:style>
  <w:style w:type="paragraph" w:styleId="Quote">
    <w:name w:val="Quote"/>
    <w:basedOn w:val="Normal"/>
    <w:next w:val="Normal"/>
    <w:link w:val="QuoteChar"/>
    <w:uiPriority w:val="29"/>
    <w:qFormat/>
    <w:rsid w:val="00E93D2B"/>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E93D2B"/>
    <w:rPr>
      <w:rFonts w:ascii="Times New Roman" w:eastAsiaTheme="minorHAnsi" w:hAnsi="Times New Roman"/>
      <w:i/>
      <w:iCs/>
      <w:color w:val="404040" w:themeColor="text1" w:themeTint="BF"/>
      <w:lang w:eastAsia="en-US"/>
    </w:rPr>
  </w:style>
  <w:style w:type="character" w:styleId="SubtleEmphasis">
    <w:name w:val="Subtle Emphasis"/>
    <w:basedOn w:val="DefaultParagraphFont"/>
    <w:uiPriority w:val="19"/>
    <w:qFormat/>
    <w:rsid w:val="00E93D2B"/>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yperlink" Target="https://github.com/AkihisaNomoto/thermoreceptormodel" TargetMode="External"/><Relationship Id="rId26" Type="http://schemas.openxmlformats.org/officeDocument/2006/relationships/image" Target="media/image16.svg"/><Relationship Id="rId39" Type="http://schemas.openxmlformats.org/officeDocument/2006/relationships/theme" Target="theme/theme1.xml"/><Relationship Id="rId21" Type="http://schemas.openxmlformats.org/officeDocument/2006/relationships/image" Target="media/image11.svg"/><Relationship Id="rId34" Type="http://schemas.openxmlformats.org/officeDocument/2006/relationships/image" Target="media/image24.svg"/><Relationship Id="rId7" Type="http://schemas.openxmlformats.org/officeDocument/2006/relationships/endnotes" Target="endnotes.xml"/><Relationship Id="rId12" Type="http://schemas.openxmlformats.org/officeDocument/2006/relationships/image" Target="media/image3.svg"/><Relationship Id="rId17" Type="http://schemas.openxmlformats.org/officeDocument/2006/relationships/image" Target="media/image8.sv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4.svg"/><Relationship Id="rId32" Type="http://schemas.openxmlformats.org/officeDocument/2006/relationships/image" Target="media/image22.svg"/><Relationship Id="rId37"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image" Target="media/image13.png"/><Relationship Id="rId28" Type="http://schemas.openxmlformats.org/officeDocument/2006/relationships/image" Target="media/image18.svg"/><Relationship Id="rId36" Type="http://schemas.openxmlformats.org/officeDocument/2006/relationships/image" Target="media/image26.svg"/><Relationship Id="rId10" Type="http://schemas.openxmlformats.org/officeDocument/2006/relationships/hyperlink" Target="https://www.ocj.co.jp/en/tabid/89/Default.aspx" TargetMode="External"/><Relationship Id="rId19" Type="http://schemas.openxmlformats.org/officeDocument/2006/relationships/image" Target="media/image9.emf"/><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5.svg"/><Relationship Id="rId22" Type="http://schemas.openxmlformats.org/officeDocument/2006/relationships/image" Target="media/image12.emf"/><Relationship Id="rId27" Type="http://schemas.openxmlformats.org/officeDocument/2006/relationships/image" Target="media/image17.png"/><Relationship Id="rId30" Type="http://schemas.openxmlformats.org/officeDocument/2006/relationships/image" Target="media/image20.svg"/><Relationship Id="rId35" Type="http://schemas.openxmlformats.org/officeDocument/2006/relationships/image" Target="media/image25.png"/><Relationship Id="rId8" Type="http://schemas.openxmlformats.org/officeDocument/2006/relationships/hyperlink" Target="mailto:nomoto@berkeley.edu" TargetMode="External"/><Relationship Id="rId3" Type="http://schemas.openxmlformats.org/officeDocument/2006/relationships/styles" Target="styles.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2BDDBC-6C6E-4793-AE31-34A8030752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30</Pages>
  <Words>11424</Words>
  <Characters>243042</Characters>
  <Application>Microsoft Office Word</Application>
  <DocSecurity>0</DocSecurity>
  <Lines>4673</Lines>
  <Paragraphs>19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kihisa Nomoto</dc:creator>
  <cp:keywords/>
  <dc:description/>
  <cp:lastModifiedBy>Akihisa Nomoto</cp:lastModifiedBy>
  <cp:revision>7</cp:revision>
  <cp:lastPrinted>2023-12-15T05:09:00Z</cp:lastPrinted>
  <dcterms:created xsi:type="dcterms:W3CDTF">2023-12-15T12:09:00Z</dcterms:created>
  <dcterms:modified xsi:type="dcterms:W3CDTF">2024-12-25T0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fc181e6-7657-49de-b1ce-b425ec08e048</vt:lpwstr>
  </property>
  <property fmtid="{D5CDD505-2E9C-101B-9397-08002B2CF9AE}" pid="3" name="Mendeley Document_1">
    <vt:lpwstr>True</vt:lpwstr>
  </property>
  <property fmtid="{D5CDD505-2E9C-101B-9397-08002B2CF9AE}" pid="4" name="Mendeley Unique User Id_1">
    <vt:lpwstr>5f474886-0757-3fc0-974e-77edca82a8ed</vt:lpwstr>
  </property>
  <property fmtid="{D5CDD505-2E9C-101B-9397-08002B2CF9AE}" pid="5" name="Mendeley Citation Style_1">
    <vt:lpwstr>http://www.zotero.org/styles/building-and-environment</vt:lpwstr>
  </property>
  <property fmtid="{D5CDD505-2E9C-101B-9397-08002B2CF9AE}" pid="6" name="Mendeley Recent Style Id 0_1">
    <vt:lpwstr>http://csl.mendeley.com/styles/554099271/apa</vt:lpwstr>
  </property>
  <property fmtid="{D5CDD505-2E9C-101B-9397-08002B2CF9AE}" pid="7" name="Mendeley Recent Style Name 0_1">
    <vt:lpwstr>ASHRAE conference based on American Psychological Association 7th edition - Akihisa Nomoto</vt:lpwstr>
  </property>
  <property fmtid="{D5CDD505-2E9C-101B-9397-08002B2CF9AE}" pid="8" name="Mendeley Recent Style Id 1_1">
    <vt:lpwstr>http://www.zotero.org/styles/apa-6th-edition-no-ampersand</vt:lpwstr>
  </property>
  <property fmtid="{D5CDD505-2E9C-101B-9397-08002B2CF9AE}" pid="9" name="Mendeley Recent Style Name 1_1">
    <vt:lpwstr>American Psychological Association 6th edition (no ampersand)</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building-and-environment</vt:lpwstr>
  </property>
  <property fmtid="{D5CDD505-2E9C-101B-9397-08002B2CF9AE}" pid="13" name="Mendeley Recent Style Name 3_1">
    <vt:lpwstr>Building and Environment</vt:lpwstr>
  </property>
  <property fmtid="{D5CDD505-2E9C-101B-9397-08002B2CF9AE}" pid="14" name="Mendeley Recent Style Id 4_1">
    <vt:lpwstr>http://www.zotero.org/styles/chicago-note-bibliography</vt:lpwstr>
  </property>
  <property fmtid="{D5CDD505-2E9C-101B-9397-08002B2CF9AE}" pid="15" name="Mendeley Recent Style Name 4_1">
    <vt:lpwstr>Chicago Manual of Style 17th edition (note)</vt:lpwstr>
  </property>
  <property fmtid="{D5CDD505-2E9C-101B-9397-08002B2CF9AE}" pid="16" name="Mendeley Recent Style Id 5_1">
    <vt:lpwstr>http://www.zotero.org/styles/science</vt:lpwstr>
  </property>
  <property fmtid="{D5CDD505-2E9C-101B-9397-08002B2CF9AE}" pid="17" name="Mendeley Recent Style Name 5_1">
    <vt:lpwstr>Science</vt:lpwstr>
  </property>
  <property fmtid="{D5CDD505-2E9C-101B-9397-08002B2CF9AE}" pid="18" name="Mendeley Recent Style Id 6_1">
    <vt:lpwstr>http://www.zotero.org/styles/springer-basic-author-date</vt:lpwstr>
  </property>
  <property fmtid="{D5CDD505-2E9C-101B-9397-08002B2CF9AE}" pid="19" name="Mendeley Recent Style Name 6_1">
    <vt:lpwstr>Springer - Basic (author-date)</vt:lpwstr>
  </property>
  <property fmtid="{D5CDD505-2E9C-101B-9397-08002B2CF9AE}" pid="20" name="Mendeley Recent Style Id 7_1">
    <vt:lpwstr>http://csl.mendeley.com/styles/554099271/springer-basic-author-date</vt:lpwstr>
  </property>
  <property fmtid="{D5CDD505-2E9C-101B-9397-08002B2CF9AE}" pid="21" name="Mendeley Recent Style Name 7_1">
    <vt:lpwstr>Springer - Basic (author-date) - Akihisa Nomoto</vt:lpwstr>
  </property>
  <property fmtid="{D5CDD505-2E9C-101B-9397-08002B2CF9AE}" pid="22" name="Mendeley Recent Style Id 8_1">
    <vt:lpwstr>http://www.zotero.org/styles/springer-basic-author-date-no-et-al</vt:lpwstr>
  </property>
  <property fmtid="{D5CDD505-2E9C-101B-9397-08002B2CF9AE}" pid="23" name="Mendeley Recent Style Name 8_1">
    <vt:lpwstr>Springer - Basic (author-date, no "et al.")</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